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ECEDDF" w14:textId="22CE8EAE" w:rsidR="00BB2F96" w:rsidRDefault="003B458C" w:rsidP="00482A0A">
      <w:pPr>
        <w:spacing w:after="0" w:line="276" w:lineRule="auto"/>
        <w:jc w:val="both"/>
        <w:rPr>
          <w:rFonts w:ascii="Cambria" w:eastAsia="Times New Roman" w:hAnsi="Cambria" w:cstheme="majorBidi"/>
          <w:b/>
          <w:bCs/>
          <w:sz w:val="28"/>
          <w:szCs w:val="28"/>
        </w:rPr>
      </w:pPr>
      <w:r w:rsidRPr="003B458C">
        <w:rPr>
          <w:rFonts w:ascii="Cambria" w:eastAsia="Times New Roman" w:hAnsi="Cambria" w:cstheme="majorBidi"/>
          <w:b/>
          <w:bCs/>
          <w:sz w:val="28"/>
          <w:szCs w:val="28"/>
        </w:rPr>
        <w:t>A Comparative Analysis of English Language Curricula in Indonesia, Brunei, and Turkey</w:t>
      </w:r>
    </w:p>
    <w:p w14:paraId="7F5C9554" w14:textId="77777777" w:rsidR="003B458C" w:rsidRPr="006D48FF" w:rsidRDefault="003B458C" w:rsidP="00482A0A">
      <w:pPr>
        <w:spacing w:after="0" w:line="276" w:lineRule="auto"/>
        <w:jc w:val="both"/>
        <w:rPr>
          <w:rFonts w:ascii="Cambria" w:eastAsia="Times New Roman" w:hAnsi="Cambria" w:cstheme="majorBidi"/>
          <w:sz w:val="24"/>
          <w:szCs w:val="24"/>
          <w:shd w:val="clear" w:color="auto" w:fill="FFFFFF"/>
        </w:rPr>
      </w:pPr>
    </w:p>
    <w:p w14:paraId="1ABBA17C" w14:textId="756D0839" w:rsidR="003B458C" w:rsidRPr="003B458C" w:rsidRDefault="003B458C" w:rsidP="003B458C">
      <w:pPr>
        <w:spacing w:after="0" w:line="240" w:lineRule="auto"/>
        <w:jc w:val="both"/>
        <w:rPr>
          <w:rFonts w:ascii="Cambria" w:eastAsia="Calibri" w:hAnsi="Cambria" w:cs="Times New Roman"/>
          <w:b/>
        </w:rPr>
      </w:pPr>
      <w:r w:rsidRPr="003B458C">
        <w:rPr>
          <w:rFonts w:ascii="Cambria" w:eastAsia="Calibri" w:hAnsi="Cambria" w:cs="Times New Roman"/>
          <w:b/>
        </w:rPr>
        <w:t>Keri Triastani</w:t>
      </w:r>
      <w:r w:rsidR="001C1CE9">
        <w:rPr>
          <w:rFonts w:ascii="Cambria" w:eastAsia="Calibri" w:hAnsi="Cambria" w:cs="Times New Roman"/>
          <w:b/>
          <w:vertAlign w:val="superscript"/>
        </w:rPr>
        <w:t>1</w:t>
      </w:r>
      <w:r w:rsidRPr="003B458C">
        <w:rPr>
          <w:rFonts w:ascii="Cambria" w:eastAsia="Calibri" w:hAnsi="Cambria" w:cs="Times New Roman"/>
          <w:b/>
        </w:rPr>
        <w:t>, Isti Baroroh</w:t>
      </w:r>
      <w:r w:rsidR="001C1CE9">
        <w:rPr>
          <w:rFonts w:ascii="Cambria" w:eastAsia="Calibri" w:hAnsi="Cambria" w:cs="Times New Roman"/>
          <w:b/>
          <w:vertAlign w:val="superscript"/>
        </w:rPr>
        <w:t>2</w:t>
      </w:r>
      <w:proofErr w:type="gramStart"/>
      <w:r w:rsidRPr="003B458C">
        <w:rPr>
          <w:rFonts w:ascii="Cambria" w:eastAsia="Calibri" w:hAnsi="Cambria" w:cs="Times New Roman"/>
          <w:b/>
        </w:rPr>
        <w:t>, ,</w:t>
      </w:r>
      <w:proofErr w:type="gramEnd"/>
      <w:r w:rsidRPr="003B458C">
        <w:rPr>
          <w:rFonts w:ascii="Cambria" w:eastAsia="Calibri" w:hAnsi="Cambria" w:cs="Times New Roman"/>
          <w:b/>
        </w:rPr>
        <w:t xml:space="preserve"> Pandu Perdana Putra</w:t>
      </w:r>
      <w:r w:rsidR="001C1CE9">
        <w:rPr>
          <w:rFonts w:ascii="Cambria" w:eastAsia="Calibri" w:hAnsi="Cambria" w:cs="Times New Roman"/>
          <w:b/>
          <w:vertAlign w:val="superscript"/>
        </w:rPr>
        <w:t>3</w:t>
      </w:r>
      <w:r w:rsidRPr="003B458C">
        <w:rPr>
          <w:rFonts w:ascii="Cambria" w:eastAsia="Calibri" w:hAnsi="Cambria" w:cs="Times New Roman"/>
          <w:b/>
        </w:rPr>
        <w:t xml:space="preserve">, </w:t>
      </w:r>
    </w:p>
    <w:p w14:paraId="3DB3FD36" w14:textId="72E15BAE" w:rsidR="003B458C" w:rsidRPr="003B458C" w:rsidRDefault="001C1CE9" w:rsidP="003B458C">
      <w:pPr>
        <w:spacing w:after="0" w:line="240" w:lineRule="auto"/>
        <w:jc w:val="both"/>
        <w:rPr>
          <w:rFonts w:ascii="Cambria" w:eastAsia="Calibri" w:hAnsi="Cambria" w:cs="Times New Roman"/>
          <w:bCs/>
        </w:rPr>
      </w:pPr>
      <w:r>
        <w:rPr>
          <w:rFonts w:ascii="Cambria" w:eastAsia="Calibri" w:hAnsi="Cambria" w:cs="Times New Roman"/>
          <w:bCs/>
          <w:vertAlign w:val="superscript"/>
        </w:rPr>
        <w:t>1</w:t>
      </w:r>
      <w:r w:rsidR="003B458C" w:rsidRPr="003B458C">
        <w:rPr>
          <w:rFonts w:ascii="Cambria" w:eastAsia="Calibri" w:hAnsi="Cambria" w:cs="Times New Roman"/>
          <w:bCs/>
        </w:rPr>
        <w:t xml:space="preserve">SMP Negeri 4 </w:t>
      </w:r>
      <w:proofErr w:type="spellStart"/>
      <w:r w:rsidR="003B458C" w:rsidRPr="003B458C">
        <w:rPr>
          <w:rFonts w:ascii="Cambria" w:eastAsia="Calibri" w:hAnsi="Cambria" w:cs="Times New Roman"/>
          <w:bCs/>
        </w:rPr>
        <w:t>Wanayasa</w:t>
      </w:r>
      <w:proofErr w:type="spellEnd"/>
      <w:r w:rsidR="003B458C" w:rsidRPr="003B458C">
        <w:rPr>
          <w:rFonts w:ascii="Cambria" w:eastAsia="Calibri" w:hAnsi="Cambria" w:cs="Times New Roman"/>
          <w:bCs/>
        </w:rPr>
        <w:t xml:space="preserve">, </w:t>
      </w:r>
      <w:proofErr w:type="spellStart"/>
      <w:r w:rsidR="003B458C" w:rsidRPr="003B458C">
        <w:rPr>
          <w:rFonts w:ascii="Cambria" w:eastAsia="Calibri" w:hAnsi="Cambria" w:cs="Times New Roman"/>
          <w:bCs/>
        </w:rPr>
        <w:t>Kabupaten</w:t>
      </w:r>
      <w:proofErr w:type="spellEnd"/>
      <w:r w:rsidR="003B458C" w:rsidRPr="003B458C">
        <w:rPr>
          <w:rFonts w:ascii="Cambria" w:eastAsia="Calibri" w:hAnsi="Cambria" w:cs="Times New Roman"/>
          <w:bCs/>
        </w:rPr>
        <w:t xml:space="preserve"> </w:t>
      </w:r>
      <w:proofErr w:type="spellStart"/>
      <w:r w:rsidR="003B458C" w:rsidRPr="003B458C">
        <w:rPr>
          <w:rFonts w:ascii="Cambria" w:eastAsia="Calibri" w:hAnsi="Cambria" w:cs="Times New Roman"/>
          <w:bCs/>
        </w:rPr>
        <w:t>banjarnegara</w:t>
      </w:r>
      <w:proofErr w:type="spellEnd"/>
    </w:p>
    <w:p w14:paraId="073113AB" w14:textId="4845AD0E" w:rsidR="00016473" w:rsidRDefault="001C1CE9" w:rsidP="003B458C">
      <w:pPr>
        <w:spacing w:after="0" w:line="240" w:lineRule="auto"/>
        <w:jc w:val="both"/>
        <w:rPr>
          <w:rFonts w:ascii="Cambria" w:eastAsia="Calibri" w:hAnsi="Cambria" w:cs="Times New Roman"/>
          <w:bCs/>
        </w:rPr>
      </w:pPr>
      <w:r>
        <w:rPr>
          <w:rFonts w:ascii="Cambria" w:eastAsia="Calibri" w:hAnsi="Cambria" w:cs="Times New Roman"/>
          <w:bCs/>
          <w:vertAlign w:val="superscript"/>
        </w:rPr>
        <w:t>2,3</w:t>
      </w:r>
      <w:r w:rsidR="00016473">
        <w:rPr>
          <w:rFonts w:ascii="Cambria" w:eastAsia="Calibri" w:hAnsi="Cambria" w:cs="Times New Roman"/>
          <w:bCs/>
        </w:rPr>
        <w:t xml:space="preserve">LDC Universitas Muhammadiyah </w:t>
      </w:r>
      <w:proofErr w:type="spellStart"/>
      <w:r w:rsidR="00016473">
        <w:rPr>
          <w:rFonts w:ascii="Cambria" w:eastAsia="Calibri" w:hAnsi="Cambria" w:cs="Times New Roman"/>
          <w:bCs/>
        </w:rPr>
        <w:t>Purwokerto</w:t>
      </w:r>
      <w:proofErr w:type="spellEnd"/>
    </w:p>
    <w:p w14:paraId="40D38EE4" w14:textId="44D3AA17" w:rsidR="00450BCD" w:rsidRPr="003B458C" w:rsidRDefault="00450BCD" w:rsidP="003B458C">
      <w:pPr>
        <w:spacing w:after="0" w:line="240" w:lineRule="auto"/>
        <w:jc w:val="both"/>
        <w:rPr>
          <w:rFonts w:ascii="Cambria" w:eastAsia="Calibri" w:hAnsi="Cambria" w:cs="Times New Roman"/>
          <w:bCs/>
        </w:rPr>
      </w:pPr>
      <w:r w:rsidRPr="003B458C">
        <w:rPr>
          <w:rFonts w:ascii="Cambria" w:eastAsia="Calibri" w:hAnsi="Cambria" w:cs="Times New Roman"/>
          <w:bCs/>
        </w:rPr>
        <w:tab/>
        <w:t xml:space="preserve"> </w:t>
      </w:r>
    </w:p>
    <w:p w14:paraId="69EC9549" w14:textId="77777777" w:rsidR="001C1CE9" w:rsidRDefault="00450BCD" w:rsidP="008F4355">
      <w:pPr>
        <w:tabs>
          <w:tab w:val="left" w:pos="5817"/>
        </w:tabs>
        <w:spacing w:after="0" w:line="240" w:lineRule="auto"/>
        <w:jc w:val="both"/>
        <w:rPr>
          <w:rFonts w:ascii="Cambria" w:eastAsia="Calibri" w:hAnsi="Cambria" w:cs="Times New Roman"/>
          <w:bCs/>
        </w:rPr>
      </w:pPr>
      <w:r w:rsidRPr="006D48FF">
        <w:rPr>
          <w:rFonts w:ascii="Cambria" w:eastAsia="Calibri" w:hAnsi="Cambria" w:cs="Times New Roman"/>
          <w:b/>
          <w:vertAlign w:val="superscript"/>
        </w:rPr>
        <w:t xml:space="preserve">*  </w:t>
      </w:r>
      <w:r w:rsidRPr="006D48FF">
        <w:rPr>
          <w:rFonts w:ascii="Cambria" w:eastAsia="Calibri" w:hAnsi="Cambria" w:cs="Times New Roman"/>
          <w:bCs/>
        </w:rPr>
        <w:t>Corresponding Author</w:t>
      </w:r>
    </w:p>
    <w:p w14:paraId="271741DE" w14:textId="340CCBA0" w:rsidR="005518CF" w:rsidRPr="008F4355" w:rsidRDefault="00B022D9" w:rsidP="008F4355">
      <w:pPr>
        <w:tabs>
          <w:tab w:val="left" w:pos="5817"/>
        </w:tabs>
        <w:spacing w:after="0" w:line="240" w:lineRule="auto"/>
        <w:jc w:val="both"/>
        <w:rPr>
          <w:rFonts w:ascii="Cambria" w:eastAsia="Calibri" w:hAnsi="Cambria" w:cs="Times New Roman"/>
          <w:b/>
          <w:vertAlign w:val="superscript"/>
        </w:rPr>
      </w:pPr>
      <w:r>
        <w:rPr>
          <w:rFonts w:ascii="Cambria" w:eastAsia="Calibri" w:hAnsi="Cambria" w:cs="Times New Roman"/>
          <w:bCs/>
        </w:rPr>
        <w:tab/>
      </w:r>
    </w:p>
    <w:p w14:paraId="2A3DEE01" w14:textId="6E676D56" w:rsidR="005518CF" w:rsidRPr="006D48FF" w:rsidRDefault="00F37474" w:rsidP="00F37474">
      <w:pPr>
        <w:spacing w:after="0" w:line="240" w:lineRule="auto"/>
        <w:jc w:val="both"/>
        <w:rPr>
          <w:rFonts w:ascii="Cambria" w:eastAsia="Times New Roman" w:hAnsi="Cambria" w:cstheme="majorBidi"/>
          <w:shd w:val="clear" w:color="auto" w:fill="FFFFFF"/>
        </w:rPr>
      </w:pPr>
      <w:r w:rsidRPr="006D48FF">
        <w:rPr>
          <w:rFonts w:ascii="Cambria" w:eastAsia="Times New Roman" w:hAnsi="Cambria" w:cstheme="majorBidi"/>
          <w:shd w:val="clear" w:color="auto" w:fill="FFFFFF"/>
        </w:rPr>
        <w:t xml:space="preserve">DOI: </w:t>
      </w:r>
      <w:r w:rsidR="001C1CE9" w:rsidRPr="001C1CE9">
        <w:rPr>
          <w:rFonts w:ascii="Cambria" w:eastAsia="Times New Roman" w:hAnsi="Cambria" w:cstheme="majorBidi"/>
          <w:shd w:val="clear" w:color="auto" w:fill="FFFFFF"/>
        </w:rPr>
        <w:t>10.30595/</w:t>
      </w:r>
      <w:proofErr w:type="gramStart"/>
      <w:r w:rsidR="001C1CE9" w:rsidRPr="001C1CE9">
        <w:rPr>
          <w:rFonts w:ascii="Cambria" w:eastAsia="Times New Roman" w:hAnsi="Cambria" w:cstheme="majorBidi"/>
          <w:shd w:val="clear" w:color="auto" w:fill="FFFFFF"/>
        </w:rPr>
        <w:t>aplinesia.v</w:t>
      </w:r>
      <w:proofErr w:type="gramEnd"/>
      <w:r w:rsidR="001C1CE9" w:rsidRPr="001C1CE9">
        <w:rPr>
          <w:rFonts w:ascii="Cambria" w:eastAsia="Times New Roman" w:hAnsi="Cambria" w:cstheme="majorBidi"/>
          <w:shd w:val="clear" w:color="auto" w:fill="FFFFFF"/>
        </w:rPr>
        <w:t xml:space="preserve">6i2.13616  </w:t>
      </w:r>
    </w:p>
    <w:p w14:paraId="201089A9" w14:textId="77777777" w:rsidR="00F37474" w:rsidRPr="006D48FF" w:rsidRDefault="00F37474" w:rsidP="00F37474">
      <w:pPr>
        <w:spacing w:after="0" w:line="240" w:lineRule="auto"/>
        <w:jc w:val="both"/>
        <w:rPr>
          <w:rFonts w:ascii="Cambria" w:eastAsia="Times New Roman" w:hAnsi="Cambria" w:cstheme="majorBidi"/>
          <w:b/>
          <w:bCs/>
          <w:shd w:val="clear" w:color="auto" w:fill="FFFFFF"/>
        </w:rPr>
      </w:pPr>
    </w:p>
    <w:p w14:paraId="0047471A" w14:textId="662730BD" w:rsidR="001C1CE9" w:rsidRPr="001C1CE9" w:rsidRDefault="00F37474" w:rsidP="001C1CE9">
      <w:pPr>
        <w:pBdr>
          <w:top w:val="nil"/>
          <w:left w:val="nil"/>
          <w:bottom w:val="nil"/>
          <w:right w:val="nil"/>
          <w:between w:val="nil"/>
        </w:pBdr>
        <w:spacing w:after="0" w:line="240" w:lineRule="auto"/>
        <w:rPr>
          <w:rFonts w:ascii="Cambria" w:eastAsia="Arial" w:hAnsi="Cambria" w:cs="Arial"/>
        </w:rPr>
      </w:pPr>
      <w:r w:rsidRPr="006D48FF">
        <w:rPr>
          <w:rFonts w:ascii="Cambria" w:eastAsia="Arial" w:hAnsi="Cambria" w:cs="Arial"/>
          <w:b/>
        </w:rPr>
        <w:t>Submission Track:</w:t>
      </w:r>
      <w:r w:rsidRPr="006D48FF">
        <w:rPr>
          <w:rFonts w:ascii="Cambria" w:eastAsia="Arial" w:hAnsi="Cambria" w:cs="Arial"/>
        </w:rPr>
        <w:br/>
      </w:r>
      <w:r w:rsidR="001C1CE9" w:rsidRPr="001C1CE9">
        <w:rPr>
          <w:rFonts w:ascii="Cambria" w:eastAsia="Arial" w:hAnsi="Cambria" w:cs="Arial"/>
        </w:rPr>
        <w:t>Received: 1</w:t>
      </w:r>
      <w:r w:rsidR="001C1CE9">
        <w:rPr>
          <w:rFonts w:ascii="Cambria" w:eastAsia="Arial" w:hAnsi="Cambria" w:cs="Arial"/>
        </w:rPr>
        <w:t>0</w:t>
      </w:r>
      <w:r w:rsidR="001C1CE9" w:rsidRPr="001C1CE9">
        <w:rPr>
          <w:rFonts w:ascii="Cambria" w:eastAsia="Arial" w:hAnsi="Cambria" w:cs="Arial"/>
        </w:rPr>
        <w:t>-10-2024</w:t>
      </w:r>
    </w:p>
    <w:p w14:paraId="497F6DA9" w14:textId="093EE743" w:rsidR="001C1CE9" w:rsidRPr="001C1CE9" w:rsidRDefault="001C1CE9" w:rsidP="001C1CE9">
      <w:pPr>
        <w:pBdr>
          <w:top w:val="nil"/>
          <w:left w:val="nil"/>
          <w:bottom w:val="nil"/>
          <w:right w:val="nil"/>
          <w:between w:val="nil"/>
        </w:pBdr>
        <w:spacing w:after="0" w:line="240" w:lineRule="auto"/>
        <w:rPr>
          <w:rFonts w:ascii="Cambria" w:eastAsia="Arial" w:hAnsi="Cambria" w:cs="Arial"/>
        </w:rPr>
      </w:pPr>
      <w:r w:rsidRPr="001C1CE9">
        <w:rPr>
          <w:rFonts w:ascii="Cambria" w:eastAsia="Arial" w:hAnsi="Cambria" w:cs="Arial"/>
        </w:rPr>
        <w:t>Final Revision: 2</w:t>
      </w:r>
      <w:r>
        <w:rPr>
          <w:rFonts w:ascii="Cambria" w:eastAsia="Arial" w:hAnsi="Cambria" w:cs="Arial"/>
        </w:rPr>
        <w:t>0</w:t>
      </w:r>
      <w:r w:rsidRPr="001C1CE9">
        <w:rPr>
          <w:rFonts w:ascii="Cambria" w:eastAsia="Arial" w:hAnsi="Cambria" w:cs="Arial"/>
        </w:rPr>
        <w:t>-11-2024</w:t>
      </w:r>
    </w:p>
    <w:p w14:paraId="3276F223" w14:textId="389ED599" w:rsidR="00F37474" w:rsidRPr="006D48FF" w:rsidRDefault="001C1CE9" w:rsidP="001C1CE9">
      <w:pPr>
        <w:pBdr>
          <w:top w:val="nil"/>
          <w:left w:val="nil"/>
          <w:bottom w:val="nil"/>
          <w:right w:val="nil"/>
          <w:between w:val="nil"/>
        </w:pBdr>
        <w:spacing w:after="0" w:line="240" w:lineRule="auto"/>
        <w:rPr>
          <w:rFonts w:ascii="Cambria" w:eastAsia="Arial" w:hAnsi="Cambria" w:cs="Arial"/>
        </w:rPr>
      </w:pPr>
      <w:r w:rsidRPr="001C1CE9">
        <w:rPr>
          <w:rFonts w:ascii="Cambria" w:eastAsia="Arial" w:hAnsi="Cambria" w:cs="Arial"/>
        </w:rPr>
        <w:t>Available Online: 12-12-2024</w:t>
      </w:r>
    </w:p>
    <w:p w14:paraId="1834010F" w14:textId="77777777" w:rsidR="00F37474" w:rsidRPr="006D48FF" w:rsidRDefault="00F37474" w:rsidP="00F37474">
      <w:pPr>
        <w:pBdr>
          <w:top w:val="nil"/>
          <w:left w:val="nil"/>
          <w:bottom w:val="nil"/>
          <w:right w:val="nil"/>
          <w:between w:val="nil"/>
        </w:pBdr>
        <w:spacing w:after="0" w:line="240" w:lineRule="auto"/>
        <w:rPr>
          <w:rFonts w:ascii="Cambria" w:eastAsia="Arial" w:hAnsi="Cambria" w:cs="Arial"/>
        </w:rPr>
      </w:pPr>
    </w:p>
    <w:p w14:paraId="1E1955D9" w14:textId="29ABDFE6" w:rsidR="00F37474" w:rsidRDefault="00F37474" w:rsidP="00F37474">
      <w:pPr>
        <w:pBdr>
          <w:top w:val="nil"/>
          <w:left w:val="nil"/>
          <w:bottom w:val="nil"/>
          <w:right w:val="nil"/>
          <w:between w:val="nil"/>
        </w:pBdr>
        <w:spacing w:after="0" w:line="240" w:lineRule="auto"/>
        <w:rPr>
          <w:rFonts w:ascii="Cambria" w:eastAsia="Arial" w:hAnsi="Cambria" w:cs="Arial"/>
        </w:rPr>
      </w:pPr>
      <w:r w:rsidRPr="006D48FF">
        <w:rPr>
          <w:rFonts w:ascii="Cambria" w:eastAsia="Arial" w:hAnsi="Cambria" w:cs="Arial"/>
        </w:rPr>
        <w:t>Copyright © 202</w:t>
      </w:r>
      <w:r w:rsidR="00116C90">
        <w:rPr>
          <w:rFonts w:ascii="Cambria" w:eastAsia="Arial" w:hAnsi="Cambria" w:cs="Arial"/>
        </w:rPr>
        <w:t>4</w:t>
      </w:r>
      <w:r w:rsidRPr="006D48FF">
        <w:rPr>
          <w:rFonts w:ascii="Cambria" w:eastAsia="Arial" w:hAnsi="Cambria" w:cs="Arial"/>
        </w:rPr>
        <w:t xml:space="preserve"> Authors</w:t>
      </w:r>
    </w:p>
    <w:p w14:paraId="011FDEB0" w14:textId="77777777" w:rsidR="002826EC" w:rsidRPr="006D48FF" w:rsidRDefault="002826EC" w:rsidP="00F37474">
      <w:pPr>
        <w:pBdr>
          <w:top w:val="nil"/>
          <w:left w:val="nil"/>
          <w:bottom w:val="nil"/>
          <w:right w:val="nil"/>
          <w:between w:val="nil"/>
        </w:pBdr>
        <w:spacing w:after="0" w:line="240" w:lineRule="auto"/>
        <w:rPr>
          <w:rFonts w:ascii="Cambria" w:eastAsia="Arial" w:hAnsi="Cambria" w:cs="Arial"/>
        </w:rPr>
      </w:pPr>
    </w:p>
    <w:p w14:paraId="4CFF1E8D" w14:textId="06A8F012" w:rsidR="00F37474" w:rsidRPr="006D48FF" w:rsidRDefault="00F37474" w:rsidP="00F37474">
      <w:pPr>
        <w:pBdr>
          <w:top w:val="nil"/>
          <w:left w:val="nil"/>
          <w:bottom w:val="nil"/>
          <w:right w:val="nil"/>
          <w:between w:val="nil"/>
        </w:pBdr>
        <w:spacing w:after="0" w:line="240" w:lineRule="auto"/>
        <w:rPr>
          <w:rFonts w:ascii="Cambria" w:eastAsia="Arial" w:hAnsi="Cambria" w:cs="Arial"/>
        </w:rPr>
      </w:pPr>
      <w:r w:rsidRPr="006D48FF">
        <w:rPr>
          <w:rFonts w:ascii="Cambria" w:eastAsia="Arial" w:hAnsi="Cambria" w:cs="Arial"/>
          <w:noProof/>
        </w:rPr>
        <w:drawing>
          <wp:inline distT="0" distB="0" distL="114300" distR="114300" wp14:anchorId="7243F451" wp14:editId="3400B340">
            <wp:extent cx="838200" cy="295275"/>
            <wp:effectExtent l="0" t="0" r="0" b="0"/>
            <wp:docPr id="5"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8"/>
                    <a:srcRect/>
                    <a:stretch>
                      <a:fillRect/>
                    </a:stretch>
                  </pic:blipFill>
                  <pic:spPr>
                    <a:xfrm>
                      <a:off x="0" y="0"/>
                      <a:ext cx="838200" cy="295275"/>
                    </a:xfrm>
                    <a:prstGeom prst="rect">
                      <a:avLst/>
                    </a:prstGeom>
                    <a:ln/>
                  </pic:spPr>
                </pic:pic>
              </a:graphicData>
            </a:graphic>
          </wp:inline>
        </w:drawing>
      </w:r>
      <w:r w:rsidRPr="006D48FF">
        <w:rPr>
          <w:rFonts w:ascii="Cambria" w:eastAsia="Arial" w:hAnsi="Cambria" w:cs="Arial"/>
        </w:rPr>
        <w:br/>
        <w:t xml:space="preserve">This work is licensed under a </w:t>
      </w:r>
      <w:hyperlink r:id="rId9">
        <w:r w:rsidRPr="006D48FF">
          <w:rPr>
            <w:rFonts w:ascii="Cambria" w:eastAsia="Arial" w:hAnsi="Cambria" w:cs="Arial"/>
          </w:rPr>
          <w:t>Creative Commons Attribution-Share</w:t>
        </w:r>
        <w:r w:rsidR="004D766D">
          <w:rPr>
            <w:rFonts w:ascii="Cambria" w:eastAsia="Arial" w:hAnsi="Cambria" w:cs="Arial"/>
          </w:rPr>
          <w:t xml:space="preserve"> </w:t>
        </w:r>
        <w:r w:rsidRPr="006D48FF">
          <w:rPr>
            <w:rFonts w:ascii="Cambria" w:eastAsia="Arial" w:hAnsi="Cambria" w:cs="Arial"/>
          </w:rPr>
          <w:t>Alike 4.0 International License</w:t>
        </w:r>
      </w:hyperlink>
      <w:r w:rsidRPr="006D48FF">
        <w:rPr>
          <w:rFonts w:ascii="Cambria" w:eastAsia="Arial" w:hAnsi="Cambria" w:cs="Arial"/>
        </w:rPr>
        <w:t>.</w:t>
      </w:r>
    </w:p>
    <w:p w14:paraId="718FBDF2" w14:textId="77777777" w:rsidR="00F37474" w:rsidRPr="006D48FF" w:rsidRDefault="00F37474" w:rsidP="00F37474">
      <w:pPr>
        <w:spacing w:after="0" w:line="276" w:lineRule="auto"/>
        <w:jc w:val="both"/>
        <w:rPr>
          <w:rFonts w:ascii="Cambria" w:eastAsia="Times New Roman" w:hAnsi="Cambria" w:cstheme="majorBidi"/>
          <w:b/>
          <w:bCs/>
          <w:sz w:val="24"/>
          <w:szCs w:val="24"/>
          <w:shd w:val="clear" w:color="auto" w:fill="FFFFFF"/>
        </w:rPr>
      </w:pPr>
    </w:p>
    <w:p w14:paraId="63E4B615" w14:textId="0FB0B2CD" w:rsidR="0073453E" w:rsidRPr="006D48FF" w:rsidRDefault="00D33E74" w:rsidP="00B022D9">
      <w:pPr>
        <w:spacing w:after="0" w:line="240" w:lineRule="exact"/>
        <w:jc w:val="both"/>
        <w:rPr>
          <w:rFonts w:ascii="Cambria" w:eastAsia="Times New Roman" w:hAnsi="Cambria" w:cstheme="majorBidi"/>
          <w:b/>
          <w:bCs/>
          <w:sz w:val="24"/>
          <w:szCs w:val="24"/>
          <w:shd w:val="clear" w:color="auto" w:fill="FFFFFF"/>
        </w:rPr>
      </w:pPr>
      <w:r w:rsidRPr="002B20BD">
        <w:rPr>
          <w:rFonts w:ascii="Cambria" w:eastAsia="Times New Roman" w:hAnsi="Cambria" w:cstheme="majorBidi"/>
          <w:b/>
          <w:bCs/>
          <w:sz w:val="24"/>
          <w:szCs w:val="24"/>
          <w:shd w:val="clear" w:color="auto" w:fill="FFFFFF"/>
        </w:rPr>
        <w:t>ABSTRACT</w:t>
      </w:r>
    </w:p>
    <w:p w14:paraId="5B2619BC" w14:textId="5FB62746" w:rsidR="003B458C" w:rsidRDefault="003B458C" w:rsidP="00F37474">
      <w:pPr>
        <w:spacing w:before="240" w:after="60" w:line="285" w:lineRule="exact"/>
        <w:jc w:val="both"/>
        <w:rPr>
          <w:rStyle w:val="citation-26"/>
          <w:rFonts w:ascii="Cambria" w:eastAsia="Times New Roman" w:hAnsi="Cambria" w:cs="Times New Roman"/>
          <w:color w:val="000000"/>
          <w:sz w:val="24"/>
          <w:szCs w:val="24"/>
        </w:rPr>
      </w:pPr>
      <w:r w:rsidRPr="003B458C">
        <w:rPr>
          <w:rStyle w:val="citation-26"/>
          <w:rFonts w:ascii="Cambria" w:eastAsia="Times New Roman" w:hAnsi="Cambria" w:cs="Times New Roman"/>
          <w:color w:val="000000"/>
          <w:sz w:val="24"/>
          <w:szCs w:val="24"/>
        </w:rPr>
        <w:t xml:space="preserve">This study explores the English language curricula of Indonesia, Brunei Darussalam, and Turkey, focusing on their educational policies, objectives, and pedagogical approaches within the context of globalization. The research examines the national curricula, specifically Indonesia's </w:t>
      </w:r>
      <w:proofErr w:type="spellStart"/>
      <w:r w:rsidRPr="003B458C">
        <w:rPr>
          <w:rStyle w:val="citation-26"/>
          <w:rFonts w:ascii="Cambria" w:eastAsia="Times New Roman" w:hAnsi="Cambria" w:cs="Times New Roman"/>
          <w:color w:val="000000"/>
          <w:sz w:val="24"/>
          <w:szCs w:val="24"/>
        </w:rPr>
        <w:t>Kurikulum</w:t>
      </w:r>
      <w:proofErr w:type="spellEnd"/>
      <w:r w:rsidRPr="003B458C">
        <w:rPr>
          <w:rStyle w:val="citation-26"/>
          <w:rFonts w:ascii="Cambria" w:eastAsia="Times New Roman" w:hAnsi="Cambria" w:cs="Times New Roman"/>
          <w:color w:val="000000"/>
          <w:sz w:val="24"/>
          <w:szCs w:val="24"/>
        </w:rPr>
        <w:t xml:space="preserve"> Merdeka, Brunei’s SPN21 system, and Turkey's reforms post-2013, with particular emphasis on their alignment with international language education standards. Through a comparative analysis, the study highlights both the similarities and differences in curriculum design, teacher training, assessment strategies, and integration of local culture. The findings reveal that while all three countries aim to develop communicative language proficiency, the methods and frameworks </w:t>
      </w:r>
      <w:r w:rsidRPr="003B458C">
        <w:rPr>
          <w:rStyle w:val="citation-26"/>
          <w:rFonts w:ascii="Cambria" w:eastAsia="Times New Roman" w:hAnsi="Cambria" w:cs="Times New Roman"/>
          <w:color w:val="000000"/>
          <w:sz w:val="24"/>
          <w:szCs w:val="24"/>
        </w:rPr>
        <w:lastRenderedPageBreak/>
        <w:t>they adopt vary, reflecting local educational values and socio-cultural contexts. The study concludes with recommendations for enhancing curriculum alignment with global standards, improving teacher professional development, and addressing regional disparities in English language education. The research contributes to a deeper understanding of how English is taught in these countries and offers insights for future curriculum reforms and international educational cooperation</w:t>
      </w:r>
      <w:r>
        <w:rPr>
          <w:rStyle w:val="citation-26"/>
          <w:rFonts w:ascii="Cambria" w:eastAsia="Times New Roman" w:hAnsi="Cambria" w:cs="Times New Roman"/>
          <w:color w:val="000000"/>
          <w:sz w:val="24"/>
          <w:szCs w:val="24"/>
        </w:rPr>
        <w:t>.</w:t>
      </w:r>
    </w:p>
    <w:p w14:paraId="3C3D5016" w14:textId="44FDE424" w:rsidR="003C395B" w:rsidRPr="006D48FF" w:rsidRDefault="003F4AE2" w:rsidP="00F37474">
      <w:pPr>
        <w:spacing w:before="240" w:after="60" w:line="285" w:lineRule="exact"/>
        <w:jc w:val="both"/>
        <w:rPr>
          <w:rFonts w:ascii="Cambria" w:eastAsia="Times New Roman" w:hAnsi="Cambria" w:cstheme="majorBidi"/>
          <w:b/>
          <w:bCs/>
          <w:sz w:val="24"/>
          <w:szCs w:val="24"/>
          <w:shd w:val="clear" w:color="auto" w:fill="FFFFFF"/>
        </w:rPr>
      </w:pPr>
      <w:r w:rsidRPr="006D48FF">
        <w:rPr>
          <w:rFonts w:ascii="Cambria" w:eastAsia="Times New Roman" w:hAnsi="Cambria" w:cstheme="majorBidi"/>
          <w:b/>
          <w:bCs/>
          <w:sz w:val="24"/>
          <w:szCs w:val="24"/>
          <w:shd w:val="clear" w:color="auto" w:fill="FFFFFF"/>
        </w:rPr>
        <w:t>INTRODUCTION</w:t>
      </w:r>
    </w:p>
    <w:p w14:paraId="322C65E7" w14:textId="77777777" w:rsidR="003B458C" w:rsidRPr="003B458C" w:rsidRDefault="003B458C" w:rsidP="003B458C">
      <w:pPr>
        <w:spacing w:before="100" w:beforeAutospacing="1" w:after="100" w:afterAutospacing="1" w:line="240" w:lineRule="auto"/>
        <w:ind w:firstLine="567"/>
        <w:jc w:val="both"/>
        <w:rPr>
          <w:rFonts w:ascii="Cambria" w:hAnsi="Cambria"/>
          <w:color w:val="000000"/>
          <w:sz w:val="24"/>
          <w:szCs w:val="24"/>
        </w:rPr>
      </w:pPr>
      <w:r w:rsidRPr="003B458C">
        <w:rPr>
          <w:rFonts w:ascii="Cambria" w:hAnsi="Cambria"/>
          <w:color w:val="000000"/>
          <w:sz w:val="24"/>
          <w:szCs w:val="24"/>
        </w:rPr>
        <w:t>English has become a global lingua franca, playing a vital role in education systems worldwide. As globalization continues to shape socio-economic, cultural, and technological landscapes, the demand for English proficiency has surged, particularly in non-native English-speaking countries. This trend has driven governments to develop curricula that not only equip students with functional language skills but also address local cultural and educational priorities. The interplay between global influences and national identity is especially pronounced in countries like Indonesia, Brunei Darussalam, and Turkey, where English education has become a focal point of policy discourse (Hamid et al., 2014; Kirkpatrick, 2010).</w:t>
      </w:r>
    </w:p>
    <w:p w14:paraId="6C4E2588" w14:textId="77777777" w:rsidR="003B458C" w:rsidRPr="003B458C" w:rsidRDefault="003B458C" w:rsidP="003B458C">
      <w:pPr>
        <w:spacing w:before="100" w:beforeAutospacing="1" w:after="100" w:afterAutospacing="1" w:line="240" w:lineRule="auto"/>
        <w:ind w:firstLine="567"/>
        <w:jc w:val="both"/>
        <w:rPr>
          <w:rFonts w:ascii="Cambria" w:hAnsi="Cambria"/>
          <w:color w:val="000000"/>
          <w:sz w:val="24"/>
          <w:szCs w:val="24"/>
        </w:rPr>
      </w:pPr>
      <w:r w:rsidRPr="003B458C">
        <w:rPr>
          <w:rFonts w:ascii="Cambria" w:hAnsi="Cambria"/>
          <w:color w:val="000000"/>
          <w:sz w:val="24"/>
          <w:szCs w:val="24"/>
        </w:rPr>
        <w:t xml:space="preserve">In Indonesia, the introduction of </w:t>
      </w:r>
      <w:proofErr w:type="spellStart"/>
      <w:r w:rsidRPr="003B458C">
        <w:rPr>
          <w:rFonts w:ascii="Cambria" w:hAnsi="Cambria"/>
          <w:color w:val="000000"/>
          <w:sz w:val="24"/>
          <w:szCs w:val="24"/>
        </w:rPr>
        <w:t>Kurikulum</w:t>
      </w:r>
      <w:proofErr w:type="spellEnd"/>
      <w:r w:rsidRPr="003B458C">
        <w:rPr>
          <w:rFonts w:ascii="Cambria" w:hAnsi="Cambria"/>
          <w:color w:val="000000"/>
          <w:sz w:val="24"/>
          <w:szCs w:val="24"/>
        </w:rPr>
        <w:t xml:space="preserve"> Merdeka marks a significant shift towards a more student-centered approach, providing greater autonomy to educators and learners while aiming to enhance creativity and adaptability in an increasingly interconnected world (</w:t>
      </w:r>
      <w:proofErr w:type="spellStart"/>
      <w:r w:rsidRPr="003B458C">
        <w:rPr>
          <w:rFonts w:ascii="Cambria" w:hAnsi="Cambria"/>
          <w:color w:val="000000"/>
          <w:sz w:val="24"/>
          <w:szCs w:val="24"/>
        </w:rPr>
        <w:t>Kemendikbud</w:t>
      </w:r>
      <w:proofErr w:type="spellEnd"/>
      <w:r w:rsidRPr="003B458C">
        <w:rPr>
          <w:rFonts w:ascii="Cambria" w:hAnsi="Cambria"/>
          <w:color w:val="000000"/>
          <w:sz w:val="24"/>
          <w:szCs w:val="24"/>
        </w:rPr>
        <w:t xml:space="preserve">, 2022). Brunei Darussalam’s </w:t>
      </w:r>
      <w:proofErr w:type="spellStart"/>
      <w:r w:rsidRPr="003B458C">
        <w:rPr>
          <w:rFonts w:ascii="Cambria" w:hAnsi="Cambria"/>
          <w:color w:val="000000"/>
          <w:sz w:val="24"/>
          <w:szCs w:val="24"/>
        </w:rPr>
        <w:t>Sistem</w:t>
      </w:r>
      <w:proofErr w:type="spellEnd"/>
      <w:r w:rsidRPr="003B458C">
        <w:rPr>
          <w:rFonts w:ascii="Cambria" w:hAnsi="Cambria"/>
          <w:color w:val="000000"/>
          <w:sz w:val="24"/>
          <w:szCs w:val="24"/>
        </w:rPr>
        <w:t xml:space="preserve"> Pendidikan Negara Abad ke-21 (SPN21) emphasizes preparing students for the challenges of a rapidly evolving global environment, integrating digital competencies into English language learning (Hamid et al., 2014). Meanwhile, Turkey’s CEFR-aligned English curriculum seeks to enhance linguistic proficiency while navigating socio-cultural tensions between preserving local values and embracing global standards (Sönmez &amp; Köksal, 2022).</w:t>
      </w:r>
    </w:p>
    <w:p w14:paraId="0D02D1B6" w14:textId="77777777" w:rsidR="003B458C" w:rsidRPr="003B458C" w:rsidRDefault="003B458C" w:rsidP="003B458C">
      <w:pPr>
        <w:spacing w:before="100" w:beforeAutospacing="1" w:after="100" w:afterAutospacing="1" w:line="240" w:lineRule="auto"/>
        <w:ind w:firstLine="567"/>
        <w:jc w:val="both"/>
        <w:rPr>
          <w:rFonts w:ascii="Cambria" w:hAnsi="Cambria"/>
          <w:color w:val="000000"/>
          <w:sz w:val="24"/>
          <w:szCs w:val="24"/>
        </w:rPr>
      </w:pPr>
      <w:r w:rsidRPr="003B458C">
        <w:rPr>
          <w:rFonts w:ascii="Cambria" w:hAnsi="Cambria"/>
          <w:color w:val="000000"/>
          <w:sz w:val="24"/>
          <w:szCs w:val="24"/>
        </w:rPr>
        <w:lastRenderedPageBreak/>
        <w:t>However, despite the progressive aims of these curricula, their implementation is often hindered by challenges such as disparities in teacher preparedness, resource allocation, and socio-cultural resistance. These barriers highlight the complex realities of translating policy into practice, particularly in regions with diverse educational and socio-economic contexts (Kaplan &amp; Baldauf, 2005; Lie, 2017).</w:t>
      </w:r>
    </w:p>
    <w:p w14:paraId="1E41B3E2" w14:textId="4033FDF9" w:rsidR="00B022D9" w:rsidRDefault="003B458C" w:rsidP="003B458C">
      <w:pPr>
        <w:spacing w:before="100" w:beforeAutospacing="1" w:after="100" w:afterAutospacing="1" w:line="240" w:lineRule="auto"/>
        <w:ind w:firstLine="567"/>
        <w:jc w:val="both"/>
        <w:rPr>
          <w:rFonts w:ascii="Cambria" w:hAnsi="Cambria"/>
          <w:color w:val="000000"/>
          <w:sz w:val="24"/>
          <w:szCs w:val="24"/>
        </w:rPr>
      </w:pPr>
      <w:r w:rsidRPr="003B458C">
        <w:rPr>
          <w:rFonts w:ascii="Cambria" w:hAnsi="Cambria"/>
          <w:color w:val="000000"/>
          <w:sz w:val="24"/>
          <w:szCs w:val="24"/>
        </w:rPr>
        <w:t>This study examines how the national English language curricula of Indonesia, Brunei Darussalam, and Turkey address these challenges, focusing on their design, implementation, and outcomes. By exploring the balance between global aspirations and local values, this research aims to provide insights that contribute to the development of more inclusive and effective English education policies.</w:t>
      </w:r>
    </w:p>
    <w:p w14:paraId="511BC7A2"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1.1 Background</w:t>
      </w:r>
    </w:p>
    <w:p w14:paraId="31C67283"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he role of English in education systems worldwide has evolved significantly over the last few decades, driven by globalization, technological advances, and the increased interconnectedness of societies. In Southeast Asia and parts of the Middle East, the need for English proficiency has become paramount in national education policies, aiming to provide students with the linguistic tools necessary for participating in global trade, diplomacy, and culture. However, each country approaches the integration of English into its curriculum within the context of its own socio-cultural values, historical influences, and educational priorities. This section explores the historical development and policy shifts of English language education in Indonesia, Brunei Darussalam, and Turkey, highlighting the different ways in which these countries have balanced global needs with local educational goals.</w:t>
      </w:r>
    </w:p>
    <w:p w14:paraId="69376BE5" w14:textId="76D4ED11"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br w:type="page"/>
      </w:r>
    </w:p>
    <w:p w14:paraId="0E332083"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lastRenderedPageBreak/>
        <w:t>1.1.1 Indonesian English Language Education</w:t>
      </w:r>
    </w:p>
    <w:p w14:paraId="5A72FFC7"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In Indonesia, English has been an integral part of the education system for several decades. The Indonesian government initially introduced English as a foreign language in schools in the 1950s, but it gained substantial emphasis during the era of reform following the fall of the New Order regime in the late 1990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0215-773X","author":[{"dropping-particle":"","family":"Lie","given":"Anita","non-dropping-particle":"","parse-names":false,"suffix":""}],"container-title":"Teflin Journal","id":"ITEM-1","issue":"1","issued":{"date-parts":[["2017"]]},"page":"71","publisher":"State University of Malang, English Department, Faculty of Letters","title":"English and identity in multicultural contexts: Issues, challenges, and opportunities","type":"article-journal","volume":"28"},"uris":["http://www.mendeley.com/documents/?uuid=85dd71ac-d329-450d-8ab3-d62408669ef4"]}],"mendeley":{"formattedCitation":"(Lie, 2017)","plainTextFormattedCitation":"(Lie, 2017)","previouslyFormattedCitation":"(Lie, 2017)"},"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Lie, 2017)</w:t>
      </w:r>
      <w:r w:rsidRPr="003B458C">
        <w:rPr>
          <w:rFonts w:ascii="Cambria" w:hAnsi="Cambria"/>
          <w:color w:val="000000"/>
          <w:sz w:val="24"/>
          <w:szCs w:val="24"/>
        </w:rPr>
        <w:fldChar w:fldCharType="end"/>
      </w:r>
      <w:r w:rsidRPr="003B458C">
        <w:rPr>
          <w:rFonts w:ascii="Cambria" w:hAnsi="Cambria"/>
          <w:color w:val="000000"/>
          <w:sz w:val="24"/>
          <w:szCs w:val="24"/>
          <w:lang w:val="en-ID"/>
        </w:rPr>
        <w:t xml:space="preserve">. Since then, English education has been central to Indonesia's efforts to modernize and integrate with the global economy. The introduction of </w:t>
      </w:r>
      <w:proofErr w:type="spellStart"/>
      <w:r w:rsidRPr="003B458C">
        <w:rPr>
          <w:rFonts w:ascii="Cambria" w:hAnsi="Cambria"/>
          <w:i/>
          <w:iCs/>
          <w:color w:val="000000"/>
          <w:sz w:val="24"/>
          <w:szCs w:val="24"/>
          <w:lang w:val="en-ID"/>
        </w:rPr>
        <w:t>Kurikulum</w:t>
      </w:r>
      <w:proofErr w:type="spellEnd"/>
      <w:r w:rsidRPr="003B458C">
        <w:rPr>
          <w:rFonts w:ascii="Cambria" w:hAnsi="Cambria"/>
          <w:i/>
          <w:iCs/>
          <w:color w:val="000000"/>
          <w:sz w:val="24"/>
          <w:szCs w:val="24"/>
          <w:lang w:val="en-ID"/>
        </w:rPr>
        <w:t xml:space="preserve"> 2013</w:t>
      </w:r>
      <w:r w:rsidRPr="003B458C">
        <w:rPr>
          <w:rFonts w:ascii="Cambria" w:hAnsi="Cambria"/>
          <w:color w:val="000000"/>
          <w:sz w:val="24"/>
          <w:szCs w:val="24"/>
          <w:lang w:val="en-ID"/>
        </w:rPr>
        <w:t xml:space="preserve"> marked a significant step toward reforming the English curriculum, but its rigid structure and competency-based assessment methods led to debates on its effectiveness. Critics highlighted challenges such as overburdened syllabi, the one-size-fits-all approach to diverse student needs, and the inadequate training of teachers to meet the demands of the curriculum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author":[{"dropping-particle":"","family":"Kurniadi","given":"Hendri","non-dropping-particle":"","parse-names":false,"suffix":""},{"dropping-particle":"","family":"Rozelin","given":"Diana","non-dropping-particle":"","parse-names":false,"suffix":""}],"container-title":"Educational Journal of the Emerging World (EJEW)","id":"ITEM-1","issue":"1","issued":{"date-parts":[["2023"]]},"page":"58-72","title":"Problems the implementation of the 2013 english curriculum","type":"article-journal","volume":"2"},"uris":["http://www.mendeley.com/documents/?uuid=f291ef21-92a9-48b2-9e7b-b3892c153dca"]}],"mendeley":{"formattedCitation":"(Kurniadi &amp; Rozelin, 2023)","plainTextFormattedCitation":"(Kurniadi &amp; Rozelin, 2023)","previouslyFormattedCitation":"(Kurniadi &amp; Rozelin, 2023)"},"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Kurniadi &amp; Rozelin, 2023)</w:t>
      </w:r>
      <w:r w:rsidRPr="003B458C">
        <w:rPr>
          <w:rFonts w:ascii="Cambria" w:hAnsi="Cambria"/>
          <w:color w:val="000000"/>
          <w:sz w:val="24"/>
          <w:szCs w:val="24"/>
        </w:rPr>
        <w:fldChar w:fldCharType="end"/>
      </w:r>
      <w:r w:rsidRPr="003B458C">
        <w:rPr>
          <w:rFonts w:ascii="Cambria" w:hAnsi="Cambria"/>
          <w:color w:val="000000"/>
          <w:sz w:val="24"/>
          <w:szCs w:val="24"/>
          <w:lang w:val="en-ID"/>
        </w:rPr>
        <w:t>.</w:t>
      </w:r>
    </w:p>
    <w:p w14:paraId="7F08AA95" w14:textId="6197AF0B"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In response to these challenges, the Indonesian Ministry of Education and Culture introduced </w:t>
      </w:r>
      <w:proofErr w:type="spellStart"/>
      <w:r w:rsidRPr="003B458C">
        <w:rPr>
          <w:rFonts w:ascii="Cambria" w:hAnsi="Cambria"/>
          <w:i/>
          <w:iCs/>
          <w:color w:val="000000"/>
          <w:sz w:val="24"/>
          <w:szCs w:val="24"/>
          <w:lang w:val="en-ID"/>
        </w:rPr>
        <w:t>Kurikulum</w:t>
      </w:r>
      <w:proofErr w:type="spellEnd"/>
      <w:r w:rsidRPr="003B458C">
        <w:rPr>
          <w:rFonts w:ascii="Cambria" w:hAnsi="Cambria"/>
          <w:i/>
          <w:iCs/>
          <w:color w:val="000000"/>
          <w:sz w:val="24"/>
          <w:szCs w:val="24"/>
          <w:lang w:val="en-ID"/>
        </w:rPr>
        <w:t xml:space="preserve"> Merdeka</w:t>
      </w:r>
      <w:r w:rsidRPr="003B458C">
        <w:rPr>
          <w:rFonts w:ascii="Cambria" w:hAnsi="Cambria"/>
          <w:color w:val="000000"/>
          <w:sz w:val="24"/>
          <w:szCs w:val="24"/>
          <w:lang w:val="en-ID"/>
        </w:rPr>
        <w:t xml:space="preserve"> in 2022. This new curriculum emphasizes flexibility, student-</w:t>
      </w:r>
      <w:proofErr w:type="spellStart"/>
      <w:r w:rsidRPr="003B458C">
        <w:rPr>
          <w:rFonts w:ascii="Cambria" w:hAnsi="Cambria"/>
          <w:color w:val="000000"/>
          <w:sz w:val="24"/>
          <w:szCs w:val="24"/>
          <w:lang w:val="en-ID"/>
        </w:rPr>
        <w:t>centered</w:t>
      </w:r>
      <w:proofErr w:type="spellEnd"/>
      <w:r w:rsidRPr="003B458C">
        <w:rPr>
          <w:rFonts w:ascii="Cambria" w:hAnsi="Cambria"/>
          <w:color w:val="000000"/>
          <w:sz w:val="24"/>
          <w:szCs w:val="24"/>
          <w:lang w:val="en-ID"/>
        </w:rPr>
        <w:t xml:space="preserve"> learning, and critical thinking. It aims to give teachers the autonomy to tailor lessons to the needs and interests of their students while fostering creativity and personal development (</w:t>
      </w:r>
      <w:proofErr w:type="spellStart"/>
      <w:r w:rsidRPr="003B458C">
        <w:rPr>
          <w:rFonts w:ascii="Cambria" w:hAnsi="Cambria"/>
          <w:color w:val="000000"/>
          <w:sz w:val="24"/>
          <w:szCs w:val="24"/>
          <w:lang w:val="en-ID"/>
        </w:rPr>
        <w:t>Kemendikbud</w:t>
      </w:r>
      <w:proofErr w:type="spellEnd"/>
      <w:r w:rsidRPr="003B458C">
        <w:rPr>
          <w:rFonts w:ascii="Cambria" w:hAnsi="Cambria"/>
          <w:color w:val="000000"/>
          <w:sz w:val="24"/>
          <w:szCs w:val="24"/>
          <w:lang w:val="en-ID"/>
        </w:rPr>
        <w:t xml:space="preserve">, 2022). This shift is particularly relevant in English language teaching, where the curriculum seeks to balance global competencies with local cultural values. However, the implementation of </w:t>
      </w:r>
      <w:proofErr w:type="spellStart"/>
      <w:r w:rsidRPr="003B458C">
        <w:rPr>
          <w:rFonts w:ascii="Cambria" w:hAnsi="Cambria"/>
          <w:i/>
          <w:iCs/>
          <w:color w:val="000000"/>
          <w:sz w:val="24"/>
          <w:szCs w:val="24"/>
          <w:lang w:val="en-ID"/>
        </w:rPr>
        <w:t>Kurikulum</w:t>
      </w:r>
      <w:proofErr w:type="spellEnd"/>
      <w:r w:rsidRPr="003B458C">
        <w:rPr>
          <w:rFonts w:ascii="Cambria" w:hAnsi="Cambria"/>
          <w:i/>
          <w:iCs/>
          <w:color w:val="000000"/>
          <w:sz w:val="24"/>
          <w:szCs w:val="24"/>
          <w:lang w:val="en-ID"/>
        </w:rPr>
        <w:t xml:space="preserve"> Merdeka</w:t>
      </w:r>
      <w:r w:rsidRPr="003B458C">
        <w:rPr>
          <w:rFonts w:ascii="Cambria" w:hAnsi="Cambria"/>
          <w:color w:val="000000"/>
          <w:sz w:val="24"/>
          <w:szCs w:val="24"/>
          <w:lang w:val="en-ID"/>
        </w:rPr>
        <w:t xml:space="preserve"> has also revealed issues such as uneven access to resources and a disparity in teacher quality across regions, which pose significant challenges to achieving the curriculum’s goal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2654-5497","author":[{"dropping-particle":"","family":"Aminah","given":"Siti","non-dropping-particle":"","parse-names":false,"suffix":""},{"dropping-particle":"","family":"Nursikin","given":"Mukh","non-dropping-particle":"","parse-names":false,"suffix":""}],"container-title":"Journal on Education","id":"ITEM-1","issue":"4","issued":{"date-parts":[["2023"]]},"page":"12710-12719","title":"Tugas Guru di Kelas dalam Implementasi Kurikulum Merdeka: Perspektif Islam","type":"article-journal","volume":"5"},"uris":["http://www.mendeley.com/documents/?uuid=b03d06f3-0625-4553-b53d-83061bc07df2"]}],"mendeley":{"formattedCitation":"(Aminah &amp; Nursikin, 2023)","plainTextFormattedCitation":"(Aminah &amp; Nursikin, 2023)","previouslyFormattedCitation":"(Aminah &amp; Nursikin, 2023)"},"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Aminah &amp; Nursikin, 2023)</w:t>
      </w:r>
      <w:r w:rsidRPr="003B458C">
        <w:rPr>
          <w:rFonts w:ascii="Cambria" w:hAnsi="Cambria"/>
          <w:color w:val="000000"/>
          <w:sz w:val="24"/>
          <w:szCs w:val="24"/>
        </w:rPr>
        <w:fldChar w:fldCharType="end"/>
      </w:r>
      <w:r w:rsidRPr="003B458C">
        <w:rPr>
          <w:rFonts w:ascii="Cambria" w:hAnsi="Cambria"/>
          <w:color w:val="000000"/>
          <w:sz w:val="24"/>
          <w:szCs w:val="24"/>
          <w:lang w:val="en-ID"/>
        </w:rPr>
        <w:t>.</w:t>
      </w:r>
    </w:p>
    <w:p w14:paraId="0A8519EE"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1.1.2 Brunei Darussalam English Language Education</w:t>
      </w:r>
    </w:p>
    <w:p w14:paraId="2F40866B"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Brunei Darussalam, a small nation in Southeast Asia, has long recognized the importance of English in its education system, given its strategic position as a regional and global player in trade and diplomacy. The country's educational reforms in the early 21st </w:t>
      </w:r>
      <w:r w:rsidRPr="003B458C">
        <w:rPr>
          <w:rFonts w:ascii="Cambria" w:hAnsi="Cambria"/>
          <w:color w:val="000000"/>
          <w:sz w:val="24"/>
          <w:szCs w:val="24"/>
          <w:lang w:val="en-ID"/>
        </w:rPr>
        <w:lastRenderedPageBreak/>
        <w:t xml:space="preserve">century culminated in the introduction of </w:t>
      </w:r>
      <w:proofErr w:type="spellStart"/>
      <w:r w:rsidRPr="003B458C">
        <w:rPr>
          <w:rFonts w:ascii="Cambria" w:hAnsi="Cambria"/>
          <w:i/>
          <w:iCs/>
          <w:color w:val="000000"/>
          <w:sz w:val="24"/>
          <w:szCs w:val="24"/>
          <w:lang w:val="en-ID"/>
        </w:rPr>
        <w:t>Sistem</w:t>
      </w:r>
      <w:proofErr w:type="spellEnd"/>
      <w:r w:rsidRPr="003B458C">
        <w:rPr>
          <w:rFonts w:ascii="Cambria" w:hAnsi="Cambria"/>
          <w:i/>
          <w:iCs/>
          <w:color w:val="000000"/>
          <w:sz w:val="24"/>
          <w:szCs w:val="24"/>
          <w:lang w:val="en-ID"/>
        </w:rPr>
        <w:t xml:space="preserve"> Pendidikan Negara Abad ke-21</w:t>
      </w:r>
      <w:r w:rsidRPr="003B458C">
        <w:rPr>
          <w:rFonts w:ascii="Cambria" w:hAnsi="Cambria"/>
          <w:color w:val="000000"/>
          <w:sz w:val="24"/>
          <w:szCs w:val="24"/>
          <w:lang w:val="en-ID"/>
        </w:rPr>
        <w:t xml:space="preserve"> (SPN21), or the National Education System for the 21st Century. This system, launched in 2007, aims to prepare students for the challenges of a rapidly evolving global environment. English is emphasized as a medium of instruction in many subjects, and the curriculum encourages students to develop proficiency in both English and Malay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BN":"1138013099","author":[{"dropping-particle":"","family":"Hamid","given":"M Obaidul","non-dropping-particle":"","parse-names":false,"suffix":""},{"dropping-particle":"","family":"Nguyen","given":"Hoa T M","non-dropping-particle":"","parse-names":false,"suffix":""},{"dropping-particle":"","family":"Baldauf","given":"Richard B","non-dropping-particle":"","parse-names":false,"suffix":""}],"id":"ITEM-1","issued":{"date-parts":[["2014"]]},"publisher":"Routledge London &amp; New York","title":"Language planning for medium of instruction in Asia","type":"book"},"uris":["http://www.mendeley.com/documents/?uuid=dff49d0d-eec3-4bc4-b41f-28a014190aaf"]}],"mendeley":{"formattedCitation":"(Hamid et al., 2014)","plainTextFormattedCitation":"(Hamid et al., 2014)","previouslyFormattedCitation":"(Hamid et al., 2014)"},"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Hamid et al., 2014)</w:t>
      </w:r>
      <w:r w:rsidRPr="003B458C">
        <w:rPr>
          <w:rFonts w:ascii="Cambria" w:hAnsi="Cambria"/>
          <w:color w:val="000000"/>
          <w:sz w:val="24"/>
          <w:szCs w:val="24"/>
        </w:rPr>
        <w:fldChar w:fldCharType="end"/>
      </w:r>
      <w:r w:rsidRPr="003B458C">
        <w:rPr>
          <w:rFonts w:ascii="Cambria" w:hAnsi="Cambria"/>
          <w:color w:val="000000"/>
          <w:sz w:val="24"/>
          <w:szCs w:val="24"/>
          <w:lang w:val="en-ID"/>
        </w:rPr>
        <w:t>.</w:t>
      </w:r>
    </w:p>
    <w:p w14:paraId="74DD86E1" w14:textId="13231B3B"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Despite the forward-thinking goals of SPN21, the English language curriculum in Brunei faces unique challenges. While the curriculum is designed to integrate modern digital tools and approaches to learning, there is a reliance on imported teaching materials and resources, which can sometimes fail to address the specific needs of Bruneian student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1466-4208","author":[{"dropping-particle":"","family":"Sharbawi","given":"Salbrina","non-dropping-particle":"","parse-names":false,"suffix":""},{"dropping-particle":"","family":"Jaidin","given":"Jainatul Halida","non-dropping-particle":"","parse-names":false,"suffix":""}],"container-title":"Current Issues in Language Planning","id":"ITEM-1","issue":"2","issued":{"date-parts":[["2020"]]},"page":"175-201","publisher":"Taylor &amp; Francis","title":"Brunei’s SPN21 English language-in-education policy: A macro-to-micro evaluation","type":"article-journal","volume":"21"},"uris":["http://www.mendeley.com/documents/?uuid=643fac10-00e0-496f-a6ce-7d9aee0146f2"]}],"mendeley":{"formattedCitation":"(Sharbawi &amp; Jaidin, 2020)","plainTextFormattedCitation":"(Sharbawi &amp; Jaidin, 2020)","previouslyFormattedCitation":"(Sharbawi &amp; Jaidin, 2020)"},"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Sharbawi &amp; Jaidin, 2020)</w:t>
      </w:r>
      <w:r w:rsidRPr="003B458C">
        <w:rPr>
          <w:rFonts w:ascii="Cambria" w:hAnsi="Cambria"/>
          <w:color w:val="000000"/>
          <w:sz w:val="24"/>
          <w:szCs w:val="24"/>
        </w:rPr>
        <w:fldChar w:fldCharType="end"/>
      </w:r>
      <w:r w:rsidRPr="003B458C">
        <w:rPr>
          <w:rFonts w:ascii="Cambria" w:hAnsi="Cambria"/>
          <w:color w:val="000000"/>
          <w:sz w:val="24"/>
          <w:szCs w:val="24"/>
          <w:lang w:val="en-ID"/>
        </w:rPr>
        <w:t xml:space="preserve">. Furthermore, the country's relatively small size and population pose logistical challenges in ensuring equitable access to high-quality English instruction across all regions, particularly in rural area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BN":"1073243214","author":[{"dropping-particle":"","family":"Haji-Othman","given":"Noor Azam","non-dropping-particle":"","parse-names":false,"suffix":""}],"id":"ITEM-1","issued":{"date-parts":[["2005"]]},"publisher":"University of Leicester (United Kingdom)","title":"Linguistic diversity in Negara Brunei Darussalam: an ecological perspective","type":"book"},"uris":["http://www.mendeley.com/documents/?uuid=4a698361-5df4-42f2-b4e9-5d2ff2cdce89"]}],"mendeley":{"formattedCitation":"(Haji-Othman, 2005)","plainTextFormattedCitation":"(Haji-Othman, 2005)","previouslyFormattedCitation":"(Haji-Othman, 2005)"},"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Haji-Othman, 2005)</w:t>
      </w:r>
      <w:r w:rsidRPr="003B458C">
        <w:rPr>
          <w:rFonts w:ascii="Cambria" w:hAnsi="Cambria"/>
          <w:color w:val="000000"/>
          <w:sz w:val="24"/>
          <w:szCs w:val="24"/>
        </w:rPr>
        <w:fldChar w:fldCharType="end"/>
      </w:r>
      <w:r w:rsidRPr="003B458C">
        <w:rPr>
          <w:rFonts w:ascii="Cambria" w:hAnsi="Cambria"/>
          <w:color w:val="000000"/>
          <w:sz w:val="24"/>
          <w:szCs w:val="24"/>
          <w:lang w:val="en-ID"/>
        </w:rPr>
        <w:t>.</w:t>
      </w:r>
    </w:p>
    <w:p w14:paraId="718C6F01"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1.1.3 Turkey English Language Education</w:t>
      </w:r>
    </w:p>
    <w:p w14:paraId="338B7093"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Turkey’s English language education history is deeply intertwined with its modernization efforts. English gained prominence in the late Ottoman period as part of Westernization efforts, and its role continued to grow after the founding of the Turkish Republic in 1923. The government began emphasizing the teaching of foreign languages, especially English, in the mid-20th century, driven by the desire to integrate Turkey into the global community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2320-2653","author":[{"dropping-particle":"","family":"Sönmez","given":"Görsev","non-dropping-particle":"","parse-names":false,"suffix":""},{"dropping-particle":"","family":"Köksal","given":"Onur","non-dropping-particle":"","parse-names":false,"suffix":""}],"container-title":"Shanlax International Journal of Education","id":"ITEM-1","issue":"1","issued":{"date-parts":[["2022"]]},"page":"1-9","publisher":"ERIC","title":"A Critical Overview of English Language Education Policy in Turkey.","type":"article-journal","volume":"11"},"uris":["http://www.mendeley.com/documents/?uuid=208c0e56-f5e6-463e-bc75-8e22cbc3b915"]}],"mendeley":{"formattedCitation":"(Sönmez &amp; Köksal, 2022)","plainTextFormattedCitation":"(Sönmez &amp; Köksal, 2022)","previouslyFormattedCitation":"(Sönmez &amp; Köksal, 2022)"},"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Sönmez &amp; Köksal, 2022)</w:t>
      </w:r>
      <w:r w:rsidRPr="003B458C">
        <w:rPr>
          <w:rFonts w:ascii="Cambria" w:hAnsi="Cambria"/>
          <w:color w:val="000000"/>
          <w:sz w:val="24"/>
          <w:szCs w:val="24"/>
        </w:rPr>
        <w:fldChar w:fldCharType="end"/>
      </w:r>
      <w:r w:rsidRPr="003B458C">
        <w:rPr>
          <w:rFonts w:ascii="Cambria" w:hAnsi="Cambria"/>
          <w:color w:val="000000"/>
          <w:sz w:val="24"/>
          <w:szCs w:val="24"/>
          <w:lang w:val="en-ID"/>
        </w:rPr>
        <w:t>. English is now a compulsory subject in Turkish schools, starting in primary education, and continues to be a central part of higher education, where many universities offer programs in English.</w:t>
      </w:r>
    </w:p>
    <w:p w14:paraId="076A90F2"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Turkey's English language education policies have evolved through several reforms, each responding to shifting educational philosophies and global trends. The most significant reforms occurred in the 1990s and 2000s, with the introduction of the </w:t>
      </w:r>
      <w:r w:rsidRPr="003B458C">
        <w:rPr>
          <w:rFonts w:ascii="Cambria" w:hAnsi="Cambria"/>
          <w:i/>
          <w:iCs/>
          <w:color w:val="000000"/>
          <w:sz w:val="24"/>
          <w:szCs w:val="24"/>
          <w:lang w:val="en-ID"/>
        </w:rPr>
        <w:t>CEFR</w:t>
      </w:r>
      <w:r w:rsidRPr="003B458C">
        <w:rPr>
          <w:rFonts w:ascii="Cambria" w:hAnsi="Cambria"/>
          <w:color w:val="000000"/>
          <w:sz w:val="24"/>
          <w:szCs w:val="24"/>
          <w:lang w:val="en-ID"/>
        </w:rPr>
        <w:t>-</w:t>
      </w:r>
      <w:r w:rsidRPr="003B458C">
        <w:rPr>
          <w:rFonts w:ascii="Cambria" w:hAnsi="Cambria"/>
          <w:color w:val="000000"/>
          <w:sz w:val="24"/>
          <w:szCs w:val="24"/>
          <w:lang w:val="en-ID"/>
        </w:rPr>
        <w:lastRenderedPageBreak/>
        <w:t xml:space="preserve">aligned curriculum. This reform aimed to standardize language learning goals, focusing on communicative competence and fluency rather than traditional grammar-based approaches. Despite these advancements, Turkey still faces challenges related to regional disparities in educational quality, the need for improved teacher training, and the over-reliance on traditional pedagogical method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author":[{"dropping-particle":"","family":"Guven","given":"Ismail","non-dropping-particle":"","parse-names":false,"suffix":""}],"container-title":"International Journal of Educational and Pedagogical Sciences","id":"ITEM-1","issue":"4","issued":{"date-parts":[["2008"]]},"page":"324-333","title":"Teacher education reform and InternationalGlobalization hegemony: issues and challengesin Turkish teacher education","type":"article-journal","volume":"2"},"uris":["http://www.mendeley.com/documents/?uuid=6471c80c-629d-415b-b9b5-59be636d61cc"]}],"mendeley":{"formattedCitation":"(Guven, 2008)","plainTextFormattedCitation":"(Guven, 2008)","previouslyFormattedCitation":"(Guven, 2008)"},"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Guven, 2008)</w:t>
      </w:r>
      <w:r w:rsidRPr="003B458C">
        <w:rPr>
          <w:rFonts w:ascii="Cambria" w:hAnsi="Cambria"/>
          <w:color w:val="000000"/>
          <w:sz w:val="24"/>
          <w:szCs w:val="24"/>
        </w:rPr>
        <w:fldChar w:fldCharType="end"/>
      </w:r>
      <w:r w:rsidRPr="003B458C">
        <w:rPr>
          <w:rFonts w:ascii="Cambria" w:hAnsi="Cambria"/>
          <w:color w:val="000000"/>
          <w:sz w:val="24"/>
          <w:szCs w:val="24"/>
          <w:lang w:val="en-ID"/>
        </w:rPr>
        <w:t xml:space="preserve">. Moreover, the tension between modernizing the education system and preserving national cultural and religious values remains a key concern, particularly in rural areas where resistance to Western influences can affect the acceptance of English education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2077-1444","author":[{"dropping-particle":"","family":"Sahin","given":"Abdullah","non-dropping-particle":"","parse-names":false,"suffix":""}],"container-title":"Religions","id":"ITEM-1","issue":"11","issued":{"date-parts":[["2018"]]},"page":"335","publisher":"MDPI","title":"Critical issues in Islamic education studies: Rethinking Islamic and Western liberal secular values of education","type":"article-journal","volume":"9"},"uris":["http://www.mendeley.com/documents/?uuid=d99f1038-7e29-4888-9455-2a23fab0b973"]}],"mendeley":{"formattedCitation":"(Sahin, 2018)","plainTextFormattedCitation":"(Sahin, 2018)","previouslyFormattedCitation":"(Sahin, 2018)"},"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Sahin, 2018)</w:t>
      </w:r>
      <w:r w:rsidRPr="003B458C">
        <w:rPr>
          <w:rFonts w:ascii="Cambria" w:hAnsi="Cambria"/>
          <w:color w:val="000000"/>
          <w:sz w:val="24"/>
          <w:szCs w:val="24"/>
        </w:rPr>
        <w:fldChar w:fldCharType="end"/>
      </w:r>
      <w:r w:rsidRPr="003B458C">
        <w:rPr>
          <w:rFonts w:ascii="Cambria" w:hAnsi="Cambria"/>
          <w:color w:val="000000"/>
          <w:sz w:val="24"/>
          <w:szCs w:val="24"/>
          <w:lang w:val="en-ID"/>
        </w:rPr>
        <w:t>.</w:t>
      </w:r>
    </w:p>
    <w:p w14:paraId="1E4749B7"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1.1.4 Policy Challenges and Opportunities</w:t>
      </w:r>
    </w:p>
    <w:p w14:paraId="2FE3B4FE"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While the English language curricula in Indonesia, Brunei Darussalam, and Turkey are all designed with the goal of improving English proficiency to meet global demands, each country faces its own set of challenges in curriculum implementation. Teacher training remains a critical issue across all three countries, with urban-rural disparities influencing the quality of English instruction. Resource allocation, both in terms of teaching materials and infrastructure, continues to hinder the equitable delivery of the curriculum. Furthermore, socio-cultural factors, such as resistance to foreign languages and concerns over cultural identity, complicate efforts to make English education inclusive and relevant to all student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0215-773X","author":[{"dropping-particle":"","family":"Lie","given":"Anita","non-dropping-particle":"","parse-names":false,"suffix":""}],"container-title":"Teflin Journal","id":"ITEM-1","issue":"1","issued":{"date-parts":[["2017"]]},"page":"71","publisher":"State University of Malang, English Department, Faculty of Letters","title":"English and identity in multicultural contexts: Issues, challenges, and opportunities","type":"article-journal","volume":"28"},"uris":["http://www.mendeley.com/documents/?uuid=85dd71ac-d329-450d-8ab3-d62408669ef4"]}],"mendeley":{"formattedCitation":"(Lie, 2017)","plainTextFormattedCitation":"(Lie, 2017)","previouslyFormattedCitation":"(Lie, 2017)"},"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Lie, 2017)</w:t>
      </w:r>
      <w:r w:rsidRPr="003B458C">
        <w:rPr>
          <w:rFonts w:ascii="Cambria" w:hAnsi="Cambria"/>
          <w:color w:val="000000"/>
          <w:sz w:val="24"/>
          <w:szCs w:val="24"/>
        </w:rPr>
        <w:fldChar w:fldCharType="end"/>
      </w:r>
      <w:r w:rsidRPr="003B458C">
        <w:rPr>
          <w:rFonts w:ascii="Cambria" w:hAnsi="Cambria"/>
          <w:color w:val="000000"/>
          <w:sz w:val="24"/>
          <w:szCs w:val="24"/>
          <w:lang w:val="en-ID"/>
        </w:rPr>
        <w:t>.</w:t>
      </w:r>
    </w:p>
    <w:p w14:paraId="0B0176D8" w14:textId="44D85EEE"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However, these challenges also present opportunities for reform. By adopting more flexible, locally relevant approaches to curriculum design, such as </w:t>
      </w:r>
      <w:proofErr w:type="spellStart"/>
      <w:r w:rsidRPr="003B458C">
        <w:rPr>
          <w:rFonts w:ascii="Cambria" w:hAnsi="Cambria"/>
          <w:i/>
          <w:iCs/>
          <w:color w:val="000000"/>
          <w:sz w:val="24"/>
          <w:szCs w:val="24"/>
          <w:lang w:val="en-ID"/>
        </w:rPr>
        <w:t>Kurikulum</w:t>
      </w:r>
      <w:proofErr w:type="spellEnd"/>
      <w:r w:rsidRPr="003B458C">
        <w:rPr>
          <w:rFonts w:ascii="Cambria" w:hAnsi="Cambria"/>
          <w:i/>
          <w:iCs/>
          <w:color w:val="000000"/>
          <w:sz w:val="24"/>
          <w:szCs w:val="24"/>
          <w:lang w:val="en-ID"/>
        </w:rPr>
        <w:t xml:space="preserve"> Merdeka</w:t>
      </w:r>
      <w:r w:rsidRPr="003B458C">
        <w:rPr>
          <w:rFonts w:ascii="Cambria" w:hAnsi="Cambria"/>
          <w:color w:val="000000"/>
          <w:sz w:val="24"/>
          <w:szCs w:val="24"/>
          <w:lang w:val="en-ID"/>
        </w:rPr>
        <w:t xml:space="preserve"> in Indonesia or the emphasis on digital skills in Brunei’s SPN21, these countries can better cater to the diverse needs of their student populations. Moving forward, the goal should be to strike a balance between fostering global competencies through English and preserving national identity, ensuring that students are both globally competitive and culturally grounded.</w:t>
      </w:r>
    </w:p>
    <w:p w14:paraId="5238E7C7"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lastRenderedPageBreak/>
        <w:t>1.2 Problem Statement</w:t>
      </w:r>
    </w:p>
    <w:p w14:paraId="6C2096AE"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English language education has become a cornerstone of educational policy in many countries, including Indonesia, Brunei Darussalam, and Turkey, in response to the increasing importance of English as a global lingua franca. Despite the widespread recognition of its importance, the implementation of English language curricula in these countries remains fraught with challenges. These challenges are compounded by the need to balance global demands for linguistic proficiency with the preservation of national identity and cultural values.</w:t>
      </w:r>
    </w:p>
    <w:p w14:paraId="394185CD"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In Indonesia, the introduction of </w:t>
      </w:r>
      <w:proofErr w:type="spellStart"/>
      <w:r w:rsidRPr="003B458C">
        <w:rPr>
          <w:rFonts w:ascii="Cambria" w:hAnsi="Cambria"/>
          <w:i/>
          <w:iCs/>
          <w:color w:val="000000"/>
          <w:sz w:val="24"/>
          <w:szCs w:val="24"/>
          <w:lang w:val="en-ID"/>
        </w:rPr>
        <w:t>Kurikulum</w:t>
      </w:r>
      <w:proofErr w:type="spellEnd"/>
      <w:r w:rsidRPr="003B458C">
        <w:rPr>
          <w:rFonts w:ascii="Cambria" w:hAnsi="Cambria"/>
          <w:i/>
          <w:iCs/>
          <w:color w:val="000000"/>
          <w:sz w:val="24"/>
          <w:szCs w:val="24"/>
          <w:lang w:val="en-ID"/>
        </w:rPr>
        <w:t xml:space="preserve"> Merdeka</w:t>
      </w:r>
      <w:r w:rsidRPr="003B458C">
        <w:rPr>
          <w:rFonts w:ascii="Cambria" w:hAnsi="Cambria"/>
          <w:color w:val="000000"/>
          <w:sz w:val="24"/>
          <w:szCs w:val="24"/>
          <w:lang w:val="en-ID"/>
        </w:rPr>
        <w:t xml:space="preserve"> represents a shift toward a more flexible, student-</w:t>
      </w:r>
      <w:proofErr w:type="spellStart"/>
      <w:r w:rsidRPr="003B458C">
        <w:rPr>
          <w:rFonts w:ascii="Cambria" w:hAnsi="Cambria"/>
          <w:color w:val="000000"/>
          <w:sz w:val="24"/>
          <w:szCs w:val="24"/>
          <w:lang w:val="en-ID"/>
        </w:rPr>
        <w:t>centered</w:t>
      </w:r>
      <w:proofErr w:type="spellEnd"/>
      <w:r w:rsidRPr="003B458C">
        <w:rPr>
          <w:rFonts w:ascii="Cambria" w:hAnsi="Cambria"/>
          <w:color w:val="000000"/>
          <w:sz w:val="24"/>
          <w:szCs w:val="24"/>
          <w:lang w:val="en-ID"/>
        </w:rPr>
        <w:t xml:space="preserve"> approach. However, its implementation has highlighted several challenges, including discrepancies in teacher preparedness and regional inequities in educational resources, which hinder the achievement of the curriculum's goal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2654-5497","author":[{"dropping-particle":"","family":"Aminah","given":"Siti","non-dropping-particle":"","parse-names":false,"suffix":""},{"dropping-particle":"","family":"Nursikin","given":"Mukh","non-dropping-particle":"","parse-names":false,"suffix":""}],"container-title":"Journal on Education","id":"ITEM-1","issue":"4","issued":{"date-parts":[["2023"]]},"page":"12710-12719","title":"Tugas Guru di Kelas dalam Implementasi Kurikulum Merdeka: Perspektif Islam","type":"article-journal","volume":"5"},"uris":["http://www.mendeley.com/documents/?uuid=b03d06f3-0625-4553-b53d-83061bc07df2"]}],"mendeley":{"formattedCitation":"(Aminah &amp; Nursikin, 2023)","plainTextFormattedCitation":"(Aminah &amp; Nursikin, 2023)","previouslyFormattedCitation":"(Aminah &amp; Nursikin, 2023)"},"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Aminah &amp; Nursikin, 2023)</w:t>
      </w:r>
      <w:r w:rsidRPr="003B458C">
        <w:rPr>
          <w:rFonts w:ascii="Cambria" w:hAnsi="Cambria"/>
          <w:color w:val="000000"/>
          <w:sz w:val="24"/>
          <w:szCs w:val="24"/>
        </w:rPr>
        <w:fldChar w:fldCharType="end"/>
      </w:r>
      <w:r w:rsidRPr="003B458C">
        <w:rPr>
          <w:rFonts w:ascii="Cambria" w:hAnsi="Cambria"/>
          <w:color w:val="000000"/>
          <w:sz w:val="24"/>
          <w:szCs w:val="24"/>
          <w:lang w:val="en-ID"/>
        </w:rPr>
        <w:t xml:space="preserve">. In Brunei Darussalam, the </w:t>
      </w:r>
      <w:proofErr w:type="spellStart"/>
      <w:r w:rsidRPr="003B458C">
        <w:rPr>
          <w:rFonts w:ascii="Cambria" w:hAnsi="Cambria"/>
          <w:i/>
          <w:iCs/>
          <w:color w:val="000000"/>
          <w:sz w:val="24"/>
          <w:szCs w:val="24"/>
          <w:lang w:val="en-ID"/>
        </w:rPr>
        <w:t>Sistem</w:t>
      </w:r>
      <w:proofErr w:type="spellEnd"/>
      <w:r w:rsidRPr="003B458C">
        <w:rPr>
          <w:rFonts w:ascii="Cambria" w:hAnsi="Cambria"/>
          <w:i/>
          <w:iCs/>
          <w:color w:val="000000"/>
          <w:sz w:val="24"/>
          <w:szCs w:val="24"/>
          <w:lang w:val="en-ID"/>
        </w:rPr>
        <w:t xml:space="preserve"> Pendidikan Negara Abad ke-21</w:t>
      </w:r>
      <w:r w:rsidRPr="003B458C">
        <w:rPr>
          <w:rFonts w:ascii="Cambria" w:hAnsi="Cambria"/>
          <w:color w:val="000000"/>
          <w:sz w:val="24"/>
          <w:szCs w:val="24"/>
          <w:lang w:val="en-ID"/>
        </w:rPr>
        <w:t xml:space="preserve"> (SPN21) emphasizes preparing students for a rapidly changing world through the integration of digital competencies into the English language curriculum. However, the reliance on imported materials and insufficient professional development for teachers in rural areas raise concerns about the curriculum’s accessibility and effectivenes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1466-4208","author":[{"dropping-particle":"","family":"Sharbawi","given":"Salbrina","non-dropping-particle":"","parse-names":false,"suffix":""},{"dropping-particle":"","family":"Jaidin","given":"Jainatul Halida","non-dropping-particle":"","parse-names":false,"suffix":""}],"container-title":"Current Issues in Language Planning","id":"ITEM-1","issue":"2","issued":{"date-parts":[["2020"]]},"page":"175-201","publisher":"Taylor &amp; Francis","title":"Brunei’s SPN21 English language-in-education policy: A macro-to-micro evaluation","type":"article-journal","volume":"21"},"uris":["http://www.mendeley.com/documents/?uuid=643fac10-00e0-496f-a6ce-7d9aee0146f2"]}],"mendeley":{"formattedCitation":"(Sharbawi &amp; Jaidin, 2020)","plainTextFormattedCitation":"(Sharbawi &amp; Jaidin, 2020)","previouslyFormattedCitation":"(Sharbawi &amp; Jaidin, 2020)"},"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Sharbawi &amp; Jaidin, 2020)</w:t>
      </w:r>
      <w:r w:rsidRPr="003B458C">
        <w:rPr>
          <w:rFonts w:ascii="Cambria" w:hAnsi="Cambria"/>
          <w:color w:val="000000"/>
          <w:sz w:val="24"/>
          <w:szCs w:val="24"/>
        </w:rPr>
        <w:fldChar w:fldCharType="end"/>
      </w:r>
      <w:r w:rsidRPr="003B458C">
        <w:rPr>
          <w:rFonts w:ascii="Cambria" w:hAnsi="Cambria"/>
          <w:color w:val="000000"/>
          <w:sz w:val="24"/>
          <w:szCs w:val="24"/>
          <w:lang w:val="en-ID"/>
        </w:rPr>
        <w:t xml:space="preserve">. Similarly, Turkey's English curriculum, aligned with the Common European Framework of Reference for Languages (CEFR), aims to enhance fluency in English, but challenges such as the traditional teaching methods, regional disparities in education quality, and socio-cultural resistance to English remain significant obstacles </w:t>
      </w:r>
      <w:r w:rsidRPr="003B458C">
        <w:rPr>
          <w:rFonts w:ascii="Cambria" w:hAnsi="Cambria"/>
          <w:color w:val="000000"/>
          <w:sz w:val="24"/>
          <w:szCs w:val="24"/>
          <w:lang w:val="en-ID"/>
        </w:rPr>
        <w:fldChar w:fldCharType="begin" w:fldLock="1"/>
      </w:r>
      <w:r w:rsidRPr="003B458C">
        <w:rPr>
          <w:rFonts w:ascii="Cambria" w:hAnsi="Cambria"/>
          <w:color w:val="000000"/>
          <w:sz w:val="24"/>
          <w:szCs w:val="24"/>
          <w:lang w:val="en-ID"/>
        </w:rPr>
        <w:instrText>ADDIN CSL_CITATION {"citationItems":[{"id":"ITEM-1","itemData":{"ISSN":"2320-2653","author":[{"dropping-particle":"","family":"Sönmez","given":"Görsev","non-dropping-particle":"","parse-names":false,"suffix":""},{"dropping-particle":"","family":"Köksal","given":"Onur","non-dropping-particle":"","parse-names":false,"suffix":""}],"container-title":"Shanlax International Journal of Education","id":"ITEM-1","issue":"1","issued":{"date-parts":[["2022"]]},"page":"1-9","publisher":"ERIC","title":"A Critical Overview of English Language Education Policy in Turkey.","type":"article-journal","volume":"11"},"uris":["http://www.mendeley.com/documents/?uuid=208c0e56-f5e6-463e-bc75-8e22cbc3b915"]}],"mendeley":{"formattedCitation":"(Sönmez &amp; Köksal, 2022)","plainTextFormattedCitation":"(Sönmez &amp; Köksal, 2022)","previouslyFormattedCitation":"(Sönmez &amp; Köksal, 2022)"},"properties":{"noteIndex":0},"schema":"https://github.com/citation-style-language/schema/raw/master/csl-citation.json"}</w:instrText>
      </w:r>
      <w:r w:rsidRPr="003B458C">
        <w:rPr>
          <w:rFonts w:ascii="Cambria" w:hAnsi="Cambria"/>
          <w:color w:val="000000"/>
          <w:sz w:val="24"/>
          <w:szCs w:val="24"/>
          <w:lang w:val="en-ID"/>
        </w:rPr>
        <w:fldChar w:fldCharType="separate"/>
      </w:r>
      <w:r w:rsidRPr="003B458C">
        <w:rPr>
          <w:rFonts w:ascii="Cambria" w:hAnsi="Cambria"/>
          <w:color w:val="000000"/>
          <w:sz w:val="24"/>
          <w:szCs w:val="24"/>
          <w:lang w:val="en-ID"/>
        </w:rPr>
        <w:t>(Sönmez &amp; Köksal, 2022)</w:t>
      </w:r>
      <w:r w:rsidRPr="003B458C">
        <w:rPr>
          <w:rFonts w:ascii="Cambria" w:hAnsi="Cambria"/>
          <w:color w:val="000000"/>
          <w:sz w:val="24"/>
          <w:szCs w:val="24"/>
        </w:rPr>
        <w:fldChar w:fldCharType="end"/>
      </w:r>
      <w:r w:rsidRPr="003B458C">
        <w:rPr>
          <w:rFonts w:ascii="Cambria" w:hAnsi="Cambria"/>
          <w:color w:val="000000"/>
          <w:sz w:val="24"/>
          <w:szCs w:val="24"/>
          <w:lang w:val="en-ID"/>
        </w:rPr>
        <w:t>.</w:t>
      </w:r>
    </w:p>
    <w:p w14:paraId="7E1EDE0B" w14:textId="3BBEA8A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Given these challenges, the problem this study seeks to address is how the English language curricula in Indonesia, Brunei Darussalam, and Turkey navigate the tension between meeting global standards and accommodating local cultural, educational, and socio-economic contexts. Furthermore, how do these curricula </w:t>
      </w:r>
      <w:r w:rsidRPr="003B458C">
        <w:rPr>
          <w:rFonts w:ascii="Cambria" w:hAnsi="Cambria"/>
          <w:color w:val="000000"/>
          <w:sz w:val="24"/>
          <w:szCs w:val="24"/>
          <w:lang w:val="en-ID"/>
        </w:rPr>
        <w:lastRenderedPageBreak/>
        <w:t>address issues such as teacher training, resource allocation, and inclusivity in ensuring that all students have equal opportunities to learn English effectively? The aim of this research is to explore these issues and provide insights into the effectiveness and inclusivity of the English language curricula in these three countries.</w:t>
      </w:r>
    </w:p>
    <w:p w14:paraId="0139533F"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1.3 Research Objectives &amp; Questions</w:t>
      </w:r>
    </w:p>
    <w:p w14:paraId="0F3B461F"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1.3.1 Research Objectives</w:t>
      </w:r>
    </w:p>
    <w:p w14:paraId="6FFDC982"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This study aims to explore and </w:t>
      </w:r>
      <w:proofErr w:type="spellStart"/>
      <w:r w:rsidRPr="003B458C">
        <w:rPr>
          <w:rFonts w:ascii="Cambria" w:hAnsi="Cambria"/>
          <w:color w:val="000000"/>
          <w:sz w:val="24"/>
          <w:szCs w:val="24"/>
          <w:lang w:val="en-ID"/>
        </w:rPr>
        <w:t>analyze</w:t>
      </w:r>
      <w:proofErr w:type="spellEnd"/>
      <w:r w:rsidRPr="003B458C">
        <w:rPr>
          <w:rFonts w:ascii="Cambria" w:hAnsi="Cambria"/>
          <w:color w:val="000000"/>
          <w:sz w:val="24"/>
          <w:szCs w:val="24"/>
          <w:lang w:val="en-ID"/>
        </w:rPr>
        <w:t xml:space="preserve"> the English language curricula of Indonesia, Brunei Darussalam, and Turkey, with a focus on their design, objectives, and alignment with global and local needs. The research objectives are as follows:</w:t>
      </w:r>
    </w:p>
    <w:p w14:paraId="7628790C" w14:textId="77777777" w:rsidR="003B458C" w:rsidRPr="003B458C" w:rsidRDefault="003B458C" w:rsidP="003B458C">
      <w:pPr>
        <w:numPr>
          <w:ilvl w:val="0"/>
          <w:numId w:val="32"/>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o examine the main features, goals, and objectives of the English language curricula in Indonesia (</w:t>
      </w:r>
      <w:proofErr w:type="spellStart"/>
      <w:r w:rsidRPr="003B458C">
        <w:rPr>
          <w:rFonts w:ascii="Cambria" w:hAnsi="Cambria"/>
          <w:i/>
          <w:iCs/>
          <w:color w:val="000000"/>
          <w:sz w:val="24"/>
          <w:szCs w:val="24"/>
          <w:lang w:val="en-ID"/>
        </w:rPr>
        <w:t>Kurikulum</w:t>
      </w:r>
      <w:proofErr w:type="spellEnd"/>
      <w:r w:rsidRPr="003B458C">
        <w:rPr>
          <w:rFonts w:ascii="Cambria" w:hAnsi="Cambria"/>
          <w:i/>
          <w:iCs/>
          <w:color w:val="000000"/>
          <w:sz w:val="24"/>
          <w:szCs w:val="24"/>
          <w:lang w:val="en-ID"/>
        </w:rPr>
        <w:t xml:space="preserve"> Merdeka</w:t>
      </w:r>
      <w:r w:rsidRPr="003B458C">
        <w:rPr>
          <w:rFonts w:ascii="Cambria" w:hAnsi="Cambria"/>
          <w:color w:val="000000"/>
          <w:sz w:val="24"/>
          <w:szCs w:val="24"/>
          <w:lang w:val="en-ID"/>
        </w:rPr>
        <w:t>), Brunei Darussalam (</w:t>
      </w:r>
      <w:r w:rsidRPr="003B458C">
        <w:rPr>
          <w:rFonts w:ascii="Cambria" w:hAnsi="Cambria"/>
          <w:i/>
          <w:iCs/>
          <w:color w:val="000000"/>
          <w:sz w:val="24"/>
          <w:szCs w:val="24"/>
          <w:lang w:val="en-ID"/>
        </w:rPr>
        <w:t>SPN21</w:t>
      </w:r>
      <w:r w:rsidRPr="003B458C">
        <w:rPr>
          <w:rFonts w:ascii="Cambria" w:hAnsi="Cambria"/>
          <w:color w:val="000000"/>
          <w:sz w:val="24"/>
          <w:szCs w:val="24"/>
          <w:lang w:val="en-ID"/>
        </w:rPr>
        <w:t>), and Turkey.</w:t>
      </w:r>
    </w:p>
    <w:p w14:paraId="09B8AA7D" w14:textId="77777777" w:rsidR="003B458C" w:rsidRPr="003B458C" w:rsidRDefault="003B458C" w:rsidP="003B458C">
      <w:pPr>
        <w:numPr>
          <w:ilvl w:val="0"/>
          <w:numId w:val="32"/>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o assess the extent to which these curricula integrate global standards for English proficiency (e.g., CEFR) while accommodating local socio-cultural, educational, and economic contexts.</w:t>
      </w:r>
    </w:p>
    <w:p w14:paraId="0C712AE5" w14:textId="77777777" w:rsidR="003B458C" w:rsidRPr="003B458C" w:rsidRDefault="003B458C" w:rsidP="003B458C">
      <w:pPr>
        <w:numPr>
          <w:ilvl w:val="0"/>
          <w:numId w:val="32"/>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o compare the approaches taken by these countries in balancing international standards with their national educational and cultural priorities.</w:t>
      </w:r>
    </w:p>
    <w:p w14:paraId="6C87507B"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1.3.2 Research Questions</w:t>
      </w:r>
    </w:p>
    <w:p w14:paraId="1E276EDB"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he study will focus on the following research questions:</w:t>
      </w:r>
    </w:p>
    <w:p w14:paraId="69D477E3" w14:textId="77777777" w:rsidR="003B458C" w:rsidRPr="003B458C" w:rsidRDefault="003B458C" w:rsidP="003B458C">
      <w:pPr>
        <w:numPr>
          <w:ilvl w:val="0"/>
          <w:numId w:val="33"/>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What are the main features and goals of the English language curricula in Indonesia, Brunei Darussalam, and Turkey?</w:t>
      </w:r>
      <w:r w:rsidRPr="003B458C">
        <w:rPr>
          <w:rFonts w:ascii="Cambria" w:hAnsi="Cambria"/>
          <w:color w:val="000000"/>
          <w:sz w:val="24"/>
          <w:szCs w:val="24"/>
          <w:lang w:val="en-ID"/>
        </w:rPr>
        <w:br/>
      </w:r>
    </w:p>
    <w:p w14:paraId="48D63731" w14:textId="5E69FC2B" w:rsidR="003B458C" w:rsidRDefault="003B458C" w:rsidP="003B458C">
      <w:pPr>
        <w:numPr>
          <w:ilvl w:val="0"/>
          <w:numId w:val="33"/>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How do the English language curricula in Indonesia, Brunei Darussalam, and Turkey integrate global standards for English proficiency (e.g., CEFR) while adapting to local socio-cultural and educational contexts?</w:t>
      </w:r>
    </w:p>
    <w:p w14:paraId="20FC1539"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lastRenderedPageBreak/>
        <w:t>2. Research Methodology</w:t>
      </w:r>
    </w:p>
    <w:p w14:paraId="1FC73392" w14:textId="012362DB"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his study adopts a qualitative research methodology, focusing on a comparative analysis of the English language curricula in Indonesia (</w:t>
      </w:r>
      <w:proofErr w:type="spellStart"/>
      <w:r w:rsidRPr="003B458C">
        <w:rPr>
          <w:rFonts w:ascii="Cambria" w:hAnsi="Cambria"/>
          <w:color w:val="000000"/>
          <w:sz w:val="24"/>
          <w:szCs w:val="24"/>
          <w:lang w:val="en-ID"/>
        </w:rPr>
        <w:t>Kurikulum</w:t>
      </w:r>
      <w:proofErr w:type="spellEnd"/>
      <w:r w:rsidRPr="003B458C">
        <w:rPr>
          <w:rFonts w:ascii="Cambria" w:hAnsi="Cambria"/>
          <w:color w:val="000000"/>
          <w:sz w:val="24"/>
          <w:szCs w:val="24"/>
          <w:lang w:val="en-ID"/>
        </w:rPr>
        <w:t xml:space="preserve"> Merdeka), Brunei Darussalam (SPN21), and Turkey. The purpose of this research is to examine the alignment of the curricula with global standards (such as the CEFR) and their integration with local socio-cultural, educational, and economic contexts. This methodology allows for an in-depth exploration of the design, implementation, and challenges of English language education in these three countries.</w:t>
      </w:r>
    </w:p>
    <w:p w14:paraId="5D19DC88"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2.1 Research Design</w:t>
      </w:r>
    </w:p>
    <w:p w14:paraId="442E4391"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his study utilizes a descriptive and analytical research design to explore the key features, goals, and challenges of English language curricula in Indonesia, Brunei Darussalam, and Turkey. The research design focuses on comparing how each country has structured its English language education system, particularly regarding how curricula align with international proficiency standards and cater to the specific needs of their educational contexts.</w:t>
      </w:r>
    </w:p>
    <w:p w14:paraId="3DE2FCAD"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he research aims to answer the following main questions:</w:t>
      </w:r>
    </w:p>
    <w:p w14:paraId="48043B02" w14:textId="77777777" w:rsidR="003B458C" w:rsidRPr="003B458C" w:rsidRDefault="003B458C" w:rsidP="003B458C">
      <w:pPr>
        <w:numPr>
          <w:ilvl w:val="0"/>
          <w:numId w:val="34"/>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What are the key features and goals of the English language curricula in Indonesia, Brunei Darussalam, and Turkey?</w:t>
      </w:r>
    </w:p>
    <w:p w14:paraId="01059D1B" w14:textId="3941550F" w:rsidR="003B458C" w:rsidRPr="003B458C" w:rsidRDefault="003B458C" w:rsidP="003B458C">
      <w:pPr>
        <w:numPr>
          <w:ilvl w:val="0"/>
          <w:numId w:val="34"/>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How do these curricula balance global standards with local cultural, socio-economic, and educational needs?</w:t>
      </w:r>
    </w:p>
    <w:p w14:paraId="61BF5599"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2.2 Data Collection</w:t>
      </w:r>
    </w:p>
    <w:p w14:paraId="0443A6A0"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he data for this study will primarily be gathered from secondary sources. A combination of documents, reports, academic articles, and government publications will be reviewed to gather relevant information about the English language curricula in each country. The data collection methods are as follows:</w:t>
      </w:r>
    </w:p>
    <w:p w14:paraId="325C0C03" w14:textId="77777777" w:rsidR="003B458C" w:rsidRDefault="003B458C" w:rsidP="003B458C">
      <w:pPr>
        <w:numPr>
          <w:ilvl w:val="0"/>
          <w:numId w:val="35"/>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b/>
          <w:bCs/>
          <w:color w:val="000000"/>
          <w:sz w:val="24"/>
          <w:szCs w:val="24"/>
          <w:lang w:val="en-ID"/>
        </w:rPr>
        <w:lastRenderedPageBreak/>
        <w:t>Curriculum Documents</w:t>
      </w:r>
      <w:r w:rsidRPr="003B458C">
        <w:rPr>
          <w:rFonts w:ascii="Cambria" w:hAnsi="Cambria"/>
          <w:color w:val="000000"/>
          <w:sz w:val="24"/>
          <w:szCs w:val="24"/>
          <w:lang w:val="en-ID"/>
        </w:rPr>
        <w:t xml:space="preserve"> The central data source will be the official curriculum documents for each country:</w:t>
      </w:r>
    </w:p>
    <w:tbl>
      <w:tblPr>
        <w:tblStyle w:val="TableGrid"/>
        <w:tblW w:w="0" w:type="auto"/>
        <w:tblLook w:val="04A0" w:firstRow="1" w:lastRow="0" w:firstColumn="1" w:lastColumn="0" w:noHBand="0" w:noVBand="1"/>
      </w:tblPr>
      <w:tblGrid>
        <w:gridCol w:w="2283"/>
        <w:gridCol w:w="2283"/>
        <w:gridCol w:w="2284"/>
      </w:tblGrid>
      <w:tr w:rsidR="003B458C" w14:paraId="73BAE695" w14:textId="77777777" w:rsidTr="003B458C">
        <w:tc>
          <w:tcPr>
            <w:tcW w:w="2283" w:type="dxa"/>
          </w:tcPr>
          <w:p w14:paraId="6C69C281" w14:textId="5A79C910" w:rsidR="003B458C" w:rsidRPr="003B458C" w:rsidRDefault="003B458C" w:rsidP="003B458C">
            <w:pPr>
              <w:spacing w:before="100" w:beforeAutospacing="1" w:after="100" w:afterAutospacing="1"/>
              <w:jc w:val="both"/>
              <w:rPr>
                <w:rFonts w:ascii="Cambria" w:hAnsi="Cambria"/>
                <w:color w:val="000000"/>
                <w:sz w:val="24"/>
                <w:szCs w:val="24"/>
                <w:lang w:val="en-ID"/>
              </w:rPr>
            </w:pPr>
            <w:r w:rsidRPr="003B458C">
              <w:rPr>
                <w:rFonts w:ascii="Cambria" w:hAnsi="Cambria"/>
                <w:sz w:val="24"/>
                <w:szCs w:val="24"/>
              </w:rPr>
              <w:t>Indonesia</w:t>
            </w:r>
          </w:p>
        </w:tc>
        <w:tc>
          <w:tcPr>
            <w:tcW w:w="2283" w:type="dxa"/>
          </w:tcPr>
          <w:p w14:paraId="3057BE48" w14:textId="0D2357F9" w:rsidR="003B458C" w:rsidRPr="003B458C" w:rsidRDefault="003B458C" w:rsidP="003B458C">
            <w:pPr>
              <w:spacing w:before="100" w:beforeAutospacing="1" w:after="100" w:afterAutospacing="1"/>
              <w:jc w:val="both"/>
              <w:rPr>
                <w:rFonts w:ascii="Cambria" w:hAnsi="Cambria"/>
                <w:color w:val="000000"/>
                <w:sz w:val="24"/>
                <w:szCs w:val="24"/>
                <w:lang w:val="en-ID"/>
              </w:rPr>
            </w:pPr>
            <w:proofErr w:type="spellStart"/>
            <w:r w:rsidRPr="003B458C">
              <w:rPr>
                <w:rFonts w:ascii="Cambria" w:hAnsi="Cambria"/>
                <w:i/>
                <w:iCs/>
                <w:sz w:val="24"/>
                <w:szCs w:val="24"/>
              </w:rPr>
              <w:t>Kurikulum</w:t>
            </w:r>
            <w:proofErr w:type="spellEnd"/>
            <w:r w:rsidRPr="003B458C">
              <w:rPr>
                <w:rFonts w:ascii="Cambria" w:hAnsi="Cambria"/>
                <w:i/>
                <w:iCs/>
                <w:sz w:val="24"/>
                <w:szCs w:val="24"/>
              </w:rPr>
              <w:t xml:space="preserve"> Merdeka</w:t>
            </w:r>
            <w:r w:rsidRPr="003B458C">
              <w:rPr>
                <w:rFonts w:ascii="Cambria" w:hAnsi="Cambria"/>
                <w:sz w:val="24"/>
                <w:szCs w:val="24"/>
              </w:rPr>
              <w:t xml:space="preserve"> (The Independent Curriculum).</w:t>
            </w:r>
          </w:p>
        </w:tc>
        <w:tc>
          <w:tcPr>
            <w:tcW w:w="2284" w:type="dxa"/>
          </w:tcPr>
          <w:p w14:paraId="312BADE5" w14:textId="4A51C727" w:rsidR="003B458C" w:rsidRPr="003B458C" w:rsidRDefault="003B458C" w:rsidP="003B458C">
            <w:pPr>
              <w:spacing w:before="100" w:beforeAutospacing="1" w:after="100" w:afterAutospacing="1"/>
              <w:jc w:val="both"/>
              <w:rPr>
                <w:rFonts w:ascii="Cambria" w:hAnsi="Cambria"/>
                <w:color w:val="000000"/>
                <w:sz w:val="24"/>
                <w:szCs w:val="24"/>
                <w:lang w:val="en-ID"/>
              </w:rPr>
            </w:pPr>
            <w:r w:rsidRPr="003B458C">
              <w:rPr>
                <w:rFonts w:ascii="Cambria" w:hAnsi="Cambria"/>
                <w:sz w:val="24"/>
                <w:szCs w:val="24"/>
              </w:rPr>
              <w:t>Indonesia</w:t>
            </w:r>
          </w:p>
        </w:tc>
      </w:tr>
      <w:tr w:rsidR="003B458C" w14:paraId="60FD9B1A" w14:textId="77777777" w:rsidTr="003B458C">
        <w:tc>
          <w:tcPr>
            <w:tcW w:w="2283" w:type="dxa"/>
          </w:tcPr>
          <w:p w14:paraId="642CCB67" w14:textId="1FF2A108" w:rsidR="003B458C" w:rsidRPr="003B458C" w:rsidRDefault="003B458C" w:rsidP="003B458C">
            <w:pPr>
              <w:spacing w:before="100" w:beforeAutospacing="1" w:after="100" w:afterAutospacing="1"/>
              <w:jc w:val="both"/>
              <w:rPr>
                <w:rFonts w:ascii="Cambria" w:hAnsi="Cambria"/>
                <w:color w:val="000000"/>
                <w:sz w:val="24"/>
                <w:szCs w:val="24"/>
                <w:lang w:val="en-ID"/>
              </w:rPr>
            </w:pPr>
            <w:r w:rsidRPr="003B458C">
              <w:rPr>
                <w:rFonts w:ascii="Cambria" w:hAnsi="Cambria"/>
                <w:sz w:val="24"/>
                <w:szCs w:val="24"/>
              </w:rPr>
              <w:t>Brunei Darussalam</w:t>
            </w:r>
          </w:p>
        </w:tc>
        <w:tc>
          <w:tcPr>
            <w:tcW w:w="2283" w:type="dxa"/>
          </w:tcPr>
          <w:p w14:paraId="25841034" w14:textId="3A1884E0" w:rsidR="003B458C" w:rsidRPr="003B458C" w:rsidRDefault="003B458C" w:rsidP="003B458C">
            <w:pPr>
              <w:spacing w:before="100" w:beforeAutospacing="1" w:after="100" w:afterAutospacing="1"/>
              <w:jc w:val="both"/>
              <w:rPr>
                <w:rFonts w:ascii="Cambria" w:hAnsi="Cambria"/>
                <w:color w:val="000000"/>
                <w:sz w:val="24"/>
                <w:szCs w:val="24"/>
                <w:lang w:val="en-ID"/>
              </w:rPr>
            </w:pPr>
            <w:r w:rsidRPr="003B458C">
              <w:rPr>
                <w:rFonts w:ascii="Cambria" w:hAnsi="Cambria"/>
                <w:sz w:val="24"/>
                <w:szCs w:val="24"/>
              </w:rPr>
              <w:t xml:space="preserve"> </w:t>
            </w:r>
            <w:r w:rsidRPr="003B458C">
              <w:rPr>
                <w:rFonts w:ascii="Cambria" w:hAnsi="Cambria"/>
                <w:i/>
                <w:iCs/>
                <w:sz w:val="24"/>
                <w:szCs w:val="24"/>
              </w:rPr>
              <w:t>SPN21</w:t>
            </w:r>
            <w:r w:rsidRPr="003B458C">
              <w:rPr>
                <w:rFonts w:ascii="Cambria" w:hAnsi="Cambria"/>
                <w:sz w:val="24"/>
                <w:szCs w:val="24"/>
              </w:rPr>
              <w:t xml:space="preserve"> (National Education System for the 21st Century).</w:t>
            </w:r>
          </w:p>
        </w:tc>
        <w:tc>
          <w:tcPr>
            <w:tcW w:w="2284" w:type="dxa"/>
          </w:tcPr>
          <w:p w14:paraId="566E4FF0" w14:textId="3E51EDA6" w:rsidR="003B458C" w:rsidRPr="003B458C" w:rsidRDefault="003B458C" w:rsidP="003B458C">
            <w:pPr>
              <w:spacing w:before="100" w:beforeAutospacing="1" w:after="100" w:afterAutospacing="1"/>
              <w:jc w:val="both"/>
              <w:rPr>
                <w:rFonts w:ascii="Cambria" w:hAnsi="Cambria"/>
                <w:color w:val="000000"/>
                <w:sz w:val="24"/>
                <w:szCs w:val="24"/>
                <w:lang w:val="en-ID"/>
              </w:rPr>
            </w:pPr>
            <w:r w:rsidRPr="003B458C">
              <w:rPr>
                <w:rFonts w:ascii="Cambria" w:hAnsi="Cambria"/>
                <w:sz w:val="24"/>
                <w:szCs w:val="24"/>
              </w:rPr>
              <w:t>Brunei Darussalam</w:t>
            </w:r>
          </w:p>
        </w:tc>
      </w:tr>
      <w:tr w:rsidR="003B458C" w14:paraId="35C0F286" w14:textId="77777777" w:rsidTr="003B458C">
        <w:tc>
          <w:tcPr>
            <w:tcW w:w="2283" w:type="dxa"/>
          </w:tcPr>
          <w:p w14:paraId="5A57D2D6" w14:textId="59AE5E77" w:rsidR="003B458C" w:rsidRPr="003B458C" w:rsidRDefault="003B458C" w:rsidP="003B458C">
            <w:pPr>
              <w:spacing w:before="100" w:beforeAutospacing="1" w:after="100" w:afterAutospacing="1"/>
              <w:jc w:val="both"/>
              <w:rPr>
                <w:rFonts w:ascii="Cambria" w:hAnsi="Cambria"/>
                <w:color w:val="000000"/>
                <w:sz w:val="24"/>
                <w:szCs w:val="24"/>
                <w:lang w:val="en-ID"/>
              </w:rPr>
            </w:pPr>
            <w:r w:rsidRPr="003B458C">
              <w:rPr>
                <w:rFonts w:ascii="Cambria" w:hAnsi="Cambria"/>
                <w:sz w:val="24"/>
                <w:szCs w:val="24"/>
              </w:rPr>
              <w:t>Turkey</w:t>
            </w:r>
          </w:p>
        </w:tc>
        <w:tc>
          <w:tcPr>
            <w:tcW w:w="2283" w:type="dxa"/>
          </w:tcPr>
          <w:p w14:paraId="76404025" w14:textId="116AD3F3" w:rsidR="003B458C" w:rsidRPr="003B458C" w:rsidRDefault="003B458C" w:rsidP="003B458C">
            <w:pPr>
              <w:spacing w:before="100" w:beforeAutospacing="1" w:after="100" w:afterAutospacing="1"/>
              <w:jc w:val="both"/>
              <w:rPr>
                <w:rFonts w:ascii="Cambria" w:hAnsi="Cambria"/>
                <w:color w:val="000000"/>
                <w:sz w:val="24"/>
                <w:szCs w:val="24"/>
                <w:lang w:val="en-ID"/>
              </w:rPr>
            </w:pPr>
            <w:r w:rsidRPr="003B458C">
              <w:rPr>
                <w:rFonts w:ascii="Cambria" w:hAnsi="Cambria"/>
                <w:sz w:val="24"/>
                <w:szCs w:val="24"/>
              </w:rPr>
              <w:t xml:space="preserve"> English language curriculum guidelines published by the Ministry of National Education.</w:t>
            </w:r>
          </w:p>
        </w:tc>
        <w:tc>
          <w:tcPr>
            <w:tcW w:w="2284" w:type="dxa"/>
          </w:tcPr>
          <w:p w14:paraId="19E9B492" w14:textId="6816C1E8" w:rsidR="003B458C" w:rsidRPr="003B458C" w:rsidRDefault="003B458C" w:rsidP="003B458C">
            <w:pPr>
              <w:spacing w:before="100" w:beforeAutospacing="1" w:after="100" w:afterAutospacing="1"/>
              <w:jc w:val="both"/>
              <w:rPr>
                <w:rFonts w:ascii="Cambria" w:hAnsi="Cambria"/>
                <w:color w:val="000000"/>
                <w:sz w:val="24"/>
                <w:szCs w:val="24"/>
                <w:lang w:val="en-ID"/>
              </w:rPr>
            </w:pPr>
            <w:r w:rsidRPr="003B458C">
              <w:rPr>
                <w:rFonts w:ascii="Cambria" w:hAnsi="Cambria"/>
                <w:sz w:val="24"/>
                <w:szCs w:val="24"/>
              </w:rPr>
              <w:t>Turkey</w:t>
            </w:r>
          </w:p>
        </w:tc>
      </w:tr>
    </w:tbl>
    <w:p w14:paraId="52D60117" w14:textId="13533184" w:rsidR="003B458C" w:rsidRPr="003B458C" w:rsidRDefault="003B458C" w:rsidP="003B458C">
      <w:pPr>
        <w:pStyle w:val="ListParagraph"/>
        <w:numPr>
          <w:ilvl w:val="0"/>
          <w:numId w:val="35"/>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b/>
          <w:bCs/>
          <w:color w:val="000000"/>
          <w:sz w:val="24"/>
          <w:szCs w:val="24"/>
          <w:lang w:val="en-ID"/>
        </w:rPr>
        <w:t>Government and Policy Reports</w:t>
      </w:r>
      <w:r w:rsidRPr="003B458C">
        <w:rPr>
          <w:rFonts w:ascii="Cambria" w:hAnsi="Cambria"/>
          <w:color w:val="000000"/>
          <w:sz w:val="24"/>
          <w:szCs w:val="24"/>
          <w:lang w:val="en-ID"/>
        </w:rPr>
        <w:t xml:space="preserve"> Official reports, policy papers, and educational reforms related to English language education in the three countries will be reviewed. These documents will provide insights into the historical development, political context, and government priorities regarding English language education.</w:t>
      </w:r>
    </w:p>
    <w:p w14:paraId="76F4A033" w14:textId="77777777" w:rsidR="003B458C" w:rsidRPr="003B458C" w:rsidRDefault="003B458C" w:rsidP="003B458C">
      <w:pPr>
        <w:numPr>
          <w:ilvl w:val="0"/>
          <w:numId w:val="35"/>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b/>
          <w:bCs/>
          <w:color w:val="000000"/>
          <w:sz w:val="24"/>
          <w:szCs w:val="24"/>
          <w:lang w:val="en-ID"/>
        </w:rPr>
        <w:t>Academic Literature</w:t>
      </w:r>
      <w:r w:rsidRPr="003B458C">
        <w:rPr>
          <w:rFonts w:ascii="Cambria" w:hAnsi="Cambria"/>
          <w:color w:val="000000"/>
          <w:sz w:val="24"/>
          <w:szCs w:val="24"/>
          <w:lang w:val="en-ID"/>
        </w:rPr>
        <w:t xml:space="preserve"> A thorough review of journal articles, books, and research studies on English language education in Indonesia, Brunei Darussalam, and Turkey will be conducted. The literature review will help contextualize the findings from the curriculum documents and policy reports and provide a comparative framework for the study.</w:t>
      </w:r>
    </w:p>
    <w:p w14:paraId="4AB98CAF"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2.3 Data Analysis</w:t>
      </w:r>
    </w:p>
    <w:p w14:paraId="466E108A" w14:textId="4B56F1D0"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The collected data will be </w:t>
      </w:r>
      <w:proofErr w:type="spellStart"/>
      <w:r w:rsidRPr="003B458C">
        <w:rPr>
          <w:rFonts w:ascii="Cambria" w:hAnsi="Cambria"/>
          <w:color w:val="000000"/>
          <w:sz w:val="24"/>
          <w:szCs w:val="24"/>
          <w:lang w:val="en-ID"/>
        </w:rPr>
        <w:t>analyzed</w:t>
      </w:r>
      <w:proofErr w:type="spellEnd"/>
      <w:r w:rsidRPr="003B458C">
        <w:rPr>
          <w:rFonts w:ascii="Cambria" w:hAnsi="Cambria"/>
          <w:color w:val="000000"/>
          <w:sz w:val="24"/>
          <w:szCs w:val="24"/>
          <w:lang w:val="en-ID"/>
        </w:rPr>
        <w:t xml:space="preserve"> through thematic and comparative analysis. The following steps will be taken to </w:t>
      </w:r>
      <w:proofErr w:type="spellStart"/>
      <w:r w:rsidRPr="003B458C">
        <w:rPr>
          <w:rFonts w:ascii="Cambria" w:hAnsi="Cambria"/>
          <w:color w:val="000000"/>
          <w:sz w:val="24"/>
          <w:szCs w:val="24"/>
          <w:lang w:val="en-ID"/>
        </w:rPr>
        <w:t>analyze</w:t>
      </w:r>
      <w:proofErr w:type="spellEnd"/>
      <w:r w:rsidRPr="003B458C">
        <w:rPr>
          <w:rFonts w:ascii="Cambria" w:hAnsi="Cambria"/>
          <w:color w:val="000000"/>
          <w:sz w:val="24"/>
          <w:szCs w:val="24"/>
          <w:lang w:val="en-ID"/>
        </w:rPr>
        <w:t xml:space="preserve"> the data:</w:t>
      </w:r>
    </w:p>
    <w:p w14:paraId="7F1B98EE" w14:textId="77777777" w:rsidR="003B458C" w:rsidRPr="003B458C" w:rsidRDefault="003B458C" w:rsidP="003B458C">
      <w:pPr>
        <w:numPr>
          <w:ilvl w:val="0"/>
          <w:numId w:val="37"/>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lastRenderedPageBreak/>
        <w:t>Thematic Analysis</w:t>
      </w:r>
    </w:p>
    <w:p w14:paraId="60C6E31C"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The primary data (curriculum documents, reports, and academic literature) will be </w:t>
      </w:r>
      <w:proofErr w:type="spellStart"/>
      <w:r w:rsidRPr="003B458C">
        <w:rPr>
          <w:rFonts w:ascii="Cambria" w:hAnsi="Cambria"/>
          <w:color w:val="000000"/>
          <w:sz w:val="24"/>
          <w:szCs w:val="24"/>
          <w:lang w:val="en-ID"/>
        </w:rPr>
        <w:t>analyzed</w:t>
      </w:r>
      <w:proofErr w:type="spellEnd"/>
      <w:r w:rsidRPr="003B458C">
        <w:rPr>
          <w:rFonts w:ascii="Cambria" w:hAnsi="Cambria"/>
          <w:color w:val="000000"/>
          <w:sz w:val="24"/>
          <w:szCs w:val="24"/>
          <w:lang w:val="en-ID"/>
        </w:rPr>
        <w:t xml:space="preserve"> using thematic analysis to identify recurring themes and categories. Themes may include curriculum design, integration of global standards, socio-cultural considerations, challenges in implementation, and regional disparities.</w:t>
      </w:r>
    </w:p>
    <w:p w14:paraId="2BD36191" w14:textId="69B78BBC"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he analysis will focus on identifying key curriculum goals, teaching methods, and approaches to language proficiency. Themes related to challenges such as resource availability, teacher training, and socio-cultural factors will also be explored.</w:t>
      </w:r>
    </w:p>
    <w:p w14:paraId="6752C407" w14:textId="77777777" w:rsidR="003B458C" w:rsidRPr="003B458C" w:rsidRDefault="003B458C" w:rsidP="003B458C">
      <w:pPr>
        <w:numPr>
          <w:ilvl w:val="0"/>
          <w:numId w:val="37"/>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Curriculum Comparison </w:t>
      </w:r>
    </w:p>
    <w:p w14:paraId="76830D31" w14:textId="41789C4A"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A comparative analysis of the English language curricula in Indonesia, Brunei Darussalam, and Turkey will be conducted. This comparison will focus on several aspects: The alignment of each curriculum with international standards such as the CEFR, </w:t>
      </w:r>
      <w:proofErr w:type="gramStart"/>
      <w:r w:rsidRPr="003B458C">
        <w:rPr>
          <w:rFonts w:ascii="Cambria" w:hAnsi="Cambria"/>
          <w:color w:val="000000"/>
          <w:sz w:val="24"/>
          <w:szCs w:val="24"/>
          <w:lang w:val="en-ID"/>
        </w:rPr>
        <w:t>The</w:t>
      </w:r>
      <w:proofErr w:type="gramEnd"/>
      <w:r w:rsidRPr="003B458C">
        <w:rPr>
          <w:rFonts w:ascii="Cambria" w:hAnsi="Cambria"/>
          <w:color w:val="000000"/>
          <w:sz w:val="24"/>
          <w:szCs w:val="24"/>
          <w:lang w:val="en-ID"/>
        </w:rPr>
        <w:t xml:space="preserve"> incorporation of local socio-cultural factors and educational priorities, The scope and structure of the curricula, including the skills emphasized (speaking, listening, reading, writing) and the pedagogical approaches used.</w:t>
      </w:r>
    </w:p>
    <w:p w14:paraId="1C9E0EC2" w14:textId="77777777" w:rsidR="003B458C" w:rsidRPr="003B458C" w:rsidRDefault="003B458C" w:rsidP="003B458C">
      <w:pPr>
        <w:numPr>
          <w:ilvl w:val="0"/>
          <w:numId w:val="37"/>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Synthesis of Findings </w:t>
      </w:r>
    </w:p>
    <w:p w14:paraId="76A8E8FD" w14:textId="77777777" w:rsid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Once key themes and comparisons have been identified, a synthesis of the findings will be conducted. This will allow the researcher to draw conclusions regarding the strengths and weaknesses of the English language curricula in each country. The synthesis will provide a comprehensive understanding of how global standards and local needs are balanced in the design and implementation of these curricula.</w:t>
      </w:r>
    </w:p>
    <w:p w14:paraId="56DABC91" w14:textId="77777777" w:rsidR="003B458C" w:rsidRDefault="003B458C" w:rsidP="003B458C">
      <w:pPr>
        <w:spacing w:before="100" w:beforeAutospacing="1" w:after="100" w:afterAutospacing="1" w:line="240" w:lineRule="auto"/>
        <w:jc w:val="both"/>
        <w:rPr>
          <w:rFonts w:ascii="Cambria" w:hAnsi="Cambria"/>
          <w:color w:val="000000"/>
          <w:sz w:val="24"/>
          <w:szCs w:val="24"/>
          <w:lang w:val="en-ID"/>
        </w:rPr>
      </w:pPr>
    </w:p>
    <w:p w14:paraId="560118D6"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lastRenderedPageBreak/>
        <w:t>2.4 Ethical Considerations</w:t>
      </w:r>
    </w:p>
    <w:p w14:paraId="6240C46E" w14:textId="5668D528"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The research will primarily involve the analysis of publicly available documents, academic literature, and secondary data. As a result, there are minimal ethical concerns regarding the use of primary data. However, if interviews are conducted, participants will be fully informed about the research's purpose, and their consent will be obtained. Confidentiality and anonymity will be ensured in the publication of any interview data. Participants will also have the option to withdraw from the study at any point without any consequences.</w:t>
      </w:r>
    </w:p>
    <w:p w14:paraId="69BC9650"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2.5 Limitations</w:t>
      </w:r>
    </w:p>
    <w:p w14:paraId="78EB629B"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Pr>
          <w:rFonts w:ascii="Cambria" w:hAnsi="Cambria"/>
          <w:color w:val="000000"/>
          <w:sz w:val="24"/>
          <w:szCs w:val="24"/>
          <w:lang w:val="en-ID"/>
        </w:rPr>
        <w:tab/>
      </w:r>
      <w:r w:rsidRPr="003B458C">
        <w:rPr>
          <w:rFonts w:ascii="Cambria" w:hAnsi="Cambria"/>
          <w:color w:val="000000"/>
          <w:sz w:val="24"/>
          <w:szCs w:val="24"/>
          <w:lang w:val="en-ID"/>
        </w:rPr>
        <w:t>This study has several limitations:</w:t>
      </w:r>
    </w:p>
    <w:p w14:paraId="7932DBA0" w14:textId="77777777" w:rsidR="003B458C" w:rsidRPr="003B458C" w:rsidRDefault="003B458C" w:rsidP="003B458C">
      <w:pPr>
        <w:numPr>
          <w:ilvl w:val="0"/>
          <w:numId w:val="38"/>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b/>
          <w:bCs/>
          <w:color w:val="000000"/>
          <w:sz w:val="24"/>
          <w:szCs w:val="24"/>
          <w:lang w:val="en-ID"/>
        </w:rPr>
        <w:t>Scope of Data</w:t>
      </w:r>
      <w:r w:rsidRPr="003B458C">
        <w:rPr>
          <w:rFonts w:ascii="Cambria" w:hAnsi="Cambria"/>
          <w:color w:val="000000"/>
          <w:sz w:val="24"/>
          <w:szCs w:val="24"/>
          <w:lang w:val="en-ID"/>
        </w:rPr>
        <w:t>: Since this study focuses on document analysis and secondary data sources, it will not capture all the nuances of curriculum implementation at the school level. In particular, it may not fully reflect the challenges faced by teachers and students in different regions within each country.</w:t>
      </w:r>
    </w:p>
    <w:p w14:paraId="2F208B20" w14:textId="77777777" w:rsidR="003B458C" w:rsidRPr="003B458C" w:rsidRDefault="003B458C" w:rsidP="003B458C">
      <w:pPr>
        <w:numPr>
          <w:ilvl w:val="0"/>
          <w:numId w:val="38"/>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b/>
          <w:bCs/>
          <w:color w:val="000000"/>
          <w:sz w:val="24"/>
          <w:szCs w:val="24"/>
          <w:lang w:val="en-ID"/>
        </w:rPr>
        <w:t>Reliance on Secondary Data</w:t>
      </w:r>
      <w:r w:rsidRPr="003B458C">
        <w:rPr>
          <w:rFonts w:ascii="Cambria" w:hAnsi="Cambria"/>
          <w:color w:val="000000"/>
          <w:sz w:val="24"/>
          <w:szCs w:val="24"/>
          <w:lang w:val="en-ID"/>
        </w:rPr>
        <w:t>: The study will rely heavily on existing curriculum documents, policy reports, and academic literature. The availability and quality of these sources may limit the scope of analysis in some cases.</w:t>
      </w:r>
    </w:p>
    <w:p w14:paraId="0E862A29" w14:textId="77777777" w:rsidR="003B458C" w:rsidRPr="003B458C" w:rsidRDefault="003B458C" w:rsidP="003B458C">
      <w:pPr>
        <w:numPr>
          <w:ilvl w:val="0"/>
          <w:numId w:val="38"/>
        </w:numPr>
        <w:spacing w:before="100" w:beforeAutospacing="1" w:after="100" w:afterAutospacing="1" w:line="240" w:lineRule="auto"/>
        <w:jc w:val="both"/>
        <w:rPr>
          <w:rFonts w:ascii="Cambria" w:hAnsi="Cambria"/>
          <w:color w:val="000000"/>
          <w:sz w:val="24"/>
          <w:szCs w:val="24"/>
          <w:lang w:val="en-ID"/>
        </w:rPr>
      </w:pPr>
      <w:r w:rsidRPr="003B458C">
        <w:rPr>
          <w:rFonts w:ascii="Cambria" w:hAnsi="Cambria"/>
          <w:b/>
          <w:bCs/>
          <w:color w:val="000000"/>
          <w:sz w:val="24"/>
          <w:szCs w:val="24"/>
          <w:lang w:val="en-ID"/>
        </w:rPr>
        <w:t>Potential Bias in Document Selection</w:t>
      </w:r>
      <w:r w:rsidRPr="003B458C">
        <w:rPr>
          <w:rFonts w:ascii="Cambria" w:hAnsi="Cambria"/>
          <w:color w:val="000000"/>
          <w:sz w:val="24"/>
          <w:szCs w:val="24"/>
          <w:lang w:val="en-ID"/>
        </w:rPr>
        <w:t>: The study will be limited to the selected documents and sources available. The selection of these documents could influence the findings, especially if important perspectives or newer policy changes are overlooked.</w:t>
      </w:r>
    </w:p>
    <w:p w14:paraId="53E89234"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3. Findings and Discussion</w:t>
      </w:r>
    </w:p>
    <w:p w14:paraId="1C3DBE78" w14:textId="77777777" w:rsidR="003B458C" w:rsidRPr="003B458C" w:rsidRDefault="003B458C" w:rsidP="003B458C">
      <w:pPr>
        <w:spacing w:before="100" w:beforeAutospacing="1" w:after="100" w:afterAutospacing="1" w:line="240" w:lineRule="auto"/>
        <w:jc w:val="both"/>
        <w:rPr>
          <w:rFonts w:ascii="Cambria" w:hAnsi="Cambria"/>
          <w:b/>
          <w:bCs/>
          <w:color w:val="000000"/>
          <w:sz w:val="24"/>
          <w:szCs w:val="24"/>
          <w:lang w:val="en-ID"/>
        </w:rPr>
      </w:pPr>
      <w:r w:rsidRPr="003B458C">
        <w:rPr>
          <w:rFonts w:ascii="Cambria" w:hAnsi="Cambria"/>
          <w:b/>
          <w:bCs/>
          <w:color w:val="000000"/>
          <w:sz w:val="24"/>
          <w:szCs w:val="24"/>
          <w:lang w:val="en-ID"/>
        </w:rPr>
        <w:t>3.1 Overview of English Language Curriculum Features</w:t>
      </w:r>
    </w:p>
    <w:p w14:paraId="07C0B273"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lastRenderedPageBreak/>
        <w:t>This section provides an overview of the English language curriculum features in Indonesia, Brunei Darussalam, and Turkey, focusing on the structure, design, and objectives of each country's English language teaching program. Each curriculum reflects its respective educational goals, cultural context, and approach to language acquisition.</w:t>
      </w:r>
    </w:p>
    <w:p w14:paraId="068AA9BE"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p>
    <w:p w14:paraId="109E87D6" w14:textId="77777777" w:rsidR="003B458C" w:rsidRPr="003B458C" w:rsidRDefault="003B458C" w:rsidP="003B458C">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Indonesia (</w:t>
      </w:r>
      <w:proofErr w:type="spellStart"/>
      <w:r w:rsidRPr="003B458C">
        <w:rPr>
          <w:rFonts w:ascii="Cambria" w:hAnsi="Cambria"/>
          <w:color w:val="000000"/>
          <w:sz w:val="24"/>
          <w:szCs w:val="24"/>
          <w:lang w:val="en-ID"/>
        </w:rPr>
        <w:t>Kurikulum</w:t>
      </w:r>
      <w:proofErr w:type="spellEnd"/>
      <w:r w:rsidRPr="003B458C">
        <w:rPr>
          <w:rFonts w:ascii="Cambria" w:hAnsi="Cambria"/>
          <w:color w:val="000000"/>
          <w:sz w:val="24"/>
          <w:szCs w:val="24"/>
          <w:lang w:val="en-ID"/>
        </w:rPr>
        <w:t xml:space="preserve"> Merdeka)</w:t>
      </w:r>
    </w:p>
    <w:p w14:paraId="79EB87B1" w14:textId="77777777" w:rsidR="006836D8" w:rsidRPr="006836D8" w:rsidRDefault="003B458C" w:rsidP="006836D8">
      <w:pPr>
        <w:spacing w:before="100" w:beforeAutospacing="1" w:after="100" w:afterAutospacing="1" w:line="240" w:lineRule="auto"/>
        <w:jc w:val="both"/>
        <w:rPr>
          <w:rFonts w:ascii="Cambria" w:hAnsi="Cambria"/>
          <w:color w:val="000000"/>
          <w:sz w:val="24"/>
          <w:szCs w:val="24"/>
          <w:lang w:val="en-ID"/>
        </w:rPr>
      </w:pPr>
      <w:r w:rsidRPr="003B458C">
        <w:rPr>
          <w:rFonts w:ascii="Cambria" w:hAnsi="Cambria"/>
          <w:color w:val="000000"/>
          <w:sz w:val="24"/>
          <w:szCs w:val="24"/>
          <w:lang w:val="en-ID"/>
        </w:rPr>
        <w:t xml:space="preserve">The </w:t>
      </w:r>
      <w:proofErr w:type="spellStart"/>
      <w:r w:rsidRPr="003B458C">
        <w:rPr>
          <w:rFonts w:ascii="Cambria" w:hAnsi="Cambria"/>
          <w:color w:val="000000"/>
          <w:sz w:val="24"/>
          <w:szCs w:val="24"/>
          <w:lang w:val="en-ID"/>
        </w:rPr>
        <w:t>Kurikulum</w:t>
      </w:r>
      <w:proofErr w:type="spellEnd"/>
      <w:r w:rsidRPr="003B458C">
        <w:rPr>
          <w:rFonts w:ascii="Cambria" w:hAnsi="Cambria"/>
          <w:color w:val="000000"/>
          <w:sz w:val="24"/>
          <w:szCs w:val="24"/>
          <w:lang w:val="en-ID"/>
        </w:rPr>
        <w:t xml:space="preserve"> Merdeka (Emancipated Curriculum), introduced in 2022, emphasizes student-</w:t>
      </w:r>
      <w:proofErr w:type="spellStart"/>
      <w:r w:rsidRPr="003B458C">
        <w:rPr>
          <w:rFonts w:ascii="Cambria" w:hAnsi="Cambria"/>
          <w:color w:val="000000"/>
          <w:sz w:val="24"/>
          <w:szCs w:val="24"/>
          <w:lang w:val="en-ID"/>
        </w:rPr>
        <w:t>centered</w:t>
      </w:r>
      <w:proofErr w:type="spellEnd"/>
      <w:r w:rsidRPr="003B458C">
        <w:rPr>
          <w:rFonts w:ascii="Cambria" w:hAnsi="Cambria"/>
          <w:color w:val="000000"/>
          <w:sz w:val="24"/>
          <w:szCs w:val="24"/>
          <w:lang w:val="en-ID"/>
        </w:rPr>
        <w:t xml:space="preserve"> learning, flexibility, and the development of competencies essential for the 21st century. The curriculum fosters learner autonomy by allowing teachers to adjust the pace and content based on student needs (Ministry of Education, Culture, Research, and Technology, 2022). In the context of English language education, the </w:t>
      </w:r>
      <w:proofErr w:type="spellStart"/>
      <w:r w:rsidRPr="003B458C">
        <w:rPr>
          <w:rFonts w:ascii="Cambria" w:hAnsi="Cambria"/>
          <w:color w:val="000000"/>
          <w:sz w:val="24"/>
          <w:szCs w:val="24"/>
          <w:lang w:val="en-ID"/>
        </w:rPr>
        <w:t>Kurikulum</w:t>
      </w:r>
      <w:proofErr w:type="spellEnd"/>
      <w:r w:rsidRPr="003B458C">
        <w:rPr>
          <w:rFonts w:ascii="Cambria" w:hAnsi="Cambria"/>
          <w:color w:val="000000"/>
          <w:sz w:val="24"/>
          <w:szCs w:val="24"/>
          <w:lang w:val="en-ID"/>
        </w:rPr>
        <w:t xml:space="preserve"> Merdeka prioritizes functional language skills, with a strong emphasis on communication and real-world applications. The curriculum encourages students to use English as a medium of communication in various contexts, promoting both oral and written communication skills. The English language component emphasizes interactive and project-based learning, where</w:t>
      </w:r>
      <w:r w:rsidR="006836D8">
        <w:rPr>
          <w:rFonts w:ascii="Cambria" w:hAnsi="Cambria"/>
          <w:color w:val="000000"/>
          <w:sz w:val="24"/>
          <w:szCs w:val="24"/>
          <w:lang w:val="en-ID"/>
        </w:rPr>
        <w:t xml:space="preserve"> </w:t>
      </w:r>
      <w:r w:rsidR="006836D8" w:rsidRPr="006836D8">
        <w:rPr>
          <w:rFonts w:ascii="Cambria" w:hAnsi="Cambria"/>
          <w:color w:val="000000"/>
          <w:sz w:val="24"/>
          <w:szCs w:val="24"/>
          <w:lang w:val="en-ID"/>
        </w:rPr>
        <w:t xml:space="preserve">students apply English in real-world tasks, fostering critical thinking and creativity </w:t>
      </w:r>
      <w:r w:rsidR="006836D8" w:rsidRPr="006836D8">
        <w:rPr>
          <w:rFonts w:ascii="Cambria" w:hAnsi="Cambria"/>
          <w:color w:val="000000"/>
          <w:sz w:val="24"/>
          <w:szCs w:val="24"/>
          <w:lang w:val="en-ID"/>
        </w:rPr>
        <w:fldChar w:fldCharType="begin" w:fldLock="1"/>
      </w:r>
      <w:r w:rsidR="006836D8" w:rsidRPr="006836D8">
        <w:rPr>
          <w:rFonts w:ascii="Cambria" w:hAnsi="Cambria"/>
          <w:color w:val="000000"/>
          <w:sz w:val="24"/>
          <w:szCs w:val="24"/>
          <w:lang w:val="en-ID"/>
        </w:rPr>
        <w:instrText>ADDIN CSL_CITATION {"citationItems":[{"id":"ITEM-1","itemData":{"author":[{"dropping-particle":"","family":"Song","given":"Xinke","non-dropping-particle":"","parse-names":false,"suffix":""},{"dropping-particle":"","family":"Razali","given":"Abu Bakar","non-dropping-particle":"","parse-names":false,"suffix":""},{"dropping-particle":"","family":"Sulaiman","given":"Tajularipin","non-dropping-particle":"","parse-names":false,"suffix":""},{"dropping-particle":"","family":"Jeyaraj","given":"Joanna Joseph","non-dropping-particle":"","parse-names":false,"suffix":""},{"dropping-particle":"","family":"Ds","given":"Ph","non-dropping-particle":"","parse-names":false,"suffix":""}],"container-title":"World","id":"ITEM-1","issue":"5","issued":{"date-parts":[["2024"]]},"title":"Impact of project-based learning on critical thinking skills and language skills in EFL context: A review of literature","type":"article-journal","volume":"14"},"uris":["http://www.mendeley.com/documents/?uuid=dd3d1caa-220e-4eed-aafa-a70b7cbc6bab"]}],"mendeley":{"formattedCitation":"(Song et al., 2024)","plainTextFormattedCitation":"(Song et al., 2024)","previouslyFormattedCitation":"(Song et al., 2024)"},"properties":{"noteIndex":0},"schema":"https://github.com/citation-style-language/schema/raw/master/csl-citation.json"}</w:instrText>
      </w:r>
      <w:r w:rsidR="006836D8" w:rsidRPr="006836D8">
        <w:rPr>
          <w:rFonts w:ascii="Cambria" w:hAnsi="Cambria"/>
          <w:color w:val="000000"/>
          <w:sz w:val="24"/>
          <w:szCs w:val="24"/>
          <w:lang w:val="en-ID"/>
        </w:rPr>
        <w:fldChar w:fldCharType="separate"/>
      </w:r>
      <w:r w:rsidR="006836D8" w:rsidRPr="006836D8">
        <w:rPr>
          <w:rFonts w:ascii="Cambria" w:hAnsi="Cambria"/>
          <w:color w:val="000000"/>
          <w:sz w:val="24"/>
          <w:szCs w:val="24"/>
          <w:lang w:val="en-ID"/>
        </w:rPr>
        <w:t>(Song et al., 2024)</w:t>
      </w:r>
      <w:r w:rsidR="006836D8" w:rsidRPr="006836D8">
        <w:rPr>
          <w:rFonts w:ascii="Cambria" w:hAnsi="Cambria"/>
          <w:color w:val="000000"/>
          <w:sz w:val="24"/>
          <w:szCs w:val="24"/>
          <w:lang w:val="en-ID"/>
        </w:rPr>
        <w:fldChar w:fldCharType="end"/>
      </w:r>
      <w:r w:rsidR="006836D8" w:rsidRPr="006836D8">
        <w:rPr>
          <w:rFonts w:ascii="Cambria" w:hAnsi="Cambria"/>
          <w:color w:val="000000"/>
          <w:sz w:val="24"/>
          <w:szCs w:val="24"/>
          <w:lang w:val="en-ID"/>
        </w:rPr>
        <w:t>.</w:t>
      </w:r>
    </w:p>
    <w:p w14:paraId="1BFF6865" w14:textId="5BC19D31" w:rsidR="003B458C"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The curriculum is divided into stages that include language proficiency development from basic skills in primary education to more advanced abilities in secondary education. Early grades focus on speaking and listening, while later grades integrate reading and writing skills. There is also a significant focus on fostering cultural awareness, allowing students to understand global perspectives through the use of English in international contexts (Ministry of Education, Culture, Research, and Technology, 2022).</w:t>
      </w:r>
    </w:p>
    <w:p w14:paraId="544D4C48" w14:textId="77777777" w:rsidR="006836D8" w:rsidRDefault="006836D8" w:rsidP="006836D8">
      <w:pPr>
        <w:spacing w:before="100" w:beforeAutospacing="1" w:after="100" w:afterAutospacing="1" w:line="240" w:lineRule="auto"/>
        <w:jc w:val="both"/>
        <w:rPr>
          <w:rFonts w:ascii="Cambria" w:hAnsi="Cambria"/>
          <w:color w:val="000000"/>
          <w:sz w:val="24"/>
          <w:szCs w:val="24"/>
          <w:lang w:val="en-ID"/>
        </w:rPr>
      </w:pPr>
    </w:p>
    <w:p w14:paraId="7131D301"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lastRenderedPageBreak/>
        <w:t>Brunei Darussalam (SPN21)</w:t>
      </w:r>
    </w:p>
    <w:p w14:paraId="1F78BC69"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Brunei Darussalam's </w:t>
      </w:r>
      <w:r w:rsidRPr="006836D8">
        <w:rPr>
          <w:rFonts w:ascii="Cambria" w:hAnsi="Cambria"/>
          <w:i/>
          <w:iCs/>
          <w:color w:val="000000"/>
          <w:sz w:val="24"/>
          <w:szCs w:val="24"/>
          <w:lang w:val="en-ID"/>
        </w:rPr>
        <w:t>SPN21</w:t>
      </w:r>
      <w:r w:rsidRPr="006836D8">
        <w:rPr>
          <w:rFonts w:ascii="Cambria" w:hAnsi="Cambria"/>
          <w:color w:val="000000"/>
          <w:sz w:val="24"/>
          <w:szCs w:val="24"/>
          <w:lang w:val="en-ID"/>
        </w:rPr>
        <w:t xml:space="preserve"> (National Education System for the 21st Century) is a forward-thinking curriculum introduced in 2007 to prepare students for the challenges of a rapidly evolving global environment. The curriculum is </w:t>
      </w:r>
      <w:proofErr w:type="spellStart"/>
      <w:r w:rsidRPr="006836D8">
        <w:rPr>
          <w:rFonts w:ascii="Cambria" w:hAnsi="Cambria"/>
          <w:color w:val="000000"/>
          <w:sz w:val="24"/>
          <w:szCs w:val="24"/>
          <w:lang w:val="en-ID"/>
        </w:rPr>
        <w:t>centered</w:t>
      </w:r>
      <w:proofErr w:type="spellEnd"/>
      <w:r w:rsidRPr="006836D8">
        <w:rPr>
          <w:rFonts w:ascii="Cambria" w:hAnsi="Cambria"/>
          <w:color w:val="000000"/>
          <w:sz w:val="24"/>
          <w:szCs w:val="24"/>
          <w:lang w:val="en-ID"/>
        </w:rPr>
        <w:t xml:space="preserve"> on developing key competencies such as communication, problem-solving, and digital literacy. English is regarded as a crucial medium for communication, especially in the context of Brunei’s vision of becoming a developed nation (Education Department of Brunei Darussalam, 2007).</w:t>
      </w:r>
    </w:p>
    <w:p w14:paraId="75E0C31C"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The English language curriculum within </w:t>
      </w:r>
      <w:r w:rsidRPr="006836D8">
        <w:rPr>
          <w:rFonts w:ascii="Cambria" w:hAnsi="Cambria"/>
          <w:i/>
          <w:iCs/>
          <w:color w:val="000000"/>
          <w:sz w:val="24"/>
          <w:szCs w:val="24"/>
          <w:lang w:val="en-ID"/>
        </w:rPr>
        <w:t>SPN21</w:t>
      </w:r>
      <w:r w:rsidRPr="006836D8">
        <w:rPr>
          <w:rFonts w:ascii="Cambria" w:hAnsi="Cambria"/>
          <w:color w:val="000000"/>
          <w:sz w:val="24"/>
          <w:szCs w:val="24"/>
          <w:lang w:val="en-ID"/>
        </w:rPr>
        <w:t xml:space="preserve"> places emphasis on the four core skills: listening, speaking, reading, and writing. Students engage with a wide range of texts and activities that promote critical thinking and communication. Furthermore, the curriculum incorporates Islamic values and Brunei's national identity, ensuring that the teaching of English is balanced with the preservation of cultural and religious principles (</w:t>
      </w:r>
      <w:proofErr w:type="spellStart"/>
      <w:r w:rsidRPr="006836D8">
        <w:rPr>
          <w:rFonts w:ascii="Cambria" w:hAnsi="Cambria"/>
          <w:color w:val="000000"/>
          <w:sz w:val="24"/>
          <w:szCs w:val="24"/>
          <w:lang w:val="en-ID"/>
        </w:rPr>
        <w:t>Jabatan</w:t>
      </w:r>
      <w:proofErr w:type="spellEnd"/>
      <w:r w:rsidRPr="006836D8">
        <w:rPr>
          <w:rFonts w:ascii="Cambria" w:hAnsi="Cambria"/>
          <w:color w:val="000000"/>
          <w:sz w:val="24"/>
          <w:szCs w:val="24"/>
          <w:lang w:val="en-ID"/>
        </w:rPr>
        <w:t xml:space="preserve"> Pendidikan Brunei, 2007). The curriculum's design emphasizes bilingualism, with students learning both Malay (the official language) and English in parallel.</w:t>
      </w:r>
    </w:p>
    <w:p w14:paraId="77EE9CED" w14:textId="67D49EF2"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i/>
          <w:iCs/>
          <w:color w:val="000000"/>
          <w:sz w:val="24"/>
          <w:szCs w:val="24"/>
          <w:lang w:val="en-ID"/>
        </w:rPr>
        <w:t>SPN21</w:t>
      </w:r>
      <w:r w:rsidRPr="006836D8">
        <w:rPr>
          <w:rFonts w:ascii="Cambria" w:hAnsi="Cambria"/>
          <w:color w:val="000000"/>
          <w:sz w:val="24"/>
          <w:szCs w:val="24"/>
          <w:lang w:val="en-ID"/>
        </w:rPr>
        <w:t xml:space="preserve"> seeks to equip students with the language proficiency necessary to succeed in a globalized economy while also maintaining their cultural heritage. While the curriculum does not explicitly follow international language proficiency frameworks like CEFR, it incorporates many of the principles associated with global language education, focusing on communicative competence and real-world applications of English.</w:t>
      </w:r>
    </w:p>
    <w:p w14:paraId="180731BA"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Turkey (National English Curriculum)</w:t>
      </w:r>
    </w:p>
    <w:p w14:paraId="670B6956"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Turkey’s English language curriculum has undergone significant reforms over the years, especially with the introduction of the CEFR-aligned curriculum in 2013. The primary focus of the current curriculum is on communicative language teaching </w:t>
      </w:r>
      <w:r w:rsidRPr="006836D8">
        <w:rPr>
          <w:rFonts w:ascii="Cambria" w:hAnsi="Cambria"/>
          <w:color w:val="000000"/>
          <w:sz w:val="24"/>
          <w:szCs w:val="24"/>
          <w:lang w:val="en-ID"/>
        </w:rPr>
        <w:fldChar w:fldCharType="begin" w:fldLock="1"/>
      </w:r>
      <w:r w:rsidRPr="006836D8">
        <w:rPr>
          <w:rFonts w:ascii="Cambria" w:hAnsi="Cambria"/>
          <w:color w:val="000000"/>
          <w:sz w:val="24"/>
          <w:szCs w:val="24"/>
          <w:lang w:val="en-ID"/>
        </w:rPr>
        <w:instrText>ADDIN CSL_CITATION {"citationItems":[{"id":"ITEM-1","itemData":{"ISSN":"1305-578X","author":[{"dropping-particle":"","family":"Çakır","given":"Cemal","non-dropping-particle":"","parse-names":false,"suffix":""}],"container-title":"Journal of Language and Linguistic Studies","id":"ITEM-1","issue":"2","issued":{"date-parts":[["2016"]]},"page":"253-279","publisher":"Hacettepe University","title":"Conceptual metaphor theory and teaching English as a foreign language: A study on body part terms","type":"article-journal","volume":"12"},"uris":["http://www.mendeley.com/documents/?uuid=29bba060-aafb-4e5e-9674-e5bb157fd25e"]}],"mendeley":{"formattedCitation":"(Çakır, 2016)","plainTextFormattedCitation":"(Çakır, 2016)","previouslyFormattedCitation":"(Çakır, 2016)"},"properties":{"noteIndex":0},"schema":"https://github.com/citation-style-language/schema/raw/master/csl-citation.json"}</w:instrText>
      </w:r>
      <w:r w:rsidRPr="006836D8">
        <w:rPr>
          <w:rFonts w:ascii="Cambria" w:hAnsi="Cambria"/>
          <w:color w:val="000000"/>
          <w:sz w:val="24"/>
          <w:szCs w:val="24"/>
          <w:lang w:val="en-ID"/>
        </w:rPr>
        <w:fldChar w:fldCharType="separate"/>
      </w:r>
      <w:r w:rsidRPr="006836D8">
        <w:rPr>
          <w:rFonts w:ascii="Cambria" w:hAnsi="Cambria"/>
          <w:color w:val="000000"/>
          <w:sz w:val="24"/>
          <w:szCs w:val="24"/>
          <w:lang w:val="en-ID"/>
        </w:rPr>
        <w:t>(Çakır, 2016)</w:t>
      </w:r>
      <w:r w:rsidRPr="006836D8">
        <w:rPr>
          <w:rFonts w:ascii="Cambria" w:hAnsi="Cambria"/>
          <w:color w:val="000000"/>
          <w:sz w:val="24"/>
          <w:szCs w:val="24"/>
          <w:lang w:val="en-ID"/>
        </w:rPr>
        <w:fldChar w:fldCharType="end"/>
      </w:r>
      <w:r w:rsidRPr="006836D8">
        <w:rPr>
          <w:rFonts w:ascii="Cambria" w:hAnsi="Cambria"/>
          <w:color w:val="000000"/>
          <w:sz w:val="24"/>
          <w:szCs w:val="24"/>
          <w:lang w:val="en-ID"/>
        </w:rPr>
        <w:t xml:space="preserve">. </w:t>
      </w:r>
      <w:r w:rsidRPr="006836D8">
        <w:rPr>
          <w:rFonts w:ascii="Cambria" w:hAnsi="Cambria"/>
          <w:color w:val="000000"/>
          <w:sz w:val="24"/>
          <w:szCs w:val="24"/>
          <w:lang w:val="en-ID"/>
        </w:rPr>
        <w:lastRenderedPageBreak/>
        <w:t>The 2013 reform emphasized language acquisition through interactive and functional approaches, aiming to make students proficient in using English in both academic and everyday contexts. The curriculum introduces English early, starting at the primary school level, and continues through secondary and tertiary education.</w:t>
      </w:r>
    </w:p>
    <w:p w14:paraId="3BD4EDFF"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The structure of Turkey’s English curriculum is </w:t>
      </w:r>
      <w:proofErr w:type="spellStart"/>
      <w:r w:rsidRPr="006836D8">
        <w:rPr>
          <w:rFonts w:ascii="Cambria" w:hAnsi="Cambria"/>
          <w:color w:val="000000"/>
          <w:sz w:val="24"/>
          <w:szCs w:val="24"/>
          <w:lang w:val="en-ID"/>
        </w:rPr>
        <w:t>centered</w:t>
      </w:r>
      <w:proofErr w:type="spellEnd"/>
      <w:r w:rsidRPr="006836D8">
        <w:rPr>
          <w:rFonts w:ascii="Cambria" w:hAnsi="Cambria"/>
          <w:color w:val="000000"/>
          <w:sz w:val="24"/>
          <w:szCs w:val="24"/>
          <w:lang w:val="en-ID"/>
        </w:rPr>
        <w:t xml:space="preserve"> on the development of speaking and listening skills in the early stages, with reading and writing becoming more pronounced as students advance through their education. By the time students reach high school, the curriculum expects them to reach an intermediate level (B1/B2) in language proficiency, as per the CEFR framework (Ministry of National Education, 2013). The curriculum is designed to promote not only linguistic competence but also intercultural communication, as students are encouraged to explore both English-speaking cultures and their own national culture through language learning </w:t>
      </w:r>
      <w:r w:rsidRPr="006836D8">
        <w:rPr>
          <w:rFonts w:ascii="Cambria" w:hAnsi="Cambria"/>
          <w:color w:val="000000"/>
          <w:sz w:val="24"/>
          <w:szCs w:val="24"/>
          <w:lang w:val="en-ID"/>
        </w:rPr>
        <w:fldChar w:fldCharType="begin" w:fldLock="1"/>
      </w:r>
      <w:r w:rsidRPr="006836D8">
        <w:rPr>
          <w:rFonts w:ascii="Cambria" w:hAnsi="Cambria"/>
          <w:color w:val="000000"/>
          <w:sz w:val="24"/>
          <w:szCs w:val="24"/>
          <w:lang w:val="en-ID"/>
        </w:rPr>
        <w:instrText>ADDIN CSL_CITATION {"citationItems":[{"id":"ITEM-1","itemData":{"ISSN":"0033-6882","author":[{"dropping-particle":"","family":"Kirkgoz","given":"Yasemin","non-dropping-particle":"","parse-names":false,"suffix":""}],"container-title":"RELC journal","id":"ITEM-1","issue":"2","issued":{"date-parts":[["2007"]]},"page":"216-228","publisher":"Sage Publications Sage UK: London, England","title":"English language teaching in Turkey: Policy changes and their implementations","type":"article-journal","volume":"38"},"uris":["http://www.mendeley.com/documents/?uuid=522452b6-21c4-4e7d-ac33-ac0fd4b8fac5"]}],"mendeley":{"formattedCitation":"(Kirkgoz, 2007)","plainTextFormattedCitation":"(Kirkgoz, 2007)","previouslyFormattedCitation":"(Kirkgoz, 2007)"},"properties":{"noteIndex":0},"schema":"https://github.com/citation-style-language/schema/raw/master/csl-citation.json"}</w:instrText>
      </w:r>
      <w:r w:rsidRPr="006836D8">
        <w:rPr>
          <w:rFonts w:ascii="Cambria" w:hAnsi="Cambria"/>
          <w:color w:val="000000"/>
          <w:sz w:val="24"/>
          <w:szCs w:val="24"/>
          <w:lang w:val="en-ID"/>
        </w:rPr>
        <w:fldChar w:fldCharType="separate"/>
      </w:r>
      <w:r w:rsidRPr="006836D8">
        <w:rPr>
          <w:rFonts w:ascii="Cambria" w:hAnsi="Cambria"/>
          <w:color w:val="000000"/>
          <w:sz w:val="24"/>
          <w:szCs w:val="24"/>
          <w:lang w:val="en-ID"/>
        </w:rPr>
        <w:t>(Kirkgoz, 2007)</w:t>
      </w:r>
      <w:r w:rsidRPr="006836D8">
        <w:rPr>
          <w:rFonts w:ascii="Cambria" w:hAnsi="Cambria"/>
          <w:color w:val="000000"/>
          <w:sz w:val="24"/>
          <w:szCs w:val="24"/>
          <w:lang w:val="en-ID"/>
        </w:rPr>
        <w:fldChar w:fldCharType="end"/>
      </w:r>
      <w:r w:rsidRPr="006836D8">
        <w:rPr>
          <w:rFonts w:ascii="Cambria" w:hAnsi="Cambria"/>
          <w:color w:val="000000"/>
          <w:sz w:val="24"/>
          <w:szCs w:val="24"/>
          <w:lang w:val="en-ID"/>
        </w:rPr>
        <w:t>.</w:t>
      </w:r>
    </w:p>
    <w:p w14:paraId="0F4A54FB" w14:textId="0408FCBD"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One key feature of the Turkish curriculum is its adoption of task-based learning, which focuses on developing practical language skills through real-life tasks and scenarios. Additionally, the curriculum’s emphasis on integration with other subjects (e.g., social sciences and arts) aims to make English learning more contextual and relevant to students’ daily lives </w:t>
      </w:r>
      <w:r w:rsidRPr="006836D8">
        <w:rPr>
          <w:rFonts w:ascii="Cambria" w:hAnsi="Cambria"/>
          <w:color w:val="000000"/>
          <w:sz w:val="24"/>
          <w:szCs w:val="24"/>
          <w:lang w:val="en-ID"/>
        </w:rPr>
        <w:fldChar w:fldCharType="begin" w:fldLock="1"/>
      </w:r>
      <w:r w:rsidRPr="006836D8">
        <w:rPr>
          <w:rFonts w:ascii="Cambria" w:hAnsi="Cambria"/>
          <w:color w:val="000000"/>
          <w:sz w:val="24"/>
          <w:szCs w:val="24"/>
          <w:lang w:val="en-ID"/>
        </w:rPr>
        <w:instrText>ADDIN CSL_CITATION {"citationItems":[{"id":"ITEM-1","itemData":{"author":[{"dropping-particle":"","family":"Öztürk","given":"Gökhan","non-dropping-particle":"","parse-names":false,"suffix":""}],"container-title":"Educational Policy Analysis and Strategic Research","id":"ITEM-1","issue":"3","issued":{"date-parts":[["2020"]]},"page":"70-99","publisher":"ERIC","title":"Motivation in Higher Instrumental Education: A Survey with Music Teacher Candidates in Turkey.","type":"article-journal","volume":"15"},"uris":["http://www.mendeley.com/documents/?uuid=e196bc06-9678-4bb9-b7b1-cc6f6fa93d1c"]}],"mendeley":{"formattedCitation":"(Öztürk, 2020)","manualFormatting":"( Öztürk, 2020)","plainTextFormattedCitation":"(Öztürk, 2020)","previouslyFormattedCitation":"(Öztürk, 2020)"},"properties":{"noteIndex":0},"schema":"https://github.com/citation-style-language/schema/raw/master/csl-citation.json"}</w:instrText>
      </w:r>
      <w:r w:rsidRPr="006836D8">
        <w:rPr>
          <w:rFonts w:ascii="Cambria" w:hAnsi="Cambria"/>
          <w:color w:val="000000"/>
          <w:sz w:val="24"/>
          <w:szCs w:val="24"/>
          <w:lang w:val="en-ID"/>
        </w:rPr>
        <w:fldChar w:fldCharType="separate"/>
      </w:r>
      <w:r w:rsidRPr="006836D8">
        <w:rPr>
          <w:rFonts w:ascii="Cambria" w:hAnsi="Cambria"/>
          <w:color w:val="000000"/>
          <w:sz w:val="24"/>
          <w:szCs w:val="24"/>
          <w:lang w:val="en-ID"/>
        </w:rPr>
        <w:t>( Öztürk, 2020)</w:t>
      </w:r>
      <w:r w:rsidRPr="006836D8">
        <w:rPr>
          <w:rFonts w:ascii="Cambria" w:hAnsi="Cambria"/>
          <w:color w:val="000000"/>
          <w:sz w:val="24"/>
          <w:szCs w:val="24"/>
          <w:lang w:val="en-ID"/>
        </w:rPr>
        <w:fldChar w:fldCharType="end"/>
      </w:r>
      <w:r w:rsidRPr="006836D8">
        <w:rPr>
          <w:rFonts w:ascii="Cambria" w:hAnsi="Cambria"/>
          <w:color w:val="000000"/>
          <w:sz w:val="24"/>
          <w:szCs w:val="24"/>
          <w:lang w:val="en-ID"/>
        </w:rPr>
        <w:t>.</w:t>
      </w:r>
    </w:p>
    <w:p w14:paraId="31AADE40"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3.2 Comparison of English Language Curriculum Features</w:t>
      </w:r>
    </w:p>
    <w:p w14:paraId="031D1884" w14:textId="77777777" w:rsid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This section compares the key features of the English language curricula in Indonesia, Brunei Darussalam, and Turkey, </w:t>
      </w:r>
      <w:proofErr w:type="spellStart"/>
      <w:r w:rsidRPr="006836D8">
        <w:rPr>
          <w:rFonts w:ascii="Cambria" w:hAnsi="Cambria"/>
          <w:color w:val="000000"/>
          <w:sz w:val="24"/>
          <w:szCs w:val="24"/>
          <w:lang w:val="en-ID"/>
        </w:rPr>
        <w:t>analyzing</w:t>
      </w:r>
      <w:proofErr w:type="spellEnd"/>
      <w:r w:rsidRPr="006836D8">
        <w:rPr>
          <w:rFonts w:ascii="Cambria" w:hAnsi="Cambria"/>
          <w:color w:val="000000"/>
          <w:sz w:val="24"/>
          <w:szCs w:val="24"/>
          <w:lang w:val="en-ID"/>
        </w:rPr>
        <w:t xml:space="preserve"> the similarities and differences in terms of structure, pedagogy, assessment, and educational goals. The comparison will be based on the insights gained from each country's curriculum documentation and scholarly literature, focusing on how each system addresses language proficiency, cultural integration, and real-world applications of the English language.</w:t>
      </w:r>
    </w:p>
    <w:tbl>
      <w:tblPr>
        <w:tblStyle w:val="TableGrid"/>
        <w:tblW w:w="0" w:type="auto"/>
        <w:tblLook w:val="04A0" w:firstRow="1" w:lastRow="0" w:firstColumn="1" w:lastColumn="0" w:noHBand="0" w:noVBand="1"/>
      </w:tblPr>
      <w:tblGrid>
        <w:gridCol w:w="1435"/>
        <w:gridCol w:w="1753"/>
        <w:gridCol w:w="1801"/>
        <w:gridCol w:w="1861"/>
      </w:tblGrid>
      <w:tr w:rsidR="006836D8" w14:paraId="344BEBD1" w14:textId="77777777" w:rsidTr="006836D8">
        <w:tc>
          <w:tcPr>
            <w:tcW w:w="1435" w:type="dxa"/>
          </w:tcPr>
          <w:p w14:paraId="06177FDF" w14:textId="42DE0167"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b/>
                <w:bCs/>
                <w:sz w:val="24"/>
                <w:szCs w:val="24"/>
              </w:rPr>
              <w:lastRenderedPageBreak/>
              <w:t>Aspect</w:t>
            </w:r>
          </w:p>
        </w:tc>
        <w:tc>
          <w:tcPr>
            <w:tcW w:w="1753" w:type="dxa"/>
          </w:tcPr>
          <w:p w14:paraId="4E9135F3" w14:textId="59E89E9D"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b/>
                <w:bCs/>
                <w:sz w:val="24"/>
                <w:szCs w:val="24"/>
              </w:rPr>
              <w:t>Indonesia (</w:t>
            </w:r>
            <w:proofErr w:type="spellStart"/>
            <w:r w:rsidRPr="006836D8">
              <w:rPr>
                <w:rFonts w:ascii="Cambria" w:hAnsi="Cambria"/>
                <w:b/>
                <w:bCs/>
                <w:sz w:val="24"/>
                <w:szCs w:val="24"/>
              </w:rPr>
              <w:t>Kurikulum</w:t>
            </w:r>
            <w:proofErr w:type="spellEnd"/>
            <w:r w:rsidRPr="006836D8">
              <w:rPr>
                <w:rFonts w:ascii="Cambria" w:hAnsi="Cambria"/>
                <w:b/>
                <w:bCs/>
                <w:sz w:val="24"/>
                <w:szCs w:val="24"/>
              </w:rPr>
              <w:t xml:space="preserve"> Merdeka)</w:t>
            </w:r>
          </w:p>
        </w:tc>
        <w:tc>
          <w:tcPr>
            <w:tcW w:w="1801" w:type="dxa"/>
          </w:tcPr>
          <w:p w14:paraId="33CF7E00" w14:textId="4C19D0D7"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b/>
                <w:bCs/>
                <w:sz w:val="24"/>
                <w:szCs w:val="24"/>
              </w:rPr>
              <w:t>Brunei Darussalam (SPN21)</w:t>
            </w:r>
          </w:p>
        </w:tc>
        <w:tc>
          <w:tcPr>
            <w:tcW w:w="1861" w:type="dxa"/>
          </w:tcPr>
          <w:p w14:paraId="3A218DDB" w14:textId="156D9FD9"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b/>
                <w:bCs/>
                <w:sz w:val="24"/>
                <w:szCs w:val="24"/>
              </w:rPr>
              <w:t>Turkey (National English Curriculum)</w:t>
            </w:r>
          </w:p>
        </w:tc>
      </w:tr>
      <w:tr w:rsidR="006836D8" w14:paraId="263C0F1F" w14:textId="77777777" w:rsidTr="006836D8">
        <w:trPr>
          <w:trHeight w:val="2117"/>
        </w:trPr>
        <w:tc>
          <w:tcPr>
            <w:tcW w:w="1435" w:type="dxa"/>
          </w:tcPr>
          <w:p w14:paraId="299A1635" w14:textId="77777777" w:rsidR="006836D8" w:rsidRPr="006836D8" w:rsidRDefault="006836D8" w:rsidP="006836D8">
            <w:pPr>
              <w:spacing w:line="360" w:lineRule="auto"/>
              <w:rPr>
                <w:rFonts w:ascii="Cambria" w:hAnsi="Cambria"/>
                <w:sz w:val="24"/>
                <w:szCs w:val="24"/>
              </w:rPr>
            </w:pPr>
            <w:r w:rsidRPr="006836D8">
              <w:rPr>
                <w:rFonts w:ascii="Cambria" w:hAnsi="Cambria"/>
                <w:sz w:val="24"/>
                <w:szCs w:val="24"/>
              </w:rPr>
              <w:t>Pedagogical Approach</w:t>
            </w:r>
          </w:p>
          <w:p w14:paraId="5FA281EC" w14:textId="77777777" w:rsidR="006836D8" w:rsidRPr="006836D8" w:rsidRDefault="006836D8" w:rsidP="006836D8">
            <w:pPr>
              <w:spacing w:before="100" w:beforeAutospacing="1" w:after="100" w:afterAutospacing="1"/>
              <w:jc w:val="both"/>
              <w:rPr>
                <w:rFonts w:ascii="Cambria" w:hAnsi="Cambria"/>
                <w:color w:val="000000"/>
                <w:sz w:val="24"/>
                <w:szCs w:val="24"/>
                <w:lang w:val="en-ID"/>
              </w:rPr>
            </w:pPr>
          </w:p>
        </w:tc>
        <w:tc>
          <w:tcPr>
            <w:tcW w:w="1753" w:type="dxa"/>
          </w:tcPr>
          <w:p w14:paraId="1752C8F2" w14:textId="77777777" w:rsidR="006836D8" w:rsidRPr="006836D8" w:rsidRDefault="006836D8" w:rsidP="006836D8">
            <w:pPr>
              <w:spacing w:line="360" w:lineRule="auto"/>
              <w:rPr>
                <w:rFonts w:ascii="Cambria" w:hAnsi="Cambria"/>
                <w:sz w:val="24"/>
                <w:szCs w:val="24"/>
              </w:rPr>
            </w:pPr>
            <w:r w:rsidRPr="006836D8">
              <w:rPr>
                <w:rFonts w:ascii="Cambria" w:hAnsi="Cambria"/>
                <w:sz w:val="24"/>
                <w:szCs w:val="24"/>
              </w:rPr>
              <w:t xml:space="preserve">The </w:t>
            </w:r>
            <w:proofErr w:type="spellStart"/>
            <w:r w:rsidRPr="006836D8">
              <w:rPr>
                <w:rFonts w:ascii="Cambria" w:hAnsi="Cambria"/>
                <w:sz w:val="24"/>
                <w:szCs w:val="24"/>
              </w:rPr>
              <w:t>Kurikulum</w:t>
            </w:r>
            <w:proofErr w:type="spellEnd"/>
            <w:r w:rsidRPr="006836D8">
              <w:rPr>
                <w:rFonts w:ascii="Cambria" w:hAnsi="Cambria"/>
                <w:sz w:val="24"/>
                <w:szCs w:val="24"/>
              </w:rPr>
              <w:t xml:space="preserve"> Merdeka focuses on student-centered learning, with a flexible and personalized teaching approach. It encourages project-based learning, interactive group activities, and real-world contexts, especially focusing on </w:t>
            </w:r>
            <w:r w:rsidRPr="006836D8">
              <w:rPr>
                <w:rFonts w:ascii="Cambria" w:hAnsi="Cambria"/>
                <w:sz w:val="24"/>
                <w:szCs w:val="24"/>
              </w:rPr>
              <w:lastRenderedPageBreak/>
              <w:t xml:space="preserve">speaking and listening. The previous </w:t>
            </w:r>
            <w:proofErr w:type="spellStart"/>
            <w:r w:rsidRPr="006836D8">
              <w:rPr>
                <w:rFonts w:ascii="Cambria" w:hAnsi="Cambria"/>
                <w:sz w:val="24"/>
                <w:szCs w:val="24"/>
              </w:rPr>
              <w:t>Kurikulum</w:t>
            </w:r>
            <w:proofErr w:type="spellEnd"/>
            <w:r w:rsidRPr="006836D8">
              <w:rPr>
                <w:rFonts w:ascii="Cambria" w:hAnsi="Cambria"/>
                <w:sz w:val="24"/>
                <w:szCs w:val="24"/>
              </w:rPr>
              <w:t xml:space="preserve"> 2013 was more rigid and teacher-directed. (Suyadi, 2022)</w:t>
            </w:r>
          </w:p>
          <w:p w14:paraId="785F2222" w14:textId="77777777" w:rsidR="006836D8" w:rsidRPr="006836D8" w:rsidRDefault="006836D8" w:rsidP="006836D8">
            <w:pPr>
              <w:spacing w:before="100" w:beforeAutospacing="1" w:after="100" w:afterAutospacing="1"/>
              <w:jc w:val="both"/>
              <w:rPr>
                <w:rFonts w:ascii="Cambria" w:hAnsi="Cambria"/>
                <w:color w:val="000000"/>
                <w:sz w:val="24"/>
                <w:szCs w:val="24"/>
                <w:lang w:val="en-ID"/>
              </w:rPr>
            </w:pPr>
          </w:p>
        </w:tc>
        <w:tc>
          <w:tcPr>
            <w:tcW w:w="1801" w:type="dxa"/>
          </w:tcPr>
          <w:p w14:paraId="5DF3AFA6" w14:textId="77777777" w:rsidR="006836D8" w:rsidRPr="006836D8" w:rsidRDefault="006836D8" w:rsidP="006836D8">
            <w:pPr>
              <w:spacing w:line="360" w:lineRule="auto"/>
              <w:rPr>
                <w:rFonts w:ascii="Cambria" w:hAnsi="Cambria"/>
                <w:sz w:val="24"/>
                <w:szCs w:val="24"/>
              </w:rPr>
            </w:pPr>
            <w:r w:rsidRPr="006836D8">
              <w:rPr>
                <w:rFonts w:ascii="Cambria" w:hAnsi="Cambria"/>
                <w:sz w:val="24"/>
                <w:szCs w:val="24"/>
              </w:rPr>
              <w:lastRenderedPageBreak/>
              <w:t xml:space="preserve">SPN21 is based on developing key competencies through an integrated approach. It fosters communication, critical thinking, and problem-solving skills alongside Malay, aiming for bilingual students capable of global communication while </w:t>
            </w:r>
            <w:r w:rsidRPr="006836D8">
              <w:rPr>
                <w:rFonts w:ascii="Cambria" w:hAnsi="Cambria"/>
                <w:sz w:val="24"/>
                <w:szCs w:val="24"/>
              </w:rPr>
              <w:lastRenderedPageBreak/>
              <w:t>respecting local identity. (</w:t>
            </w:r>
            <w:proofErr w:type="spellStart"/>
            <w:r w:rsidRPr="006836D8">
              <w:rPr>
                <w:rFonts w:ascii="Cambria" w:hAnsi="Cambria"/>
                <w:sz w:val="24"/>
                <w:szCs w:val="24"/>
              </w:rPr>
              <w:t>Jabatan</w:t>
            </w:r>
            <w:proofErr w:type="spellEnd"/>
            <w:r w:rsidRPr="006836D8">
              <w:rPr>
                <w:rFonts w:ascii="Cambria" w:hAnsi="Cambria"/>
                <w:sz w:val="24"/>
                <w:szCs w:val="24"/>
              </w:rPr>
              <w:t xml:space="preserve"> Pendidikan Brunei, 2007)</w:t>
            </w:r>
          </w:p>
          <w:p w14:paraId="74AD65AA" w14:textId="77777777" w:rsidR="006836D8" w:rsidRPr="006836D8" w:rsidRDefault="006836D8" w:rsidP="006836D8">
            <w:pPr>
              <w:spacing w:before="100" w:beforeAutospacing="1" w:after="100" w:afterAutospacing="1"/>
              <w:jc w:val="both"/>
              <w:rPr>
                <w:rFonts w:ascii="Cambria" w:hAnsi="Cambria"/>
                <w:color w:val="000000"/>
                <w:sz w:val="24"/>
                <w:szCs w:val="24"/>
                <w:lang w:val="en-ID"/>
              </w:rPr>
            </w:pPr>
          </w:p>
        </w:tc>
        <w:tc>
          <w:tcPr>
            <w:tcW w:w="1861" w:type="dxa"/>
          </w:tcPr>
          <w:p w14:paraId="68A654EF" w14:textId="77777777" w:rsidR="006836D8" w:rsidRPr="006836D8" w:rsidRDefault="006836D8" w:rsidP="006836D8">
            <w:pPr>
              <w:spacing w:line="360" w:lineRule="auto"/>
              <w:rPr>
                <w:rFonts w:ascii="Cambria" w:hAnsi="Cambria"/>
                <w:sz w:val="24"/>
                <w:szCs w:val="24"/>
              </w:rPr>
            </w:pPr>
            <w:r w:rsidRPr="006836D8">
              <w:rPr>
                <w:rFonts w:ascii="Cambria" w:hAnsi="Cambria"/>
                <w:sz w:val="24"/>
                <w:szCs w:val="24"/>
              </w:rPr>
              <w:lastRenderedPageBreak/>
              <w:t xml:space="preserve">The 2013 reform in Turkey introduced communicative language teaching methods, emphasizing interactive, task-based learning. It focuses on using English in realistic situations (debates, discussions, role-playing), starting with listening and </w:t>
            </w:r>
            <w:r w:rsidRPr="006836D8">
              <w:rPr>
                <w:rFonts w:ascii="Cambria" w:hAnsi="Cambria"/>
                <w:sz w:val="24"/>
                <w:szCs w:val="24"/>
              </w:rPr>
              <w:lastRenderedPageBreak/>
              <w:t>speaking skills and progressing into reading and writing. (</w:t>
            </w:r>
            <w:proofErr w:type="spellStart"/>
            <w:r w:rsidRPr="006836D8">
              <w:rPr>
                <w:rFonts w:ascii="Cambria" w:hAnsi="Cambria"/>
                <w:sz w:val="24"/>
                <w:szCs w:val="24"/>
              </w:rPr>
              <w:t>Çakır</w:t>
            </w:r>
            <w:proofErr w:type="spellEnd"/>
            <w:r w:rsidRPr="006836D8">
              <w:rPr>
                <w:rFonts w:ascii="Cambria" w:hAnsi="Cambria"/>
                <w:sz w:val="24"/>
                <w:szCs w:val="24"/>
              </w:rPr>
              <w:t>, 2020; Ministry of National Education, 2013)</w:t>
            </w:r>
          </w:p>
          <w:p w14:paraId="3B221994" w14:textId="77777777" w:rsidR="006836D8" w:rsidRPr="006836D8" w:rsidRDefault="006836D8" w:rsidP="006836D8">
            <w:pPr>
              <w:spacing w:before="100" w:beforeAutospacing="1" w:after="100" w:afterAutospacing="1"/>
              <w:jc w:val="both"/>
              <w:rPr>
                <w:rFonts w:ascii="Cambria" w:hAnsi="Cambria"/>
                <w:color w:val="000000"/>
                <w:sz w:val="24"/>
                <w:szCs w:val="24"/>
                <w:lang w:val="en-ID"/>
              </w:rPr>
            </w:pPr>
          </w:p>
        </w:tc>
      </w:tr>
      <w:tr w:rsidR="006836D8" w14:paraId="4C773957" w14:textId="77777777" w:rsidTr="006836D8">
        <w:tc>
          <w:tcPr>
            <w:tcW w:w="1435" w:type="dxa"/>
          </w:tcPr>
          <w:p w14:paraId="691CCF42" w14:textId="3EE60FAB"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lastRenderedPageBreak/>
              <w:t>Curriculum Content and Assessment</w:t>
            </w:r>
          </w:p>
        </w:tc>
        <w:tc>
          <w:tcPr>
            <w:tcW w:w="1753" w:type="dxa"/>
          </w:tcPr>
          <w:p w14:paraId="1147FD42" w14:textId="1AF3F295" w:rsidR="006836D8" w:rsidRPr="006836D8" w:rsidRDefault="006836D8" w:rsidP="006836D8">
            <w:pPr>
              <w:spacing w:before="100" w:beforeAutospacing="1" w:after="100" w:afterAutospacing="1"/>
              <w:jc w:val="both"/>
              <w:rPr>
                <w:rFonts w:ascii="Cambria" w:hAnsi="Cambria"/>
                <w:color w:val="000000"/>
                <w:sz w:val="24"/>
                <w:szCs w:val="24"/>
                <w:lang w:val="en-ID"/>
              </w:rPr>
            </w:pPr>
            <w:proofErr w:type="spellStart"/>
            <w:r w:rsidRPr="006836D8">
              <w:rPr>
                <w:rFonts w:ascii="Cambria" w:hAnsi="Cambria"/>
                <w:sz w:val="24"/>
                <w:szCs w:val="24"/>
              </w:rPr>
              <w:t>Kurikulum</w:t>
            </w:r>
            <w:proofErr w:type="spellEnd"/>
            <w:r w:rsidRPr="006836D8">
              <w:rPr>
                <w:rFonts w:ascii="Cambria" w:hAnsi="Cambria"/>
                <w:sz w:val="24"/>
                <w:szCs w:val="24"/>
              </w:rPr>
              <w:t xml:space="preserve"> Merdeka integrates cognitive and affective skills, incorporating cultural awareness and emotional intelligence into English learning. It moves away from traditional assessments and uses performance-based </w:t>
            </w:r>
            <w:r w:rsidRPr="006836D8">
              <w:rPr>
                <w:rFonts w:ascii="Cambria" w:hAnsi="Cambria"/>
                <w:sz w:val="24"/>
                <w:szCs w:val="24"/>
              </w:rPr>
              <w:lastRenderedPageBreak/>
              <w:t>assessments, self-assessment, and peer feedback. (Ministry of Education, Culture, Research, and Technology, 2022)</w:t>
            </w:r>
          </w:p>
        </w:tc>
        <w:tc>
          <w:tcPr>
            <w:tcW w:w="1801" w:type="dxa"/>
          </w:tcPr>
          <w:p w14:paraId="11CB7E22" w14:textId="1BAE0158"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lastRenderedPageBreak/>
              <w:t xml:space="preserve">Assessment in SPN21 includes both language proficiency and broader competencies like critical thinking and teamwork. It combines formative assessment with project work, group tasks, and individualized learning paces, ensuring continuous </w:t>
            </w:r>
            <w:r w:rsidRPr="006836D8">
              <w:rPr>
                <w:rFonts w:ascii="Cambria" w:hAnsi="Cambria"/>
                <w:sz w:val="24"/>
                <w:szCs w:val="24"/>
              </w:rPr>
              <w:lastRenderedPageBreak/>
              <w:t>evaluation of students. (</w:t>
            </w:r>
            <w:proofErr w:type="spellStart"/>
            <w:r w:rsidRPr="006836D8">
              <w:rPr>
                <w:rFonts w:ascii="Cambria" w:hAnsi="Cambria"/>
                <w:sz w:val="24"/>
                <w:szCs w:val="24"/>
              </w:rPr>
              <w:t>Jabatan</w:t>
            </w:r>
            <w:proofErr w:type="spellEnd"/>
            <w:r w:rsidRPr="006836D8">
              <w:rPr>
                <w:rFonts w:ascii="Cambria" w:hAnsi="Cambria"/>
                <w:sz w:val="24"/>
                <w:szCs w:val="24"/>
              </w:rPr>
              <w:t xml:space="preserve"> Pendidikan Brunei, 2007)</w:t>
            </w:r>
          </w:p>
        </w:tc>
        <w:tc>
          <w:tcPr>
            <w:tcW w:w="1861" w:type="dxa"/>
          </w:tcPr>
          <w:p w14:paraId="46B297D2" w14:textId="7D763DD2"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lastRenderedPageBreak/>
              <w:t xml:space="preserve">The Turkish curriculum includes both formative and summative assessments. It aligns with the CEFR framework and evaluates language proficiency through tests, projects, and communication tasks, incorporating self-assessment tools for </w:t>
            </w:r>
            <w:r w:rsidRPr="006836D8">
              <w:rPr>
                <w:rFonts w:ascii="Cambria" w:hAnsi="Cambria"/>
                <w:sz w:val="24"/>
                <w:szCs w:val="24"/>
              </w:rPr>
              <w:lastRenderedPageBreak/>
              <w:t>student reflection. (Ministry of National Education, 2013)</w:t>
            </w:r>
          </w:p>
        </w:tc>
      </w:tr>
      <w:tr w:rsidR="006836D8" w14:paraId="535F924E" w14:textId="77777777" w:rsidTr="006836D8">
        <w:tc>
          <w:tcPr>
            <w:tcW w:w="1435" w:type="dxa"/>
          </w:tcPr>
          <w:p w14:paraId="14DFA795" w14:textId="13D4735B"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lastRenderedPageBreak/>
              <w:t>Cultural Integration and Global Competence</w:t>
            </w:r>
          </w:p>
        </w:tc>
        <w:tc>
          <w:tcPr>
            <w:tcW w:w="1753" w:type="dxa"/>
          </w:tcPr>
          <w:p w14:paraId="632CC4F6" w14:textId="1792DB42" w:rsidR="006836D8" w:rsidRPr="006836D8" w:rsidRDefault="006836D8" w:rsidP="006836D8">
            <w:pPr>
              <w:spacing w:before="100" w:beforeAutospacing="1" w:after="100" w:afterAutospacing="1"/>
              <w:jc w:val="both"/>
              <w:rPr>
                <w:rFonts w:ascii="Cambria" w:hAnsi="Cambria"/>
                <w:color w:val="000000"/>
                <w:sz w:val="24"/>
                <w:szCs w:val="24"/>
                <w:lang w:val="en-ID"/>
              </w:rPr>
            </w:pPr>
            <w:proofErr w:type="spellStart"/>
            <w:r w:rsidRPr="006836D8">
              <w:rPr>
                <w:rFonts w:ascii="Cambria" w:hAnsi="Cambria"/>
                <w:sz w:val="24"/>
                <w:szCs w:val="24"/>
              </w:rPr>
              <w:t>Kurikulum</w:t>
            </w:r>
            <w:proofErr w:type="spellEnd"/>
            <w:r w:rsidRPr="006836D8">
              <w:rPr>
                <w:rFonts w:ascii="Cambria" w:hAnsi="Cambria"/>
                <w:sz w:val="24"/>
                <w:szCs w:val="24"/>
              </w:rPr>
              <w:t xml:space="preserve"> Merdeka encourages students to connect with global contexts through project work and intercultural tasks. While grounded in Indonesian culture, it also exposes students to global English-speaking cultures through media and literature. (Suyadi, 2022)</w:t>
            </w:r>
          </w:p>
        </w:tc>
        <w:tc>
          <w:tcPr>
            <w:tcW w:w="1801" w:type="dxa"/>
          </w:tcPr>
          <w:p w14:paraId="2240C4B7" w14:textId="77777777" w:rsidR="006836D8" w:rsidRPr="006836D8" w:rsidRDefault="006836D8" w:rsidP="006836D8">
            <w:pPr>
              <w:spacing w:line="360" w:lineRule="auto"/>
              <w:rPr>
                <w:rFonts w:ascii="Cambria" w:hAnsi="Cambria"/>
                <w:sz w:val="24"/>
                <w:szCs w:val="24"/>
              </w:rPr>
            </w:pPr>
            <w:r w:rsidRPr="006836D8">
              <w:rPr>
                <w:rFonts w:ascii="Cambria" w:hAnsi="Cambria"/>
                <w:sz w:val="24"/>
                <w:szCs w:val="24"/>
              </w:rPr>
              <w:t xml:space="preserve">English is taught in Brunei within a framework that respects Islamic values and the local cultural heritage. The SPN21 curriculum encourages students to engage with global English media while maintaining a </w:t>
            </w:r>
            <w:r w:rsidRPr="006836D8">
              <w:rPr>
                <w:rFonts w:ascii="Cambria" w:hAnsi="Cambria"/>
                <w:sz w:val="24"/>
                <w:szCs w:val="24"/>
              </w:rPr>
              <w:lastRenderedPageBreak/>
              <w:t>sense of national pride and identity. (</w:t>
            </w:r>
            <w:proofErr w:type="spellStart"/>
            <w:r w:rsidRPr="006836D8">
              <w:rPr>
                <w:rFonts w:ascii="Cambria" w:hAnsi="Cambria"/>
                <w:sz w:val="24"/>
                <w:szCs w:val="24"/>
              </w:rPr>
              <w:t>Jabatan</w:t>
            </w:r>
            <w:proofErr w:type="spellEnd"/>
            <w:r w:rsidRPr="006836D8">
              <w:rPr>
                <w:rFonts w:ascii="Cambria" w:hAnsi="Cambria"/>
                <w:sz w:val="24"/>
                <w:szCs w:val="24"/>
              </w:rPr>
              <w:t xml:space="preserve"> Pendidikan Brunei, 2007)</w:t>
            </w:r>
          </w:p>
          <w:p w14:paraId="478CF64C" w14:textId="77F2374F" w:rsidR="006836D8" w:rsidRPr="006836D8" w:rsidRDefault="006836D8" w:rsidP="006836D8">
            <w:pPr>
              <w:spacing w:before="100" w:beforeAutospacing="1" w:after="100" w:afterAutospacing="1"/>
              <w:jc w:val="both"/>
              <w:rPr>
                <w:rFonts w:ascii="Cambria" w:hAnsi="Cambria"/>
                <w:color w:val="000000"/>
                <w:sz w:val="24"/>
                <w:szCs w:val="24"/>
                <w:lang w:val="en-ID"/>
              </w:rPr>
            </w:pPr>
          </w:p>
        </w:tc>
        <w:tc>
          <w:tcPr>
            <w:tcW w:w="1861" w:type="dxa"/>
          </w:tcPr>
          <w:p w14:paraId="29C7736E" w14:textId="77777777" w:rsidR="006836D8" w:rsidRPr="006836D8" w:rsidRDefault="006836D8" w:rsidP="006836D8">
            <w:pPr>
              <w:spacing w:line="360" w:lineRule="auto"/>
              <w:rPr>
                <w:rFonts w:ascii="Cambria" w:hAnsi="Cambria"/>
                <w:sz w:val="24"/>
                <w:szCs w:val="24"/>
              </w:rPr>
            </w:pPr>
            <w:r w:rsidRPr="006836D8">
              <w:rPr>
                <w:rFonts w:ascii="Cambria" w:hAnsi="Cambria"/>
                <w:sz w:val="24"/>
                <w:szCs w:val="24"/>
              </w:rPr>
              <w:lastRenderedPageBreak/>
              <w:t xml:space="preserve">Turkey’s curriculum encourages global competence by focusing on English-speaking cultures while fostering national cultural identity. It includes literature, global issues, and </w:t>
            </w:r>
            <w:r w:rsidRPr="006836D8">
              <w:rPr>
                <w:rFonts w:ascii="Cambria" w:hAnsi="Cambria"/>
                <w:sz w:val="24"/>
                <w:szCs w:val="24"/>
              </w:rPr>
              <w:lastRenderedPageBreak/>
              <w:t xml:space="preserve">interdisciplinary content to foster intercultural awareness and critical thinking. </w:t>
            </w:r>
            <w:r w:rsidRPr="006836D8">
              <w:rPr>
                <w:rFonts w:ascii="Cambria" w:hAnsi="Cambria"/>
                <w:sz w:val="24"/>
                <w:szCs w:val="24"/>
              </w:rPr>
              <w:fldChar w:fldCharType="begin" w:fldLock="1"/>
            </w:r>
            <w:r w:rsidRPr="006836D8">
              <w:rPr>
                <w:rFonts w:ascii="Cambria" w:hAnsi="Cambria"/>
                <w:sz w:val="24"/>
                <w:szCs w:val="24"/>
              </w:rPr>
              <w:instrText>ADDIN CSL_CITATION {"citationItems":[{"id":"ITEM-1","itemData":{"ISSN":"0033-6882","author":[{"dropping-particle":"","family":"Kirkgoz","given":"Yasemin","non-dropping-particle":"","parse-names":false,"suffix":""}],"container-title":"RELC journal","id":"ITEM-1","issue":"2","issued":{"date-parts":[["2007"]]},"page":"216-228","publisher":"Sage Publications Sage UK: London, England","title":"English language teaching in Turkey: Policy changes and their implementations","type":"article-journal","volume":"38"},"uris":["http://www.mendeley.com/documents/?uuid=522452b6-21c4-4e7d-ac33-ac0fd4b8fac5"]}],"mendeley":{"formattedCitation":"(Kirkgoz, 2007)","plainTextFormattedCitation":"(Kirkgoz, 2007)","previouslyFormattedCitation":"(Kirkgoz, 2007)"},"properties":{"noteIndex":0},"schema":"https://github.com/citation-style-language/schema/raw/master/csl-citation.json"}</w:instrText>
            </w:r>
            <w:r w:rsidRPr="006836D8">
              <w:rPr>
                <w:rFonts w:ascii="Cambria" w:hAnsi="Cambria"/>
                <w:sz w:val="24"/>
                <w:szCs w:val="24"/>
              </w:rPr>
              <w:fldChar w:fldCharType="separate"/>
            </w:r>
            <w:r w:rsidRPr="006836D8">
              <w:rPr>
                <w:rFonts w:ascii="Cambria" w:hAnsi="Cambria"/>
                <w:noProof/>
                <w:sz w:val="24"/>
                <w:szCs w:val="24"/>
              </w:rPr>
              <w:t>(Kirkgoz, 2007)</w:t>
            </w:r>
            <w:r w:rsidRPr="006836D8">
              <w:rPr>
                <w:rFonts w:ascii="Cambria" w:hAnsi="Cambria"/>
                <w:sz w:val="24"/>
                <w:szCs w:val="24"/>
              </w:rPr>
              <w:fldChar w:fldCharType="end"/>
            </w:r>
          </w:p>
          <w:p w14:paraId="05D18ECA" w14:textId="77777777" w:rsidR="006836D8" w:rsidRPr="006836D8" w:rsidRDefault="006836D8" w:rsidP="006836D8">
            <w:pPr>
              <w:spacing w:before="100" w:beforeAutospacing="1" w:after="100" w:afterAutospacing="1"/>
              <w:jc w:val="both"/>
              <w:rPr>
                <w:rFonts w:ascii="Cambria" w:hAnsi="Cambria"/>
                <w:color w:val="000000"/>
                <w:sz w:val="24"/>
                <w:szCs w:val="24"/>
                <w:lang w:val="en-ID"/>
              </w:rPr>
            </w:pPr>
          </w:p>
        </w:tc>
      </w:tr>
      <w:tr w:rsidR="006836D8" w14:paraId="31A4CC60" w14:textId="77777777" w:rsidTr="006836D8">
        <w:tc>
          <w:tcPr>
            <w:tcW w:w="1435" w:type="dxa"/>
          </w:tcPr>
          <w:p w14:paraId="03863E4D" w14:textId="77777777" w:rsidR="006836D8" w:rsidRPr="006836D8" w:rsidRDefault="006836D8" w:rsidP="006836D8">
            <w:pPr>
              <w:spacing w:line="360" w:lineRule="auto"/>
              <w:rPr>
                <w:rFonts w:ascii="Cambria" w:hAnsi="Cambria"/>
                <w:sz w:val="24"/>
                <w:szCs w:val="24"/>
              </w:rPr>
            </w:pPr>
            <w:r w:rsidRPr="006836D8">
              <w:rPr>
                <w:rFonts w:ascii="Cambria" w:hAnsi="Cambria"/>
                <w:sz w:val="24"/>
                <w:szCs w:val="24"/>
              </w:rPr>
              <w:lastRenderedPageBreak/>
              <w:t>Language Proficiency Levels and Global Standards</w:t>
            </w:r>
          </w:p>
          <w:p w14:paraId="147C99A6" w14:textId="77777777" w:rsidR="006836D8" w:rsidRPr="006836D8" w:rsidRDefault="006836D8" w:rsidP="006836D8">
            <w:pPr>
              <w:spacing w:before="100" w:beforeAutospacing="1" w:after="100" w:afterAutospacing="1"/>
              <w:jc w:val="both"/>
              <w:rPr>
                <w:rFonts w:ascii="Cambria" w:hAnsi="Cambria"/>
                <w:color w:val="000000"/>
                <w:sz w:val="24"/>
                <w:szCs w:val="24"/>
                <w:lang w:val="en-ID"/>
              </w:rPr>
            </w:pPr>
          </w:p>
        </w:tc>
        <w:tc>
          <w:tcPr>
            <w:tcW w:w="1753" w:type="dxa"/>
          </w:tcPr>
          <w:p w14:paraId="0B1F2A95" w14:textId="5010B92F"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t xml:space="preserve">The </w:t>
            </w:r>
            <w:proofErr w:type="spellStart"/>
            <w:r w:rsidRPr="006836D8">
              <w:rPr>
                <w:rFonts w:ascii="Cambria" w:hAnsi="Cambria"/>
                <w:sz w:val="24"/>
                <w:szCs w:val="24"/>
              </w:rPr>
              <w:t>Kurikulum</w:t>
            </w:r>
            <w:proofErr w:type="spellEnd"/>
            <w:r w:rsidRPr="006836D8">
              <w:rPr>
                <w:rFonts w:ascii="Cambria" w:hAnsi="Cambria"/>
                <w:sz w:val="24"/>
                <w:szCs w:val="24"/>
              </w:rPr>
              <w:t xml:space="preserve"> Merdeka does not officially use the CEFR but adopts similar proficiency levels. It emphasizes practical communication in English, aiming for basic to intermediate proficiency levels for national and global engagement. (Ministry of Education, </w:t>
            </w:r>
            <w:r w:rsidRPr="006836D8">
              <w:rPr>
                <w:rFonts w:ascii="Cambria" w:hAnsi="Cambria"/>
                <w:sz w:val="24"/>
                <w:szCs w:val="24"/>
              </w:rPr>
              <w:lastRenderedPageBreak/>
              <w:t>Culture, Research, and Technology, 2022)</w:t>
            </w:r>
          </w:p>
        </w:tc>
        <w:tc>
          <w:tcPr>
            <w:tcW w:w="1801" w:type="dxa"/>
          </w:tcPr>
          <w:p w14:paraId="45B14F39" w14:textId="2C9D162B"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lastRenderedPageBreak/>
              <w:t xml:space="preserve">The SPN21 curriculum does not follow the CEFR but sets proficiency standards aiming for communicative competence in English. It focuses on fluency and preparing students for the workforce and global citizenship. (Education Department of Brunei </w:t>
            </w:r>
            <w:r w:rsidRPr="006836D8">
              <w:rPr>
                <w:rFonts w:ascii="Cambria" w:hAnsi="Cambria"/>
                <w:sz w:val="24"/>
                <w:szCs w:val="24"/>
              </w:rPr>
              <w:lastRenderedPageBreak/>
              <w:t>Darussalam, 2007)</w:t>
            </w:r>
          </w:p>
        </w:tc>
        <w:tc>
          <w:tcPr>
            <w:tcW w:w="1861" w:type="dxa"/>
          </w:tcPr>
          <w:p w14:paraId="3E392748" w14:textId="21683E26"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lastRenderedPageBreak/>
              <w:t>Turkey follows the CEFR framework, with the expectation that students will reach intermediate proficiency (B1/B2) by high school graduation, ensuring readiness for academic, professional, and social contexts. (Ministry of National Education, 2013)</w:t>
            </w:r>
          </w:p>
        </w:tc>
      </w:tr>
    </w:tbl>
    <w:p w14:paraId="22F12120"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4. Discussion</w:t>
      </w:r>
    </w:p>
    <w:p w14:paraId="1790955B"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This section discusses the key findings related to the English language curricula in Indonesia, Brunei Darussalam, and Turkey, drawing comparisons and offering interpretations in light of the research questions. It explores how each country's approach to English language education aligns with its broader educational goals, cultural values, and societal needs. The discussion will also address the effectiveness of each curriculum in fostering language proficiency and preparing students for global participation.</w:t>
      </w:r>
    </w:p>
    <w:p w14:paraId="20BE7789"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4.1 Pedagogical Approaches: A Shift Toward Student-</w:t>
      </w:r>
      <w:proofErr w:type="spellStart"/>
      <w:r w:rsidRPr="006836D8">
        <w:rPr>
          <w:rFonts w:ascii="Cambria" w:hAnsi="Cambria"/>
          <w:b/>
          <w:bCs/>
          <w:color w:val="000000"/>
          <w:sz w:val="24"/>
          <w:szCs w:val="24"/>
          <w:lang w:val="en-ID"/>
        </w:rPr>
        <w:t>Centered</w:t>
      </w:r>
      <w:proofErr w:type="spellEnd"/>
      <w:r w:rsidRPr="006836D8">
        <w:rPr>
          <w:rFonts w:ascii="Cambria" w:hAnsi="Cambria"/>
          <w:b/>
          <w:bCs/>
          <w:color w:val="000000"/>
          <w:sz w:val="24"/>
          <w:szCs w:val="24"/>
          <w:lang w:val="en-ID"/>
        </w:rPr>
        <w:t xml:space="preserve"> Learning</w:t>
      </w:r>
    </w:p>
    <w:p w14:paraId="45FC9471"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The findings show that all three countries have adopted student-</w:t>
      </w:r>
      <w:proofErr w:type="spellStart"/>
      <w:r w:rsidRPr="006836D8">
        <w:rPr>
          <w:rFonts w:ascii="Cambria" w:hAnsi="Cambria"/>
          <w:color w:val="000000"/>
          <w:sz w:val="24"/>
          <w:szCs w:val="24"/>
          <w:lang w:val="en-ID"/>
        </w:rPr>
        <w:t>centered</w:t>
      </w:r>
      <w:proofErr w:type="spellEnd"/>
      <w:r w:rsidRPr="006836D8">
        <w:rPr>
          <w:rFonts w:ascii="Cambria" w:hAnsi="Cambria"/>
          <w:color w:val="000000"/>
          <w:sz w:val="24"/>
          <w:szCs w:val="24"/>
          <w:lang w:val="en-ID"/>
        </w:rPr>
        <w:t xml:space="preserve"> pedagogies, although the extent and focus of implementation vary. Indonesia's </w:t>
      </w:r>
      <w:proofErr w:type="spellStart"/>
      <w:r w:rsidRPr="006836D8">
        <w:rPr>
          <w:rFonts w:ascii="Cambria" w:hAnsi="Cambria"/>
          <w:i/>
          <w:iCs/>
          <w:color w:val="000000"/>
          <w:sz w:val="24"/>
          <w:szCs w:val="24"/>
          <w:lang w:val="en-ID"/>
        </w:rPr>
        <w:t>Kurikulum</w:t>
      </w:r>
      <w:proofErr w:type="spellEnd"/>
      <w:r w:rsidRPr="006836D8">
        <w:rPr>
          <w:rFonts w:ascii="Cambria" w:hAnsi="Cambria"/>
          <w:i/>
          <w:iCs/>
          <w:color w:val="000000"/>
          <w:sz w:val="24"/>
          <w:szCs w:val="24"/>
          <w:lang w:val="en-ID"/>
        </w:rPr>
        <w:t xml:space="preserve"> Merdeka</w:t>
      </w:r>
      <w:r w:rsidRPr="006836D8">
        <w:rPr>
          <w:rFonts w:ascii="Cambria" w:hAnsi="Cambria"/>
          <w:color w:val="000000"/>
          <w:sz w:val="24"/>
          <w:szCs w:val="24"/>
          <w:lang w:val="en-ID"/>
        </w:rPr>
        <w:t xml:space="preserve"> and Turkey’s communicative approach emphasize task-based and interactive learning strategies. Both aim to foster real-world language skills through activities such as group work and project-based learning. In contrast, Brunei’s </w:t>
      </w:r>
      <w:r w:rsidRPr="006836D8">
        <w:rPr>
          <w:rFonts w:ascii="Cambria" w:hAnsi="Cambria"/>
          <w:i/>
          <w:iCs/>
          <w:color w:val="000000"/>
          <w:sz w:val="24"/>
          <w:szCs w:val="24"/>
          <w:lang w:val="en-ID"/>
        </w:rPr>
        <w:t>SPN21</w:t>
      </w:r>
      <w:r w:rsidRPr="006836D8">
        <w:rPr>
          <w:rFonts w:ascii="Cambria" w:hAnsi="Cambria"/>
          <w:color w:val="000000"/>
          <w:sz w:val="24"/>
          <w:szCs w:val="24"/>
          <w:lang w:val="en-ID"/>
        </w:rPr>
        <w:t xml:space="preserve"> curriculum includes integrated cross-curricular approaches that balance both traditional and contemporary pedagogies, incorporating cooperative learning while respecting Brunei's socio-cultural context.</w:t>
      </w:r>
    </w:p>
    <w:p w14:paraId="05D78C72"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This shift towards student-</w:t>
      </w:r>
      <w:proofErr w:type="spellStart"/>
      <w:r w:rsidRPr="006836D8">
        <w:rPr>
          <w:rFonts w:ascii="Cambria" w:hAnsi="Cambria"/>
          <w:color w:val="000000"/>
          <w:sz w:val="24"/>
          <w:szCs w:val="24"/>
          <w:lang w:val="en-ID"/>
        </w:rPr>
        <w:t>centered</w:t>
      </w:r>
      <w:proofErr w:type="spellEnd"/>
      <w:r w:rsidRPr="006836D8">
        <w:rPr>
          <w:rFonts w:ascii="Cambria" w:hAnsi="Cambria"/>
          <w:color w:val="000000"/>
          <w:sz w:val="24"/>
          <w:szCs w:val="24"/>
          <w:lang w:val="en-ID"/>
        </w:rPr>
        <w:t xml:space="preserve"> learning reflects a global trend that prioritizes engaging students in active learning and critical thinking. Research supports that task-based and project-oriented pedagogies increase language acquisition by providing learners with meaningful contexts in which to practice English </w:t>
      </w:r>
      <w:r w:rsidRPr="006836D8">
        <w:rPr>
          <w:rFonts w:ascii="Cambria" w:hAnsi="Cambria"/>
          <w:color w:val="000000"/>
          <w:sz w:val="24"/>
          <w:szCs w:val="24"/>
          <w:lang w:val="en-ID"/>
        </w:rPr>
        <w:fldChar w:fldCharType="begin" w:fldLock="1"/>
      </w:r>
      <w:r w:rsidRPr="006836D8">
        <w:rPr>
          <w:rFonts w:ascii="Cambria" w:hAnsi="Cambria"/>
          <w:color w:val="000000"/>
          <w:sz w:val="24"/>
          <w:szCs w:val="24"/>
          <w:lang w:val="en-ID"/>
        </w:rPr>
        <w:instrText>ADDIN CSL_CITATION {"citationItems":[{"id":"ITEM-1","itemData":{"author":[{"dropping-particle":"","family":"Ellis","given":"Rod","non-dropping-particle":"","parse-names":false,"suffix":""}],"container-title":"Task-based language teaching and assessment: Contemporary reflections from across the world","id":"ITEM-1","issued":{"date-parts":[["2022"]]},"page":"39-61","publisher":"Springer","title":"Task-based language teaching: Early days, now and into the future","type":"chapter"},"uris":["http://www.mendeley.com/documents/?uuid=189ca092-d467-4a60-b44c-0536d7aef5e0"]}],"mendeley":{"formattedCitation":"(Ellis, 2022)","plainTextFormattedCitation":"(Ellis, 2022)","previouslyFormattedCitation":"(Ellis, 2022)"},"properties":{"noteIndex":0},"schema":"https://github.com/citation-style-language/schema/raw/master/csl-citation.json"}</w:instrText>
      </w:r>
      <w:r w:rsidRPr="006836D8">
        <w:rPr>
          <w:rFonts w:ascii="Cambria" w:hAnsi="Cambria"/>
          <w:color w:val="000000"/>
          <w:sz w:val="24"/>
          <w:szCs w:val="24"/>
          <w:lang w:val="en-ID"/>
        </w:rPr>
        <w:fldChar w:fldCharType="separate"/>
      </w:r>
      <w:r w:rsidRPr="006836D8">
        <w:rPr>
          <w:rFonts w:ascii="Cambria" w:hAnsi="Cambria"/>
          <w:color w:val="000000"/>
          <w:sz w:val="24"/>
          <w:szCs w:val="24"/>
          <w:lang w:val="en-ID"/>
        </w:rPr>
        <w:t>(Ellis, 2022)</w:t>
      </w:r>
      <w:r w:rsidRPr="006836D8">
        <w:rPr>
          <w:rFonts w:ascii="Cambria" w:hAnsi="Cambria"/>
          <w:color w:val="000000"/>
          <w:sz w:val="24"/>
          <w:szCs w:val="24"/>
          <w:lang w:val="en-ID"/>
        </w:rPr>
        <w:fldChar w:fldCharType="end"/>
      </w:r>
      <w:r w:rsidRPr="006836D8">
        <w:rPr>
          <w:rFonts w:ascii="Cambria" w:hAnsi="Cambria"/>
          <w:color w:val="000000"/>
          <w:sz w:val="24"/>
          <w:szCs w:val="24"/>
          <w:lang w:val="en-ID"/>
        </w:rPr>
        <w:t xml:space="preserve">. Thus, while each country's curriculum is influenced by different </w:t>
      </w:r>
      <w:r w:rsidRPr="006836D8">
        <w:rPr>
          <w:rFonts w:ascii="Cambria" w:hAnsi="Cambria"/>
          <w:color w:val="000000"/>
          <w:sz w:val="24"/>
          <w:szCs w:val="24"/>
          <w:lang w:val="en-ID"/>
        </w:rPr>
        <w:lastRenderedPageBreak/>
        <w:t>socio-cultural and historical factors, they all align with contemporary pedagogical trends.</w:t>
      </w:r>
    </w:p>
    <w:p w14:paraId="39339947"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4.2 Assessment Practices: Formative vs. Summative Approaches</w:t>
      </w:r>
    </w:p>
    <w:p w14:paraId="0B8C048D"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The comparison of assessment practices reveals that all three countries have incorporated formative assessment, such as project work, presentations, and peer evaluations, into their curricula. However, while Indonesia and Turkey have made strides toward integrating formative assessment strategies, Brunei places a greater emphasis on a balanced combination of both formative and summative assessments. This aligns with their educational objective of developing well-rounded individuals who are proficient in both English and other competencies such as problem-solving and collaboration.</w:t>
      </w:r>
    </w:p>
    <w:p w14:paraId="15973AD7"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Formative assessments have been shown to promote learner autonomy and reflect authentic language use, thus enhancing language proficiency </w:t>
      </w:r>
      <w:r w:rsidRPr="006836D8">
        <w:rPr>
          <w:rFonts w:ascii="Cambria" w:hAnsi="Cambria"/>
          <w:color w:val="000000"/>
          <w:sz w:val="24"/>
          <w:szCs w:val="24"/>
          <w:lang w:val="en-ID"/>
        </w:rPr>
        <w:fldChar w:fldCharType="begin" w:fldLock="1"/>
      </w:r>
      <w:r w:rsidRPr="006836D8">
        <w:rPr>
          <w:rFonts w:ascii="Cambria" w:hAnsi="Cambria"/>
          <w:color w:val="000000"/>
          <w:sz w:val="24"/>
          <w:szCs w:val="24"/>
          <w:lang w:val="en-ID"/>
        </w:rPr>
        <w:instrText>ADDIN CSL_CITATION {"citationItems":[{"id":"ITEM-1","itemData":{"ISSN":"0969-594X","author":[{"dropping-particle":"","family":"Sadler","given":"D Royce","non-dropping-particle":"","parse-names":false,"suffix":""}],"container-title":"Assessment in education: principles, policy &amp; practice","id":"ITEM-1","issue":"1","issued":{"date-parts":[["1998"]]},"page":"77-84","publisher":"Taylor &amp; Francis","title":"Formative assessment: Revisiting the territory","type":"article-journal","volume":"5"},"uris":["http://www.mendeley.com/documents/?uuid=c35b2b8f-27d9-4209-8f56-5d332884155f"]}],"mendeley":{"formattedCitation":"(Sadler, 1998)","plainTextFormattedCitation":"(Sadler, 1998)","previouslyFormattedCitation":"(Sadler, 1998)"},"properties":{"noteIndex":0},"schema":"https://github.com/citation-style-language/schema/raw/master/csl-citation.json"}</w:instrText>
      </w:r>
      <w:r w:rsidRPr="006836D8">
        <w:rPr>
          <w:rFonts w:ascii="Cambria" w:hAnsi="Cambria"/>
          <w:color w:val="000000"/>
          <w:sz w:val="24"/>
          <w:szCs w:val="24"/>
          <w:lang w:val="en-ID"/>
        </w:rPr>
        <w:fldChar w:fldCharType="separate"/>
      </w:r>
      <w:r w:rsidRPr="006836D8">
        <w:rPr>
          <w:rFonts w:ascii="Cambria" w:hAnsi="Cambria"/>
          <w:color w:val="000000"/>
          <w:sz w:val="24"/>
          <w:szCs w:val="24"/>
          <w:lang w:val="en-ID"/>
        </w:rPr>
        <w:t>(Sadler, 1998)</w:t>
      </w:r>
      <w:r w:rsidRPr="006836D8">
        <w:rPr>
          <w:rFonts w:ascii="Cambria" w:hAnsi="Cambria"/>
          <w:color w:val="000000"/>
          <w:sz w:val="24"/>
          <w:szCs w:val="24"/>
          <w:lang w:val="en-ID"/>
        </w:rPr>
        <w:fldChar w:fldCharType="end"/>
      </w:r>
      <w:r w:rsidRPr="006836D8">
        <w:rPr>
          <w:rFonts w:ascii="Cambria" w:hAnsi="Cambria"/>
          <w:color w:val="000000"/>
          <w:sz w:val="24"/>
          <w:szCs w:val="24"/>
          <w:lang w:val="en-ID"/>
        </w:rPr>
        <w:t>. However, a more balanced approach, as seen in Brunei, might allow for a more comprehensive evaluation of students' capabilities in both language skills and critical thinking.</w:t>
      </w:r>
    </w:p>
    <w:p w14:paraId="65B9049F"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4.3 Cultural Context and Global Competence</w:t>
      </w:r>
    </w:p>
    <w:p w14:paraId="05F342A6"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One of the notable differences among the curricula is the way each country integrates cultural elements into its English language education. While all three curricula emphasize global competence, Brunei's approach is more explicitly intertwined with national identity, integrating Islamic values and local culture alongside global English use. This is reflective of Brunei's goal to maintain cultural heritage while preparing students for the globalized world. On the other hand, Indonesia’s </w:t>
      </w:r>
      <w:proofErr w:type="spellStart"/>
      <w:r w:rsidRPr="006836D8">
        <w:rPr>
          <w:rFonts w:ascii="Cambria" w:hAnsi="Cambria"/>
          <w:i/>
          <w:iCs/>
          <w:color w:val="000000"/>
          <w:sz w:val="24"/>
          <w:szCs w:val="24"/>
          <w:lang w:val="en-ID"/>
        </w:rPr>
        <w:t>Kurikulum</w:t>
      </w:r>
      <w:proofErr w:type="spellEnd"/>
      <w:r w:rsidRPr="006836D8">
        <w:rPr>
          <w:rFonts w:ascii="Cambria" w:hAnsi="Cambria"/>
          <w:i/>
          <w:iCs/>
          <w:color w:val="000000"/>
          <w:sz w:val="24"/>
          <w:szCs w:val="24"/>
          <w:lang w:val="en-ID"/>
        </w:rPr>
        <w:t xml:space="preserve"> Merdeka</w:t>
      </w:r>
      <w:r w:rsidRPr="006836D8">
        <w:rPr>
          <w:rFonts w:ascii="Cambria" w:hAnsi="Cambria"/>
          <w:color w:val="000000"/>
          <w:sz w:val="24"/>
          <w:szCs w:val="24"/>
          <w:lang w:val="en-ID"/>
        </w:rPr>
        <w:t xml:space="preserve"> and Turkey’s curriculum focus on the balance between local culture and global communication but with less direct emphasis on religious values or specific national ideologies.</w:t>
      </w:r>
    </w:p>
    <w:p w14:paraId="60508995"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lastRenderedPageBreak/>
        <w:t xml:space="preserve">The integration of culture into language education is essential for fostering intercultural competence, which is increasingly necessary in the context of global communication. Research has shown that understanding both the target language's culture and one's own cultural values enhances language acquisition and communication skills </w:t>
      </w:r>
      <w:r w:rsidRPr="006836D8">
        <w:rPr>
          <w:rFonts w:ascii="Cambria" w:hAnsi="Cambria"/>
          <w:color w:val="000000"/>
          <w:sz w:val="24"/>
          <w:szCs w:val="24"/>
          <w:lang w:val="en-ID"/>
        </w:rPr>
        <w:fldChar w:fldCharType="begin" w:fldLock="1"/>
      </w:r>
      <w:r w:rsidRPr="006836D8">
        <w:rPr>
          <w:rFonts w:ascii="Cambria" w:hAnsi="Cambria"/>
          <w:color w:val="000000"/>
          <w:sz w:val="24"/>
          <w:szCs w:val="24"/>
          <w:lang w:val="en-ID"/>
        </w:rPr>
        <w:instrText>ADDIN CSL_CITATION {"citationItems":[{"id":"ITEM-1","itemData":{"ISBN":"0194371875","author":[{"dropping-particle":"","family":"Kramsch","given":"Claire","non-dropping-particle":"","parse-names":false,"suffix":""}],"id":"ITEM-1","issued":{"date-parts":[["1993"]]},"publisher":"Oxford university press","title":"Context and culture in language teaching","type":"book"},"uris":["http://www.mendeley.com/documents/?uuid=c09c0ac4-deec-4371-99cc-88d177017b5a"]}],"mendeley":{"formattedCitation":"(Kramsch, 1993)","plainTextFormattedCitation":"(Kramsch, 1993)","previouslyFormattedCitation":"(Kramsch, 1993)"},"properties":{"noteIndex":0},"schema":"https://github.com/citation-style-language/schema/raw/master/csl-citation.json"}</w:instrText>
      </w:r>
      <w:r w:rsidRPr="006836D8">
        <w:rPr>
          <w:rFonts w:ascii="Cambria" w:hAnsi="Cambria"/>
          <w:color w:val="000000"/>
          <w:sz w:val="24"/>
          <w:szCs w:val="24"/>
          <w:lang w:val="en-ID"/>
        </w:rPr>
        <w:fldChar w:fldCharType="separate"/>
      </w:r>
      <w:r w:rsidRPr="006836D8">
        <w:rPr>
          <w:rFonts w:ascii="Cambria" w:hAnsi="Cambria"/>
          <w:color w:val="000000"/>
          <w:sz w:val="24"/>
          <w:szCs w:val="24"/>
          <w:lang w:val="en-ID"/>
        </w:rPr>
        <w:t>(Kramsch, 1993)</w:t>
      </w:r>
      <w:r w:rsidRPr="006836D8">
        <w:rPr>
          <w:rFonts w:ascii="Cambria" w:hAnsi="Cambria"/>
          <w:color w:val="000000"/>
          <w:sz w:val="24"/>
          <w:szCs w:val="24"/>
          <w:lang w:val="en-ID"/>
        </w:rPr>
        <w:fldChar w:fldCharType="end"/>
      </w:r>
      <w:r w:rsidRPr="006836D8">
        <w:rPr>
          <w:rFonts w:ascii="Cambria" w:hAnsi="Cambria"/>
          <w:color w:val="000000"/>
          <w:sz w:val="24"/>
          <w:szCs w:val="24"/>
          <w:lang w:val="en-ID"/>
        </w:rPr>
        <w:t>. Therefore, while the Indonesian and Turkish curricula allow for intercultural exchange through English, Brunei’s curriculum perhaps provides a more integrated model for blending national identity with global engagement.</w:t>
      </w:r>
    </w:p>
    <w:p w14:paraId="0CBB0A93"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4.4 Alignment with Global Standards and Proficiency</w:t>
      </w:r>
    </w:p>
    <w:p w14:paraId="7E915D06"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Turkey's adoption of the CEFR framework provides a clear and standardized measure for language proficiency. This framework, which is internationally recognized, ensures that students are evaluated against common language benchmarks, preparing them for international academic and professional environments. Indonesia and Brunei, while not explicitly aligning their curricula with CEFR, have similar objectives in terms of developing students' functional language skills for real-world communication. Indonesia’s focus on practical communication through the </w:t>
      </w:r>
      <w:proofErr w:type="spellStart"/>
      <w:r w:rsidRPr="006836D8">
        <w:rPr>
          <w:rFonts w:ascii="Cambria" w:hAnsi="Cambria"/>
          <w:i/>
          <w:iCs/>
          <w:color w:val="000000"/>
          <w:sz w:val="24"/>
          <w:szCs w:val="24"/>
          <w:lang w:val="en-ID"/>
        </w:rPr>
        <w:t>Kurikulum</w:t>
      </w:r>
      <w:proofErr w:type="spellEnd"/>
      <w:r w:rsidRPr="006836D8">
        <w:rPr>
          <w:rFonts w:ascii="Cambria" w:hAnsi="Cambria"/>
          <w:i/>
          <w:iCs/>
          <w:color w:val="000000"/>
          <w:sz w:val="24"/>
          <w:szCs w:val="24"/>
          <w:lang w:val="en-ID"/>
        </w:rPr>
        <w:t xml:space="preserve"> Merdeka</w:t>
      </w:r>
      <w:r w:rsidRPr="006836D8">
        <w:rPr>
          <w:rFonts w:ascii="Cambria" w:hAnsi="Cambria"/>
          <w:color w:val="000000"/>
          <w:sz w:val="24"/>
          <w:szCs w:val="24"/>
          <w:lang w:val="en-ID"/>
        </w:rPr>
        <w:t xml:space="preserve"> and Brunei’s emphasis on bilingual proficiency also align with global trends in language education, which prioritize communicative competence over rote memorization.</w:t>
      </w:r>
    </w:p>
    <w:p w14:paraId="29AAB527"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Studies have shown that aligning curricula with international frameworks like the CEFR can ensure that students meet global expectations for language proficiency and are equipped to engage in cross-cultural communication </w:t>
      </w:r>
      <w:r w:rsidRPr="006836D8">
        <w:rPr>
          <w:rFonts w:ascii="Cambria" w:hAnsi="Cambria"/>
          <w:color w:val="000000"/>
          <w:sz w:val="24"/>
          <w:szCs w:val="24"/>
          <w:lang w:val="en-ID"/>
        </w:rPr>
        <w:fldChar w:fldCharType="begin" w:fldLock="1"/>
      </w:r>
      <w:r w:rsidRPr="006836D8">
        <w:rPr>
          <w:rFonts w:ascii="Cambria" w:hAnsi="Cambria"/>
          <w:color w:val="000000"/>
          <w:sz w:val="24"/>
          <w:szCs w:val="24"/>
          <w:lang w:val="en-ID"/>
        </w:rPr>
        <w:instrText>ADDIN CSL_CITATION {"citationItems":[{"id":"ITEM-1","itemData":{"DOI":"10.1002/9781118784235.eelt0114.pub2","ISBN":"0521005310","abstract":"The association between prenatal care and infant health has been shown in many studies. Therefore, accurate information on prenatal care is required to assess the organization of preventive measures aiming at a reducing in neonatal mortality and morbidity. We retrospectively collected data on 854 pregnancies. According to a classification scheme developed by Kessner, 61.6% of women had access to adequate prenatal care. Overall, the proportion of adequate prenatal care was lower among multiparas, and in this subgroup we found a lower rate for women with base line insurance. In the primiparas subgroup we found a lower rate of adequate prenatal care for foreigners, women under 20 years or unmarried mothers, and for women without professional activity during pregnancy, besides preterm birth was more frequent amongst women in the group of prenatal care qualified as intermediate or inadequate. The frequency of pregnancy visits and the Kessner index are discussed in a literature review. The association between socio-economic indicators and prenatal care was unexpected considering the overall wealth of Switzerland. With a 6.8 infant mortality registered in 1989, this country can be considered to have one of the lowest rates in the world. These findings nevertheless suggest the way to possible addiitonal gains by interventions targeted to specific socio-economic groups.","author":[{"dropping-particle":"","family":"Little","given":"David","non-dropping-particle":"","parse-names":false,"suffix":""}],"container-title":"The TESOL Encyclopedia of English Language Teaching","id":"ITEM-1","issued":{"date-parts":[["2020"]]},"number-of-pages":"1-7","publisher":"Cambridge University Press","title":"Common European Framework of Reference for Languages","type":"book"},"uris":["http://www.mendeley.com/documents/?uuid=4473cf8d-26da-4991-82fa-5c138611d489"]}],"mendeley":{"formattedCitation":"(Little, 2020)","plainTextFormattedCitation":"(Little, 2020)","previouslyFormattedCitation":"(Little, 2020)"},"properties":{"noteIndex":0},"schema":"https://github.com/citation-style-language/schema/raw/master/csl-citation.json"}</w:instrText>
      </w:r>
      <w:r w:rsidRPr="006836D8">
        <w:rPr>
          <w:rFonts w:ascii="Cambria" w:hAnsi="Cambria"/>
          <w:color w:val="000000"/>
          <w:sz w:val="24"/>
          <w:szCs w:val="24"/>
          <w:lang w:val="en-ID"/>
        </w:rPr>
        <w:fldChar w:fldCharType="separate"/>
      </w:r>
      <w:r w:rsidRPr="006836D8">
        <w:rPr>
          <w:rFonts w:ascii="Cambria" w:hAnsi="Cambria"/>
          <w:color w:val="000000"/>
          <w:sz w:val="24"/>
          <w:szCs w:val="24"/>
          <w:lang w:val="en-ID"/>
        </w:rPr>
        <w:t>(Little, 2020)</w:t>
      </w:r>
      <w:r w:rsidRPr="006836D8">
        <w:rPr>
          <w:rFonts w:ascii="Cambria" w:hAnsi="Cambria"/>
          <w:color w:val="000000"/>
          <w:sz w:val="24"/>
          <w:szCs w:val="24"/>
          <w:lang w:val="en-ID"/>
        </w:rPr>
        <w:fldChar w:fldCharType="end"/>
      </w:r>
      <w:r w:rsidRPr="006836D8">
        <w:rPr>
          <w:rFonts w:ascii="Cambria" w:hAnsi="Cambria"/>
          <w:color w:val="000000"/>
          <w:sz w:val="24"/>
          <w:szCs w:val="24"/>
          <w:lang w:val="en-ID"/>
        </w:rPr>
        <w:t>. In this regard, Turkey's explicit alignment with CEFR sets a clear standard, whereas Indonesia and Brunei implicitly aim to achieve similar goals through their focus on communicative and bilingual competence.</w:t>
      </w:r>
    </w:p>
    <w:p w14:paraId="00FEBBDE" w14:textId="77777777" w:rsidR="006836D8" w:rsidRDefault="006836D8" w:rsidP="006836D8">
      <w:pPr>
        <w:spacing w:before="100" w:beforeAutospacing="1" w:after="100" w:afterAutospacing="1" w:line="240" w:lineRule="auto"/>
        <w:jc w:val="both"/>
        <w:rPr>
          <w:rFonts w:ascii="Cambria" w:hAnsi="Cambria"/>
          <w:b/>
          <w:bCs/>
          <w:color w:val="000000"/>
          <w:sz w:val="24"/>
          <w:szCs w:val="24"/>
          <w:lang w:val="en-ID"/>
        </w:rPr>
      </w:pPr>
    </w:p>
    <w:p w14:paraId="28AD7EEF" w14:textId="77777777" w:rsidR="006836D8" w:rsidRDefault="006836D8" w:rsidP="006836D8">
      <w:pPr>
        <w:spacing w:before="100" w:beforeAutospacing="1" w:after="100" w:afterAutospacing="1" w:line="240" w:lineRule="auto"/>
        <w:jc w:val="both"/>
        <w:rPr>
          <w:rFonts w:ascii="Cambria" w:hAnsi="Cambria"/>
          <w:b/>
          <w:bCs/>
          <w:color w:val="000000"/>
          <w:sz w:val="24"/>
          <w:szCs w:val="24"/>
          <w:lang w:val="en-ID"/>
        </w:rPr>
      </w:pPr>
    </w:p>
    <w:p w14:paraId="14F46A51" w14:textId="4779DA03"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lastRenderedPageBreak/>
        <w:t>5. Conclusion</w:t>
      </w:r>
    </w:p>
    <w:p w14:paraId="7F9F7466"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The conclusion should summarize the main findings and insights from the study. It should synthesize the key points from the </w:t>
      </w:r>
      <w:r w:rsidRPr="006836D8">
        <w:rPr>
          <w:rFonts w:ascii="Cambria" w:hAnsi="Cambria"/>
          <w:b/>
          <w:bCs/>
          <w:color w:val="000000"/>
          <w:sz w:val="24"/>
          <w:szCs w:val="24"/>
          <w:lang w:val="en-ID"/>
        </w:rPr>
        <w:t>Findings</w:t>
      </w:r>
      <w:r w:rsidRPr="006836D8">
        <w:rPr>
          <w:rFonts w:ascii="Cambria" w:hAnsi="Cambria"/>
          <w:color w:val="000000"/>
          <w:sz w:val="24"/>
          <w:szCs w:val="24"/>
          <w:lang w:val="en-ID"/>
        </w:rPr>
        <w:t xml:space="preserve"> and </w:t>
      </w:r>
      <w:r w:rsidRPr="006836D8">
        <w:rPr>
          <w:rFonts w:ascii="Cambria" w:hAnsi="Cambria"/>
          <w:b/>
          <w:bCs/>
          <w:color w:val="000000"/>
          <w:sz w:val="24"/>
          <w:szCs w:val="24"/>
          <w:lang w:val="en-ID"/>
        </w:rPr>
        <w:t>Discussion</w:t>
      </w:r>
      <w:r w:rsidRPr="006836D8">
        <w:rPr>
          <w:rFonts w:ascii="Cambria" w:hAnsi="Cambria"/>
          <w:color w:val="000000"/>
          <w:sz w:val="24"/>
          <w:szCs w:val="24"/>
          <w:lang w:val="en-ID"/>
        </w:rPr>
        <w:t xml:space="preserve"> sections and highlight the implications for the English language curriculum in Indonesia, Brunei Darussalam, and Turkey. The conclusion will also emphasize the significance of these findings within the context of language policy, teaching practices, and the broader educational goals of each country.</w:t>
      </w:r>
    </w:p>
    <w:p w14:paraId="23415821"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5.1 Summary of Key Findings</w:t>
      </w:r>
    </w:p>
    <w:p w14:paraId="1CDEB332"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This study examined the English language curricula in Indonesia, Brunei Darussalam, and Turkey, focusing on their objectives, pedagogical approaches, assessment practices, and alignment with global standards. The findings revealed that:</w:t>
      </w:r>
    </w:p>
    <w:tbl>
      <w:tblPr>
        <w:tblStyle w:val="TableGrid"/>
        <w:tblW w:w="0" w:type="auto"/>
        <w:tblLook w:val="04A0" w:firstRow="1" w:lastRow="0" w:firstColumn="1" w:lastColumn="0" w:noHBand="0" w:noVBand="1"/>
      </w:tblPr>
      <w:tblGrid>
        <w:gridCol w:w="3425"/>
        <w:gridCol w:w="3425"/>
      </w:tblGrid>
      <w:tr w:rsidR="006836D8" w14:paraId="3F7A34A9" w14:textId="77777777" w:rsidTr="006836D8">
        <w:tc>
          <w:tcPr>
            <w:tcW w:w="3425" w:type="dxa"/>
          </w:tcPr>
          <w:p w14:paraId="08719244" w14:textId="6815A1F0"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t>Country</w:t>
            </w:r>
          </w:p>
        </w:tc>
        <w:tc>
          <w:tcPr>
            <w:tcW w:w="3425" w:type="dxa"/>
          </w:tcPr>
          <w:p w14:paraId="0804E963" w14:textId="20F257EB"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t>Curriculum Overview</w:t>
            </w:r>
          </w:p>
        </w:tc>
      </w:tr>
      <w:tr w:rsidR="006836D8" w14:paraId="2CB96CA3" w14:textId="77777777" w:rsidTr="006836D8">
        <w:tc>
          <w:tcPr>
            <w:tcW w:w="3425" w:type="dxa"/>
          </w:tcPr>
          <w:p w14:paraId="0C23A326" w14:textId="77777777" w:rsidR="006836D8" w:rsidRPr="006836D8" w:rsidRDefault="006836D8" w:rsidP="006836D8">
            <w:pPr>
              <w:spacing w:line="360" w:lineRule="auto"/>
              <w:rPr>
                <w:rFonts w:ascii="Cambria" w:hAnsi="Cambria"/>
                <w:sz w:val="24"/>
                <w:szCs w:val="24"/>
              </w:rPr>
            </w:pPr>
            <w:r w:rsidRPr="006836D8">
              <w:rPr>
                <w:rFonts w:ascii="Cambria" w:hAnsi="Cambria"/>
                <w:sz w:val="24"/>
                <w:szCs w:val="24"/>
              </w:rPr>
              <w:t>Indonesia (</w:t>
            </w:r>
            <w:proofErr w:type="spellStart"/>
            <w:r w:rsidRPr="006836D8">
              <w:rPr>
                <w:rFonts w:ascii="Cambria" w:hAnsi="Cambria"/>
                <w:sz w:val="24"/>
                <w:szCs w:val="24"/>
              </w:rPr>
              <w:t>Kurikulum</w:t>
            </w:r>
            <w:proofErr w:type="spellEnd"/>
            <w:r w:rsidRPr="006836D8">
              <w:rPr>
                <w:rFonts w:ascii="Cambria" w:hAnsi="Cambria"/>
                <w:sz w:val="24"/>
                <w:szCs w:val="24"/>
              </w:rPr>
              <w:t xml:space="preserve"> Merdeka)</w:t>
            </w:r>
          </w:p>
          <w:p w14:paraId="4E430BFD" w14:textId="77777777" w:rsidR="006836D8" w:rsidRPr="006836D8" w:rsidRDefault="006836D8" w:rsidP="006836D8">
            <w:pPr>
              <w:spacing w:before="100" w:beforeAutospacing="1" w:after="100" w:afterAutospacing="1"/>
              <w:jc w:val="both"/>
              <w:rPr>
                <w:rFonts w:ascii="Cambria" w:hAnsi="Cambria"/>
                <w:color w:val="000000"/>
                <w:sz w:val="24"/>
                <w:szCs w:val="24"/>
                <w:lang w:val="en-ID"/>
              </w:rPr>
            </w:pPr>
          </w:p>
        </w:tc>
        <w:tc>
          <w:tcPr>
            <w:tcW w:w="3425" w:type="dxa"/>
          </w:tcPr>
          <w:p w14:paraId="7D2FC585" w14:textId="4E3694F0"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t>Focuses on the development of students’ communicative skills with an emphasis on autonomy, student-centered learning, and flexible assessment. This approach aligns with Indonesia's educational goals of fostering critical thinking and preparing students for global challenges.</w:t>
            </w:r>
          </w:p>
        </w:tc>
      </w:tr>
      <w:tr w:rsidR="006836D8" w14:paraId="273317FE" w14:textId="77777777" w:rsidTr="006836D8">
        <w:tc>
          <w:tcPr>
            <w:tcW w:w="3425" w:type="dxa"/>
          </w:tcPr>
          <w:tbl>
            <w:tblPr>
              <w:tblW w:w="0" w:type="auto"/>
              <w:tblCellSpacing w:w="15" w:type="dxa"/>
              <w:tblLook w:val="04A0" w:firstRow="1" w:lastRow="0" w:firstColumn="1" w:lastColumn="0" w:noHBand="0" w:noVBand="1"/>
            </w:tblPr>
            <w:tblGrid>
              <w:gridCol w:w="2973"/>
            </w:tblGrid>
            <w:tr w:rsidR="006836D8" w:rsidRPr="006836D8" w14:paraId="5AD9E01E" w14:textId="77777777">
              <w:trPr>
                <w:tblCellSpacing w:w="15" w:type="dxa"/>
              </w:trPr>
              <w:tc>
                <w:tcPr>
                  <w:tcW w:w="0" w:type="auto"/>
                  <w:tcMar>
                    <w:top w:w="15" w:type="dxa"/>
                    <w:left w:w="15" w:type="dxa"/>
                    <w:bottom w:w="15" w:type="dxa"/>
                    <w:right w:w="15" w:type="dxa"/>
                  </w:tcMar>
                  <w:vAlign w:val="center"/>
                  <w:hideMark/>
                </w:tcPr>
                <w:p w14:paraId="1EFC9481" w14:textId="77777777" w:rsidR="006836D8" w:rsidRPr="006836D8" w:rsidRDefault="006836D8" w:rsidP="006836D8">
                  <w:pPr>
                    <w:spacing w:line="360" w:lineRule="auto"/>
                    <w:rPr>
                      <w:rFonts w:ascii="Cambria" w:hAnsi="Cambria"/>
                      <w:sz w:val="24"/>
                      <w:szCs w:val="24"/>
                    </w:rPr>
                  </w:pPr>
                  <w:r w:rsidRPr="006836D8">
                    <w:rPr>
                      <w:rStyle w:val="Strong"/>
                      <w:rFonts w:ascii="Cambria" w:hAnsi="Cambria"/>
                      <w:b w:val="0"/>
                      <w:bCs w:val="0"/>
                      <w:sz w:val="24"/>
                      <w:szCs w:val="24"/>
                    </w:rPr>
                    <w:t>Brunei Darussalam (SPN21)</w:t>
                  </w:r>
                </w:p>
              </w:tc>
            </w:tr>
          </w:tbl>
          <w:p w14:paraId="7377D522" w14:textId="77777777" w:rsidR="006836D8" w:rsidRPr="006836D8" w:rsidRDefault="006836D8" w:rsidP="006836D8">
            <w:pPr>
              <w:spacing w:line="360" w:lineRule="auto"/>
              <w:rPr>
                <w:rFonts w:ascii="Cambria" w:eastAsia="Times New Roman" w:hAnsi="Cambria" w:cs="Times New Roman"/>
                <w:sz w:val="24"/>
                <w:szCs w:val="24"/>
                <w:lang w:eastAsia="en-GB"/>
              </w:rPr>
            </w:pPr>
          </w:p>
          <w:tbl>
            <w:tblPr>
              <w:tblW w:w="0" w:type="auto"/>
              <w:tblCellSpacing w:w="15" w:type="dxa"/>
              <w:tblLook w:val="04A0" w:firstRow="1" w:lastRow="0" w:firstColumn="1" w:lastColumn="0" w:noHBand="0" w:noVBand="1"/>
            </w:tblPr>
            <w:tblGrid>
              <w:gridCol w:w="96"/>
            </w:tblGrid>
            <w:tr w:rsidR="006836D8" w:rsidRPr="006836D8" w14:paraId="2A79E6E8" w14:textId="77777777">
              <w:trPr>
                <w:tblCellSpacing w:w="15" w:type="dxa"/>
              </w:trPr>
              <w:tc>
                <w:tcPr>
                  <w:tcW w:w="0" w:type="auto"/>
                  <w:tcMar>
                    <w:top w:w="15" w:type="dxa"/>
                    <w:left w:w="15" w:type="dxa"/>
                    <w:bottom w:w="15" w:type="dxa"/>
                    <w:right w:w="15" w:type="dxa"/>
                  </w:tcMar>
                  <w:vAlign w:val="center"/>
                  <w:hideMark/>
                </w:tcPr>
                <w:p w14:paraId="57386B51" w14:textId="77777777" w:rsidR="006836D8" w:rsidRPr="006836D8" w:rsidRDefault="006836D8" w:rsidP="006836D8">
                  <w:pPr>
                    <w:rPr>
                      <w:rFonts w:ascii="Cambria" w:hAnsi="Cambria"/>
                      <w:sz w:val="24"/>
                      <w:szCs w:val="24"/>
                    </w:rPr>
                  </w:pPr>
                </w:p>
              </w:tc>
            </w:tr>
          </w:tbl>
          <w:p w14:paraId="608983A7" w14:textId="77777777" w:rsidR="006836D8" w:rsidRPr="006836D8" w:rsidRDefault="006836D8" w:rsidP="006836D8">
            <w:pPr>
              <w:spacing w:before="100" w:beforeAutospacing="1" w:after="100" w:afterAutospacing="1"/>
              <w:jc w:val="both"/>
              <w:rPr>
                <w:rFonts w:ascii="Cambria" w:hAnsi="Cambria"/>
                <w:color w:val="000000"/>
                <w:sz w:val="24"/>
                <w:szCs w:val="24"/>
                <w:lang w:val="en-ID"/>
              </w:rPr>
            </w:pPr>
          </w:p>
        </w:tc>
        <w:tc>
          <w:tcPr>
            <w:tcW w:w="3425" w:type="dxa"/>
          </w:tcPr>
          <w:p w14:paraId="168C80BA" w14:textId="219C1C03"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t xml:space="preserve">Balances global educational trends with the integration of local culture and values. It emphasizes bilingual proficiency and holistic development, blending traditional education methods </w:t>
            </w:r>
            <w:r w:rsidRPr="006836D8">
              <w:rPr>
                <w:rFonts w:ascii="Cambria" w:hAnsi="Cambria"/>
                <w:sz w:val="24"/>
                <w:szCs w:val="24"/>
              </w:rPr>
              <w:lastRenderedPageBreak/>
              <w:t>with modern pedagogical approaches.</w:t>
            </w:r>
          </w:p>
        </w:tc>
      </w:tr>
      <w:tr w:rsidR="006836D8" w14:paraId="1D9EA84B" w14:textId="77777777" w:rsidTr="006836D8">
        <w:tc>
          <w:tcPr>
            <w:tcW w:w="3425" w:type="dxa"/>
          </w:tcPr>
          <w:p w14:paraId="6E2C3C7E" w14:textId="7CEB6EBC"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lastRenderedPageBreak/>
              <w:t>Turkey (English Language Curriculum)</w:t>
            </w:r>
          </w:p>
        </w:tc>
        <w:tc>
          <w:tcPr>
            <w:tcW w:w="3425" w:type="dxa"/>
          </w:tcPr>
          <w:p w14:paraId="3219AA15" w14:textId="6F0425B8" w:rsidR="006836D8" w:rsidRPr="006836D8" w:rsidRDefault="006836D8" w:rsidP="006836D8">
            <w:pPr>
              <w:spacing w:before="100" w:beforeAutospacing="1" w:after="100" w:afterAutospacing="1"/>
              <w:jc w:val="both"/>
              <w:rPr>
                <w:rFonts w:ascii="Cambria" w:hAnsi="Cambria"/>
                <w:color w:val="000000"/>
                <w:sz w:val="24"/>
                <w:szCs w:val="24"/>
                <w:lang w:val="en-ID"/>
              </w:rPr>
            </w:pPr>
            <w:r w:rsidRPr="006836D8">
              <w:rPr>
                <w:rFonts w:ascii="Cambria" w:hAnsi="Cambria"/>
                <w:sz w:val="24"/>
                <w:szCs w:val="24"/>
              </w:rPr>
              <w:t>Post-2013 reform, incorporates international standards such as the CEFR and moves toward a more communicative, skills-based approach. However, challenges persist due to regional disparities and gaps in teacher training.</w:t>
            </w:r>
          </w:p>
        </w:tc>
      </w:tr>
    </w:tbl>
    <w:p w14:paraId="08E322DE"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6. Recommendations</w:t>
      </w:r>
    </w:p>
    <w:p w14:paraId="0CBD64EF"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Based on the findings and analysis, several recommendations are made to improve the English language curricula in the countries studied:</w:t>
      </w:r>
    </w:p>
    <w:p w14:paraId="58D5E6D6"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6.1 Indonesia</w:t>
      </w:r>
    </w:p>
    <w:p w14:paraId="21057A8F"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For Indonesia, while the </w:t>
      </w:r>
      <w:proofErr w:type="spellStart"/>
      <w:r w:rsidRPr="006836D8">
        <w:rPr>
          <w:rFonts w:ascii="Cambria" w:hAnsi="Cambria"/>
          <w:color w:val="000000"/>
          <w:sz w:val="24"/>
          <w:szCs w:val="24"/>
          <w:lang w:val="en-ID"/>
        </w:rPr>
        <w:t>Kurikulum</w:t>
      </w:r>
      <w:proofErr w:type="spellEnd"/>
      <w:r w:rsidRPr="006836D8">
        <w:rPr>
          <w:rFonts w:ascii="Cambria" w:hAnsi="Cambria"/>
          <w:color w:val="000000"/>
          <w:sz w:val="24"/>
          <w:szCs w:val="24"/>
          <w:lang w:val="en-ID"/>
        </w:rPr>
        <w:t xml:space="preserve"> Merdeka places a strong emphasis on student autonomy and learner-</w:t>
      </w:r>
      <w:proofErr w:type="spellStart"/>
      <w:r w:rsidRPr="006836D8">
        <w:rPr>
          <w:rFonts w:ascii="Cambria" w:hAnsi="Cambria"/>
          <w:color w:val="000000"/>
          <w:sz w:val="24"/>
          <w:szCs w:val="24"/>
          <w:lang w:val="en-ID"/>
        </w:rPr>
        <w:t>centered</w:t>
      </w:r>
      <w:proofErr w:type="spellEnd"/>
      <w:r w:rsidRPr="006836D8">
        <w:rPr>
          <w:rFonts w:ascii="Cambria" w:hAnsi="Cambria"/>
          <w:color w:val="000000"/>
          <w:sz w:val="24"/>
          <w:szCs w:val="24"/>
          <w:lang w:val="en-ID"/>
        </w:rPr>
        <w:t xml:space="preserve"> approaches, it could benefit from a more explicit alignment with global frameworks like the CEFR. Doing so would provide clearer benchmarks and ensure that students are meeting internationally recognized language proficiency standards. Moreover, continuous teacher development is essential to further enhance the curriculum's impact. Expanding professional development opportunities for teachers, especially in modern pedagogical methods, task-based language teaching, and innovative assessment strategies, will help maintain a high standard of instruction and improve overall language proficiency outcomes.</w:t>
      </w:r>
    </w:p>
    <w:p w14:paraId="6A3B791E"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6.2 Brunei Darussalam</w:t>
      </w:r>
    </w:p>
    <w:p w14:paraId="06A26472"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lastRenderedPageBreak/>
        <w:t>In Brunei Darussalam, while the SPN21 curriculum successfully integrates local culture with global educational practices, there is potential to strengthen its focus on preparing students for diverse global contexts. This could be achieved by increasing the use of international resources and promoting cross-cultural collaborative projects with schools from different parts of the world. Additionally, Brunei could place more emphasis on formative assessments to better monitor the development of students' language skills and critical thinking abilities over time. By incorporating more process-oriented, ongoing assessments, teachers will be able to support students’ learning in a more dynamic and responsive manner.</w:t>
      </w:r>
    </w:p>
    <w:p w14:paraId="1EF41626"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6.3 Turkey</w:t>
      </w:r>
    </w:p>
    <w:p w14:paraId="15027424"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In Turkey, the implementation of the National English Curriculum has made significant strides, but regional disparities in language education remain a key challenge. Particularly in rural areas, access to resources such as digital tools and language labs is limited. To address this gap, a more equitable distribution of resources is essential, ensuring that students across the country have the same opportunities to develop their language skills. Furthermore, while Turkey’s curriculum is moving towards a communicative and skills-based approach, the integration of cultural learning could be further enhanced. By explicitly incorporating intercultural competence into the English curriculum, students will not only improve their language skills but also become more globally aware and able to communicate effectively across cultures.</w:t>
      </w:r>
    </w:p>
    <w:p w14:paraId="1A2E55BB"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6.4 Future Research</w:t>
      </w:r>
    </w:p>
    <w:p w14:paraId="7E9BB9CD"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t xml:space="preserve">Future research should consider examining the role of local cultural influences in shaping language acquisition and attitudes toward English in the three countries, particularly comparing rural and urban contexts. Such studies could provide valuable insights into the socio-cultural dynamics that affect language learning and how curricula can be adapted to better meet these needs. Additionally, longitudinal studies tracking the long-term outcomes of the </w:t>
      </w:r>
      <w:proofErr w:type="spellStart"/>
      <w:r w:rsidRPr="006836D8">
        <w:rPr>
          <w:rFonts w:ascii="Cambria" w:hAnsi="Cambria"/>
          <w:color w:val="000000"/>
          <w:sz w:val="24"/>
          <w:szCs w:val="24"/>
          <w:lang w:val="en-ID"/>
        </w:rPr>
        <w:lastRenderedPageBreak/>
        <w:t>Kurikulum</w:t>
      </w:r>
      <w:proofErr w:type="spellEnd"/>
      <w:r w:rsidRPr="006836D8">
        <w:rPr>
          <w:rFonts w:ascii="Cambria" w:hAnsi="Cambria"/>
          <w:color w:val="000000"/>
          <w:sz w:val="24"/>
          <w:szCs w:val="24"/>
          <w:lang w:val="en-ID"/>
        </w:rPr>
        <w:t xml:space="preserve"> Merdeka, SPN21, and the Turkish curriculum would be beneficial. These studies could assess the effectiveness of these curricula in preparing students for global participation, particularly in the workforce, by evaluating the real-world skills and competencies students acquire throughout their education.</w:t>
      </w:r>
    </w:p>
    <w:p w14:paraId="3733E9A1" w14:textId="77777777" w:rsidR="006836D8" w:rsidRPr="006836D8" w:rsidRDefault="006836D8" w:rsidP="006836D8">
      <w:pPr>
        <w:spacing w:before="100" w:beforeAutospacing="1" w:after="100" w:afterAutospacing="1" w:line="240" w:lineRule="auto"/>
        <w:jc w:val="both"/>
        <w:rPr>
          <w:rFonts w:ascii="Cambria" w:hAnsi="Cambria"/>
          <w:b/>
          <w:bCs/>
          <w:color w:val="000000"/>
          <w:sz w:val="24"/>
          <w:szCs w:val="24"/>
          <w:lang w:val="en-ID"/>
        </w:rPr>
      </w:pPr>
      <w:r w:rsidRPr="006836D8">
        <w:rPr>
          <w:rFonts w:ascii="Cambria" w:hAnsi="Cambria"/>
          <w:b/>
          <w:bCs/>
          <w:color w:val="000000"/>
          <w:sz w:val="24"/>
          <w:szCs w:val="24"/>
          <w:lang w:val="en-ID"/>
        </w:rPr>
        <w:t>References</w:t>
      </w:r>
    </w:p>
    <w:p w14:paraId="5D969E94"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ID"/>
        </w:rPr>
        <w:fldChar w:fldCharType="begin" w:fldLock="1"/>
      </w:r>
      <w:r w:rsidRPr="006836D8">
        <w:rPr>
          <w:rFonts w:ascii="Cambria" w:hAnsi="Cambria"/>
          <w:color w:val="000000"/>
          <w:sz w:val="24"/>
          <w:szCs w:val="24"/>
          <w:lang w:val="en-ID"/>
        </w:rPr>
        <w:instrText xml:space="preserve">ADDIN Mendeley Bibliography CSL_BIBLIOGRAPHY </w:instrText>
      </w:r>
      <w:r w:rsidRPr="006836D8">
        <w:rPr>
          <w:rFonts w:ascii="Cambria" w:hAnsi="Cambria"/>
          <w:color w:val="000000"/>
          <w:sz w:val="24"/>
          <w:szCs w:val="24"/>
          <w:lang w:val="en-ID"/>
        </w:rPr>
        <w:fldChar w:fldCharType="separate"/>
      </w:r>
      <w:r w:rsidRPr="006836D8">
        <w:rPr>
          <w:rFonts w:ascii="Cambria" w:hAnsi="Cambria"/>
          <w:color w:val="000000"/>
          <w:sz w:val="24"/>
          <w:szCs w:val="24"/>
          <w:lang w:val="en-GB"/>
        </w:rPr>
        <w:t xml:space="preserve">Aminah, S., &amp; Nursikin, M. (2023). Tugas Guru di Kelas dalam Implementasi Kurikulum Merdeka: Perspektif Islam. </w:t>
      </w:r>
      <w:r w:rsidRPr="006836D8">
        <w:rPr>
          <w:rFonts w:ascii="Cambria" w:hAnsi="Cambria"/>
          <w:i/>
          <w:iCs/>
          <w:color w:val="000000"/>
          <w:sz w:val="24"/>
          <w:szCs w:val="24"/>
          <w:lang w:val="en-GB"/>
        </w:rPr>
        <w:t>Journal on Education</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5</w:t>
      </w:r>
      <w:r w:rsidRPr="006836D8">
        <w:rPr>
          <w:rFonts w:ascii="Cambria" w:hAnsi="Cambria"/>
          <w:color w:val="000000"/>
          <w:sz w:val="24"/>
          <w:szCs w:val="24"/>
          <w:lang w:val="en-GB"/>
        </w:rPr>
        <w:t>(4), 12710–12719.</w:t>
      </w:r>
    </w:p>
    <w:p w14:paraId="764E6C7A"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Çakır, C. (2016). Conceptual metaphor theory and teaching English as a foreign language: A study on body part terms. </w:t>
      </w:r>
      <w:r w:rsidRPr="006836D8">
        <w:rPr>
          <w:rFonts w:ascii="Cambria" w:hAnsi="Cambria"/>
          <w:i/>
          <w:iCs/>
          <w:color w:val="000000"/>
          <w:sz w:val="24"/>
          <w:szCs w:val="24"/>
          <w:lang w:val="en-GB"/>
        </w:rPr>
        <w:t>Journal of Language and Linguistic Studies</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12</w:t>
      </w:r>
      <w:r w:rsidRPr="006836D8">
        <w:rPr>
          <w:rFonts w:ascii="Cambria" w:hAnsi="Cambria"/>
          <w:color w:val="000000"/>
          <w:sz w:val="24"/>
          <w:szCs w:val="24"/>
          <w:lang w:val="en-GB"/>
        </w:rPr>
        <w:t>(2), 253–279.</w:t>
      </w:r>
    </w:p>
    <w:p w14:paraId="39A486EC"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Ellis, R. (2022). Task-based language teaching: Early days, now and into the future. In </w:t>
      </w:r>
      <w:r w:rsidRPr="006836D8">
        <w:rPr>
          <w:rFonts w:ascii="Cambria" w:hAnsi="Cambria"/>
          <w:i/>
          <w:iCs/>
          <w:color w:val="000000"/>
          <w:sz w:val="24"/>
          <w:szCs w:val="24"/>
          <w:lang w:val="en-GB"/>
        </w:rPr>
        <w:t>Task-based language teaching and assessment: Contemporary reflections from across the world</w:t>
      </w:r>
      <w:r w:rsidRPr="006836D8">
        <w:rPr>
          <w:rFonts w:ascii="Cambria" w:hAnsi="Cambria"/>
          <w:color w:val="000000"/>
          <w:sz w:val="24"/>
          <w:szCs w:val="24"/>
          <w:lang w:val="en-GB"/>
        </w:rPr>
        <w:t xml:space="preserve"> (pp. 39–61). Springer.</w:t>
      </w:r>
    </w:p>
    <w:p w14:paraId="77D8D649"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Guven, I. (2008). Teacher education reform and InternationalGlobalization hegemony: issues and challengesin Turkish teacher education. </w:t>
      </w:r>
      <w:r w:rsidRPr="006836D8">
        <w:rPr>
          <w:rFonts w:ascii="Cambria" w:hAnsi="Cambria"/>
          <w:i/>
          <w:iCs/>
          <w:color w:val="000000"/>
          <w:sz w:val="24"/>
          <w:szCs w:val="24"/>
          <w:lang w:val="en-GB"/>
        </w:rPr>
        <w:t>International Journal of Educational and Pedagogical Sciences</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2</w:t>
      </w:r>
      <w:r w:rsidRPr="006836D8">
        <w:rPr>
          <w:rFonts w:ascii="Cambria" w:hAnsi="Cambria"/>
          <w:color w:val="000000"/>
          <w:sz w:val="24"/>
          <w:szCs w:val="24"/>
          <w:lang w:val="en-GB"/>
        </w:rPr>
        <w:t>(4), 324–333.</w:t>
      </w:r>
    </w:p>
    <w:p w14:paraId="54A1A475"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Haji-Othman, N. A. (2005). </w:t>
      </w:r>
      <w:r w:rsidRPr="006836D8">
        <w:rPr>
          <w:rFonts w:ascii="Cambria" w:hAnsi="Cambria"/>
          <w:i/>
          <w:iCs/>
          <w:color w:val="000000"/>
          <w:sz w:val="24"/>
          <w:szCs w:val="24"/>
          <w:lang w:val="en-GB"/>
        </w:rPr>
        <w:t>Linguistic diversity in Negara Brunei Darussalam: an ecological perspective</w:t>
      </w:r>
      <w:r w:rsidRPr="006836D8">
        <w:rPr>
          <w:rFonts w:ascii="Cambria" w:hAnsi="Cambria"/>
          <w:color w:val="000000"/>
          <w:sz w:val="24"/>
          <w:szCs w:val="24"/>
          <w:lang w:val="en-GB"/>
        </w:rPr>
        <w:t>. University of Leicester (United Kingdom).</w:t>
      </w:r>
    </w:p>
    <w:p w14:paraId="582EF2BF"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Hamid, M. O., Nguyen, H. T. M., &amp; Baldauf, R. B. (2014). </w:t>
      </w:r>
      <w:r w:rsidRPr="006836D8">
        <w:rPr>
          <w:rFonts w:ascii="Cambria" w:hAnsi="Cambria"/>
          <w:i/>
          <w:iCs/>
          <w:color w:val="000000"/>
          <w:sz w:val="24"/>
          <w:szCs w:val="24"/>
          <w:lang w:val="en-GB"/>
        </w:rPr>
        <w:t>Language planning for medium of instruction in Asia</w:t>
      </w:r>
      <w:r w:rsidRPr="006836D8">
        <w:rPr>
          <w:rFonts w:ascii="Cambria" w:hAnsi="Cambria"/>
          <w:color w:val="000000"/>
          <w:sz w:val="24"/>
          <w:szCs w:val="24"/>
          <w:lang w:val="en-GB"/>
        </w:rPr>
        <w:t>. Routledge London &amp; New York.</w:t>
      </w:r>
    </w:p>
    <w:p w14:paraId="1C2365DA"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Kaplan, R. B., &amp; Baldauf, R. B. (2005). Language-in-education policy and planning. In </w:t>
      </w:r>
      <w:r w:rsidRPr="006836D8">
        <w:rPr>
          <w:rFonts w:ascii="Cambria" w:hAnsi="Cambria"/>
          <w:i/>
          <w:iCs/>
          <w:color w:val="000000"/>
          <w:sz w:val="24"/>
          <w:szCs w:val="24"/>
          <w:lang w:val="en-GB"/>
        </w:rPr>
        <w:t>Handbook of research in second language teaching and learning</w:t>
      </w:r>
      <w:r w:rsidRPr="006836D8">
        <w:rPr>
          <w:rFonts w:ascii="Cambria" w:hAnsi="Cambria"/>
          <w:color w:val="000000"/>
          <w:sz w:val="24"/>
          <w:szCs w:val="24"/>
          <w:lang w:val="en-GB"/>
        </w:rPr>
        <w:t xml:space="preserve"> (pp. 1013–1034). Routledge.</w:t>
      </w:r>
    </w:p>
    <w:p w14:paraId="15071538"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lastRenderedPageBreak/>
        <w:t xml:space="preserve">Kirkgoz, Y. (2007). English language teaching in Turkey: Policy changes and their implementations. </w:t>
      </w:r>
      <w:r w:rsidRPr="006836D8">
        <w:rPr>
          <w:rFonts w:ascii="Cambria" w:hAnsi="Cambria"/>
          <w:i/>
          <w:iCs/>
          <w:color w:val="000000"/>
          <w:sz w:val="24"/>
          <w:szCs w:val="24"/>
          <w:lang w:val="en-GB"/>
        </w:rPr>
        <w:t>RELC Journal</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38</w:t>
      </w:r>
      <w:r w:rsidRPr="006836D8">
        <w:rPr>
          <w:rFonts w:ascii="Cambria" w:hAnsi="Cambria"/>
          <w:color w:val="000000"/>
          <w:sz w:val="24"/>
          <w:szCs w:val="24"/>
          <w:lang w:val="en-GB"/>
        </w:rPr>
        <w:t>(2), 216–228.</w:t>
      </w:r>
    </w:p>
    <w:p w14:paraId="4BC5C196"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Kirkpatrick, A. (2010). English as a lingua franca in ASEAN: A multilingual model. </w:t>
      </w:r>
      <w:r w:rsidRPr="006836D8">
        <w:rPr>
          <w:rFonts w:ascii="Cambria" w:hAnsi="Cambria"/>
          <w:i/>
          <w:iCs/>
          <w:color w:val="000000"/>
          <w:sz w:val="24"/>
          <w:szCs w:val="24"/>
          <w:lang w:val="en-GB"/>
        </w:rPr>
        <w:t>Hong Kong UP</w:t>
      </w:r>
      <w:r w:rsidRPr="006836D8">
        <w:rPr>
          <w:rFonts w:ascii="Cambria" w:hAnsi="Cambria"/>
          <w:color w:val="000000"/>
          <w:sz w:val="24"/>
          <w:szCs w:val="24"/>
          <w:lang w:val="en-GB"/>
        </w:rPr>
        <w:t>.</w:t>
      </w:r>
    </w:p>
    <w:p w14:paraId="7CA072D4"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Kramsch, C. (1993). </w:t>
      </w:r>
      <w:r w:rsidRPr="006836D8">
        <w:rPr>
          <w:rFonts w:ascii="Cambria" w:hAnsi="Cambria"/>
          <w:i/>
          <w:iCs/>
          <w:color w:val="000000"/>
          <w:sz w:val="24"/>
          <w:szCs w:val="24"/>
          <w:lang w:val="en-GB"/>
        </w:rPr>
        <w:t>Context and culture in language teaching</w:t>
      </w:r>
      <w:r w:rsidRPr="006836D8">
        <w:rPr>
          <w:rFonts w:ascii="Cambria" w:hAnsi="Cambria"/>
          <w:color w:val="000000"/>
          <w:sz w:val="24"/>
          <w:szCs w:val="24"/>
          <w:lang w:val="en-GB"/>
        </w:rPr>
        <w:t>. Oxford university press.</w:t>
      </w:r>
    </w:p>
    <w:p w14:paraId="326218F7"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Kurniadi, H., &amp; Rozelin, D. (2023). Problems the implementation of the 2013 english curriculum. </w:t>
      </w:r>
      <w:r w:rsidRPr="006836D8">
        <w:rPr>
          <w:rFonts w:ascii="Cambria" w:hAnsi="Cambria"/>
          <w:i/>
          <w:iCs/>
          <w:color w:val="000000"/>
          <w:sz w:val="24"/>
          <w:szCs w:val="24"/>
          <w:lang w:val="en-GB"/>
        </w:rPr>
        <w:t>Educational Journal of the Emerging World (EJEW)</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2</w:t>
      </w:r>
      <w:r w:rsidRPr="006836D8">
        <w:rPr>
          <w:rFonts w:ascii="Cambria" w:hAnsi="Cambria"/>
          <w:color w:val="000000"/>
          <w:sz w:val="24"/>
          <w:szCs w:val="24"/>
          <w:lang w:val="en-GB"/>
        </w:rPr>
        <w:t>(1), 58–72.</w:t>
      </w:r>
    </w:p>
    <w:p w14:paraId="78648F92"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Lie, A. (2017). English and identity in multicultural contexts: Issues, challenges, and opportunities. </w:t>
      </w:r>
      <w:r w:rsidRPr="006836D8">
        <w:rPr>
          <w:rFonts w:ascii="Cambria" w:hAnsi="Cambria"/>
          <w:i/>
          <w:iCs/>
          <w:color w:val="000000"/>
          <w:sz w:val="24"/>
          <w:szCs w:val="24"/>
          <w:lang w:val="en-GB"/>
        </w:rPr>
        <w:t>Teflin Journal</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28</w:t>
      </w:r>
      <w:r w:rsidRPr="006836D8">
        <w:rPr>
          <w:rFonts w:ascii="Cambria" w:hAnsi="Cambria"/>
          <w:color w:val="000000"/>
          <w:sz w:val="24"/>
          <w:szCs w:val="24"/>
          <w:lang w:val="en-GB"/>
        </w:rPr>
        <w:t>(1), 71.</w:t>
      </w:r>
    </w:p>
    <w:p w14:paraId="44E4DE0F"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Little, D. (2020). Common European Framework of Reference for Languages. In </w:t>
      </w:r>
      <w:r w:rsidRPr="006836D8">
        <w:rPr>
          <w:rFonts w:ascii="Cambria" w:hAnsi="Cambria"/>
          <w:i/>
          <w:iCs/>
          <w:color w:val="000000"/>
          <w:sz w:val="24"/>
          <w:szCs w:val="24"/>
          <w:lang w:val="en-GB"/>
        </w:rPr>
        <w:t>The TESOL Encyclopedia of English Language Teaching</w:t>
      </w:r>
      <w:r w:rsidRPr="006836D8">
        <w:rPr>
          <w:rFonts w:ascii="Cambria" w:hAnsi="Cambria"/>
          <w:color w:val="000000"/>
          <w:sz w:val="24"/>
          <w:szCs w:val="24"/>
          <w:lang w:val="en-GB"/>
        </w:rPr>
        <w:t>. Cambridge University Press. https://doi.org/10.1002/9781118784235.eelt0114.pub2</w:t>
      </w:r>
    </w:p>
    <w:p w14:paraId="1B27AF68"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Öztürk, G. (2020). Motivation in Higher Instrumental Education: A Survey with Music Teacher Candidates in Turkey. </w:t>
      </w:r>
      <w:r w:rsidRPr="006836D8">
        <w:rPr>
          <w:rFonts w:ascii="Cambria" w:hAnsi="Cambria"/>
          <w:i/>
          <w:iCs/>
          <w:color w:val="000000"/>
          <w:sz w:val="24"/>
          <w:szCs w:val="24"/>
          <w:lang w:val="en-GB"/>
        </w:rPr>
        <w:t>Educational Policy Analysis and Strategic Research</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15</w:t>
      </w:r>
      <w:r w:rsidRPr="006836D8">
        <w:rPr>
          <w:rFonts w:ascii="Cambria" w:hAnsi="Cambria"/>
          <w:color w:val="000000"/>
          <w:sz w:val="24"/>
          <w:szCs w:val="24"/>
          <w:lang w:val="en-GB"/>
        </w:rPr>
        <w:t>(3), 70–99.</w:t>
      </w:r>
    </w:p>
    <w:p w14:paraId="5C80E6F8"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Sadler, D. R. (1998). Formative assessment: Revisiting the territory. </w:t>
      </w:r>
      <w:r w:rsidRPr="006836D8">
        <w:rPr>
          <w:rFonts w:ascii="Cambria" w:hAnsi="Cambria"/>
          <w:i/>
          <w:iCs/>
          <w:color w:val="000000"/>
          <w:sz w:val="24"/>
          <w:szCs w:val="24"/>
          <w:lang w:val="en-GB"/>
        </w:rPr>
        <w:t>Assessment in Education: Principles, Policy &amp; Practice</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5</w:t>
      </w:r>
      <w:r w:rsidRPr="006836D8">
        <w:rPr>
          <w:rFonts w:ascii="Cambria" w:hAnsi="Cambria"/>
          <w:color w:val="000000"/>
          <w:sz w:val="24"/>
          <w:szCs w:val="24"/>
          <w:lang w:val="en-GB"/>
        </w:rPr>
        <w:t>(1), 77–84.</w:t>
      </w:r>
    </w:p>
    <w:p w14:paraId="5829AF27"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Sahin, A. (2018). Critical issues in Islamic education studies: Rethinking Islamic and Western liberal secular values of education. </w:t>
      </w:r>
      <w:r w:rsidRPr="006836D8">
        <w:rPr>
          <w:rFonts w:ascii="Cambria" w:hAnsi="Cambria"/>
          <w:i/>
          <w:iCs/>
          <w:color w:val="000000"/>
          <w:sz w:val="24"/>
          <w:szCs w:val="24"/>
          <w:lang w:val="en-GB"/>
        </w:rPr>
        <w:t>Religions</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9</w:t>
      </w:r>
      <w:r w:rsidRPr="006836D8">
        <w:rPr>
          <w:rFonts w:ascii="Cambria" w:hAnsi="Cambria"/>
          <w:color w:val="000000"/>
          <w:sz w:val="24"/>
          <w:szCs w:val="24"/>
          <w:lang w:val="en-GB"/>
        </w:rPr>
        <w:t>(11), 335.</w:t>
      </w:r>
    </w:p>
    <w:p w14:paraId="52315D0F"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t xml:space="preserve">Sharbawi, S., &amp; Jaidin, J. H. (2020). Brunei’s SPN21 English language-in-education policy: A macro-to-micro evaluation. </w:t>
      </w:r>
      <w:r w:rsidRPr="006836D8">
        <w:rPr>
          <w:rFonts w:ascii="Cambria" w:hAnsi="Cambria"/>
          <w:i/>
          <w:iCs/>
          <w:color w:val="000000"/>
          <w:sz w:val="24"/>
          <w:szCs w:val="24"/>
          <w:lang w:val="en-GB"/>
        </w:rPr>
        <w:t>Current Issues in Language Planning</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21</w:t>
      </w:r>
      <w:r w:rsidRPr="006836D8">
        <w:rPr>
          <w:rFonts w:ascii="Cambria" w:hAnsi="Cambria"/>
          <w:color w:val="000000"/>
          <w:sz w:val="24"/>
          <w:szCs w:val="24"/>
          <w:lang w:val="en-GB"/>
        </w:rPr>
        <w:t>(2), 175–201.</w:t>
      </w:r>
    </w:p>
    <w:p w14:paraId="4ACBE5E2"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GB"/>
        </w:rPr>
      </w:pPr>
      <w:r w:rsidRPr="006836D8">
        <w:rPr>
          <w:rFonts w:ascii="Cambria" w:hAnsi="Cambria"/>
          <w:color w:val="000000"/>
          <w:sz w:val="24"/>
          <w:szCs w:val="24"/>
          <w:lang w:val="en-GB"/>
        </w:rPr>
        <w:lastRenderedPageBreak/>
        <w:t xml:space="preserve">Song, X., Razali, A. B., Sulaiman, T., Jeyaraj, J. J., &amp; Ds, P. (2024). Impact of project-based learning on critical thinking skills and language skills in EFL context: A review of literature. </w:t>
      </w:r>
      <w:r w:rsidRPr="006836D8">
        <w:rPr>
          <w:rFonts w:ascii="Cambria" w:hAnsi="Cambria"/>
          <w:i/>
          <w:iCs/>
          <w:color w:val="000000"/>
          <w:sz w:val="24"/>
          <w:szCs w:val="24"/>
          <w:lang w:val="en-GB"/>
        </w:rPr>
        <w:t>World</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14</w:t>
      </w:r>
      <w:r w:rsidRPr="006836D8">
        <w:rPr>
          <w:rFonts w:ascii="Cambria" w:hAnsi="Cambria"/>
          <w:color w:val="000000"/>
          <w:sz w:val="24"/>
          <w:szCs w:val="24"/>
          <w:lang w:val="en-GB"/>
        </w:rPr>
        <w:t>(5).</w:t>
      </w:r>
    </w:p>
    <w:p w14:paraId="0B3EFC5A" w14:textId="77777777"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GB"/>
        </w:rPr>
        <w:t xml:space="preserve">Sönmez, G., &amp; Köksal, O. (2022). A Critical Overview of English Language Education Policy in Turkey. </w:t>
      </w:r>
      <w:r w:rsidRPr="006836D8">
        <w:rPr>
          <w:rFonts w:ascii="Cambria" w:hAnsi="Cambria"/>
          <w:i/>
          <w:iCs/>
          <w:color w:val="000000"/>
          <w:sz w:val="24"/>
          <w:szCs w:val="24"/>
          <w:lang w:val="en-GB"/>
        </w:rPr>
        <w:t>Shanlax International Journal of Education</w:t>
      </w:r>
      <w:r w:rsidRPr="006836D8">
        <w:rPr>
          <w:rFonts w:ascii="Cambria" w:hAnsi="Cambria"/>
          <w:color w:val="000000"/>
          <w:sz w:val="24"/>
          <w:szCs w:val="24"/>
          <w:lang w:val="en-GB"/>
        </w:rPr>
        <w:t xml:space="preserve">, </w:t>
      </w:r>
      <w:r w:rsidRPr="006836D8">
        <w:rPr>
          <w:rFonts w:ascii="Cambria" w:hAnsi="Cambria"/>
          <w:i/>
          <w:iCs/>
          <w:color w:val="000000"/>
          <w:sz w:val="24"/>
          <w:szCs w:val="24"/>
          <w:lang w:val="en-GB"/>
        </w:rPr>
        <w:t>11</w:t>
      </w:r>
      <w:r w:rsidRPr="006836D8">
        <w:rPr>
          <w:rFonts w:ascii="Cambria" w:hAnsi="Cambria"/>
          <w:color w:val="000000"/>
          <w:sz w:val="24"/>
          <w:szCs w:val="24"/>
          <w:lang w:val="en-GB"/>
        </w:rPr>
        <w:t>(1), 1–9.</w:t>
      </w:r>
    </w:p>
    <w:p w14:paraId="2BC4DCA9" w14:textId="0A63B5BB" w:rsidR="006836D8" w:rsidRPr="006836D8" w:rsidRDefault="006836D8" w:rsidP="006836D8">
      <w:pPr>
        <w:spacing w:before="100" w:beforeAutospacing="1" w:after="100" w:afterAutospacing="1" w:line="240" w:lineRule="auto"/>
        <w:jc w:val="both"/>
        <w:rPr>
          <w:rFonts w:ascii="Cambria" w:hAnsi="Cambria"/>
          <w:color w:val="000000"/>
          <w:sz w:val="24"/>
          <w:szCs w:val="24"/>
          <w:lang w:val="en-ID"/>
        </w:rPr>
      </w:pPr>
      <w:r w:rsidRPr="006836D8">
        <w:rPr>
          <w:rFonts w:ascii="Cambria" w:hAnsi="Cambria"/>
          <w:color w:val="000000"/>
          <w:sz w:val="24"/>
          <w:szCs w:val="24"/>
          <w:lang w:val="en-ID"/>
        </w:rPr>
        <w:fldChar w:fldCharType="end"/>
      </w:r>
    </w:p>
    <w:p w14:paraId="6ADC0A67" w14:textId="77777777" w:rsidR="006836D8" w:rsidRPr="003B458C" w:rsidRDefault="006836D8" w:rsidP="006836D8">
      <w:pPr>
        <w:spacing w:before="100" w:beforeAutospacing="1" w:after="100" w:afterAutospacing="1" w:line="240" w:lineRule="auto"/>
        <w:jc w:val="both"/>
        <w:rPr>
          <w:rFonts w:ascii="Cambria" w:hAnsi="Cambria"/>
          <w:color w:val="000000"/>
          <w:sz w:val="24"/>
          <w:szCs w:val="24"/>
          <w:lang w:val="en-ID"/>
        </w:rPr>
      </w:pPr>
    </w:p>
    <w:p w14:paraId="0F5B6A01" w14:textId="77777777" w:rsidR="003B458C" w:rsidRDefault="003B458C" w:rsidP="003B458C">
      <w:pPr>
        <w:spacing w:before="100" w:beforeAutospacing="1" w:after="100" w:afterAutospacing="1" w:line="240" w:lineRule="auto"/>
        <w:jc w:val="both"/>
        <w:rPr>
          <w:rFonts w:ascii="Cambria" w:hAnsi="Cambria"/>
          <w:color w:val="000000"/>
          <w:sz w:val="24"/>
          <w:szCs w:val="24"/>
          <w:lang w:val="en-ID"/>
        </w:rPr>
      </w:pPr>
    </w:p>
    <w:p w14:paraId="7869A089" w14:textId="77777777" w:rsidR="003B458C" w:rsidRDefault="003B458C" w:rsidP="003B458C">
      <w:pPr>
        <w:spacing w:before="100" w:beforeAutospacing="1" w:after="100" w:afterAutospacing="1" w:line="240" w:lineRule="auto"/>
        <w:jc w:val="both"/>
        <w:rPr>
          <w:rFonts w:ascii="Cambria" w:hAnsi="Cambria"/>
          <w:color w:val="000000"/>
          <w:sz w:val="24"/>
          <w:szCs w:val="24"/>
          <w:lang w:val="en-ID"/>
        </w:rPr>
      </w:pPr>
    </w:p>
    <w:sectPr w:rsidR="003B458C" w:rsidSect="001C1CE9">
      <w:headerReference w:type="even" r:id="rId10"/>
      <w:headerReference w:type="default" r:id="rId11"/>
      <w:footerReference w:type="even" r:id="rId12"/>
      <w:footerReference w:type="default" r:id="rId13"/>
      <w:headerReference w:type="first" r:id="rId14"/>
      <w:footerReference w:type="first" r:id="rId15"/>
      <w:pgSz w:w="10318" w:h="14570" w:code="13"/>
      <w:pgMar w:top="1985" w:right="1729" w:bottom="2155" w:left="1729" w:header="851" w:footer="720" w:gutter="0"/>
      <w:pgNumType w:start="1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93564B" w14:textId="77777777" w:rsidR="005E11D2" w:rsidRDefault="005E11D2" w:rsidP="003F40E0">
      <w:pPr>
        <w:spacing w:after="0" w:line="240" w:lineRule="auto"/>
      </w:pPr>
      <w:r>
        <w:separator/>
      </w:r>
    </w:p>
  </w:endnote>
  <w:endnote w:type="continuationSeparator" w:id="0">
    <w:p w14:paraId="1C3F177F" w14:textId="77777777" w:rsidR="005E11D2" w:rsidRDefault="005E11D2" w:rsidP="003F4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46dcae81">
    <w:altName w:val="Cambria"/>
    <w:panose1 w:val="00000000000000000000"/>
    <w:charset w:val="00"/>
    <w:family w:val="roman"/>
    <w:notTrueType/>
    <w:pitch w:val="default"/>
  </w:font>
  <w:font w:name="AdvOT8608a8d1+20">
    <w:altName w:val="Cambria"/>
    <w:panose1 w:val="00000000000000000000"/>
    <w:charset w:val="00"/>
    <w:family w:val="roman"/>
    <w:notTrueType/>
    <w:pitch w:val="default"/>
  </w:font>
  <w:font w:name="Times-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13CAF" w14:textId="079DFE82" w:rsidR="009E5828" w:rsidRDefault="009E5828">
    <w:pPr>
      <w:pStyle w:val="Footer"/>
      <w:jc w:val="right"/>
    </w:pPr>
    <w:r w:rsidRPr="006459E9">
      <w:rPr>
        <w:rFonts w:cstheme="minorHAnsi"/>
        <w:sz w:val="16"/>
        <w:szCs w:val="16"/>
        <w:lang w:val="en-ID"/>
      </w:rPr>
      <w:t xml:space="preserve">REGISTER JOURNAL – Vol 17, No </w:t>
    </w:r>
    <w:r>
      <w:rPr>
        <w:rFonts w:cstheme="minorHAnsi"/>
        <w:sz w:val="16"/>
        <w:szCs w:val="16"/>
        <w:lang w:val="en-ID"/>
      </w:rPr>
      <w:t>2</w:t>
    </w:r>
    <w:r w:rsidRPr="006459E9">
      <w:rPr>
        <w:rFonts w:cstheme="minorHAnsi"/>
        <w:sz w:val="16"/>
        <w:szCs w:val="16"/>
        <w:lang w:val="en-ID"/>
      </w:rPr>
      <w:t xml:space="preserve"> (2024)</w:t>
    </w:r>
    <w:r>
      <w:t xml:space="preserve"> </w:t>
    </w:r>
    <w:r>
      <w:tab/>
    </w:r>
    <w:r>
      <w:tab/>
    </w:r>
    <w:sdt>
      <w:sdtPr>
        <w:id w:val="195652450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6C1013B" w14:textId="77777777" w:rsidR="009E5828" w:rsidRDefault="009E5828">
    <w:pPr>
      <w:pStyle w:val="Footer"/>
    </w:pPr>
  </w:p>
  <w:p w14:paraId="64627156" w14:textId="77777777" w:rsidR="0028781B" w:rsidRDefault="0028781B">
    <w:pPr>
      <w:pStyle w:val="Footer"/>
    </w:pPr>
  </w:p>
  <w:p w14:paraId="7B6B6CBE" w14:textId="77777777" w:rsidR="0028781B" w:rsidRDefault="00287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9E146E" w14:textId="47B0ABAA" w:rsidR="009E5828" w:rsidRDefault="00000000" w:rsidP="009E5828">
    <w:pPr>
      <w:pStyle w:val="Footer"/>
      <w:tabs>
        <w:tab w:val="clear" w:pos="4680"/>
      </w:tabs>
    </w:pPr>
    <w:sdt>
      <w:sdtPr>
        <w:id w:val="864867509"/>
        <w:docPartObj>
          <w:docPartGallery w:val="Page Numbers (Bottom of Page)"/>
          <w:docPartUnique/>
        </w:docPartObj>
      </w:sdtPr>
      <w:sdtEndPr>
        <w:rPr>
          <w:noProof/>
        </w:rPr>
      </w:sdtEndPr>
      <w:sdtContent>
        <w:r w:rsidR="009E5828" w:rsidRPr="0028781B">
          <w:rPr>
            <w:sz w:val="24"/>
            <w:szCs w:val="24"/>
          </w:rPr>
          <w:fldChar w:fldCharType="begin"/>
        </w:r>
        <w:r w:rsidR="009E5828" w:rsidRPr="0028781B">
          <w:rPr>
            <w:sz w:val="24"/>
            <w:szCs w:val="24"/>
          </w:rPr>
          <w:instrText xml:space="preserve"> PAGE   \* MERGEFORMAT </w:instrText>
        </w:r>
        <w:r w:rsidR="009E5828" w:rsidRPr="0028781B">
          <w:rPr>
            <w:sz w:val="24"/>
            <w:szCs w:val="24"/>
          </w:rPr>
          <w:fldChar w:fldCharType="separate"/>
        </w:r>
        <w:r w:rsidR="009E5828" w:rsidRPr="0028781B">
          <w:rPr>
            <w:noProof/>
            <w:sz w:val="24"/>
            <w:szCs w:val="24"/>
          </w:rPr>
          <w:t>2</w:t>
        </w:r>
        <w:r w:rsidR="009E5828" w:rsidRPr="0028781B">
          <w:rPr>
            <w:noProof/>
            <w:sz w:val="24"/>
            <w:szCs w:val="24"/>
          </w:rPr>
          <w:fldChar w:fldCharType="end"/>
        </w:r>
      </w:sdtContent>
    </w:sdt>
    <w:r w:rsidR="009E5828" w:rsidRPr="009E5828">
      <w:rPr>
        <w:rFonts w:cstheme="minorHAnsi"/>
        <w:sz w:val="16"/>
        <w:szCs w:val="16"/>
        <w:lang w:val="en-ID"/>
      </w:rPr>
      <w:t xml:space="preserve"> </w:t>
    </w:r>
    <w:r w:rsidR="009E5828">
      <w:rPr>
        <w:rFonts w:cstheme="minorHAnsi"/>
        <w:sz w:val="16"/>
        <w:szCs w:val="16"/>
        <w:lang w:val="en-ID"/>
      </w:rPr>
      <w:tab/>
    </w:r>
    <w:r w:rsidR="004D766D">
      <w:rPr>
        <w:rFonts w:cstheme="minorHAnsi"/>
        <w:sz w:val="16"/>
        <w:szCs w:val="16"/>
        <w:lang w:val="en-ID"/>
      </w:rPr>
      <w:t>APLINESIA</w:t>
    </w:r>
    <w:r w:rsidR="009E5828" w:rsidRPr="006459E9">
      <w:rPr>
        <w:rFonts w:cstheme="minorHAnsi"/>
        <w:sz w:val="16"/>
        <w:szCs w:val="16"/>
        <w:lang w:val="en-ID"/>
      </w:rPr>
      <w:t xml:space="preserve"> JOURNAL – Vol</w:t>
    </w:r>
    <w:r w:rsidR="000C2D91">
      <w:rPr>
        <w:rFonts w:cstheme="minorHAnsi"/>
        <w:sz w:val="16"/>
        <w:szCs w:val="16"/>
        <w:lang w:val="en-ID"/>
      </w:rPr>
      <w:t xml:space="preserve"> </w:t>
    </w:r>
    <w:proofErr w:type="gramStart"/>
    <w:r w:rsidR="001C1CE9">
      <w:rPr>
        <w:rFonts w:cstheme="minorHAnsi"/>
        <w:sz w:val="16"/>
        <w:szCs w:val="16"/>
        <w:lang w:val="en-ID"/>
      </w:rPr>
      <w:t>8</w:t>
    </w:r>
    <w:r w:rsidR="009E5828" w:rsidRPr="006459E9">
      <w:rPr>
        <w:rFonts w:cstheme="minorHAnsi"/>
        <w:sz w:val="16"/>
        <w:szCs w:val="16"/>
        <w:lang w:val="en-ID"/>
      </w:rPr>
      <w:t xml:space="preserve"> ,</w:t>
    </w:r>
    <w:proofErr w:type="gramEnd"/>
    <w:r w:rsidR="009E5828" w:rsidRPr="006459E9">
      <w:rPr>
        <w:rFonts w:cstheme="minorHAnsi"/>
        <w:sz w:val="16"/>
        <w:szCs w:val="16"/>
        <w:lang w:val="en-ID"/>
      </w:rPr>
      <w:t xml:space="preserve"> No </w:t>
    </w:r>
    <w:r w:rsidR="000C2D91">
      <w:rPr>
        <w:rFonts w:cstheme="minorHAnsi"/>
        <w:sz w:val="16"/>
        <w:szCs w:val="16"/>
        <w:lang w:val="en-ID"/>
      </w:rPr>
      <w:t>2</w:t>
    </w:r>
    <w:r w:rsidR="009E5828" w:rsidRPr="006459E9">
      <w:rPr>
        <w:rFonts w:cstheme="minorHAnsi"/>
        <w:sz w:val="16"/>
        <w:szCs w:val="16"/>
        <w:lang w:val="en-ID"/>
      </w:rPr>
      <w:t xml:space="preserve"> (202</w:t>
    </w:r>
    <w:r w:rsidR="001C1CE9">
      <w:rPr>
        <w:rFonts w:cstheme="minorHAnsi"/>
        <w:sz w:val="16"/>
        <w:szCs w:val="16"/>
        <w:lang w:val="en-ID"/>
      </w:rPr>
      <w:t>4</w:t>
    </w:r>
    <w:r w:rsidR="009E5828" w:rsidRPr="006459E9">
      <w:rPr>
        <w:rFonts w:cstheme="minorHAnsi"/>
        <w:sz w:val="16"/>
        <w:szCs w:val="16"/>
        <w:lang w:val="en-ID"/>
      </w:rPr>
      <w:t>)</w:t>
    </w:r>
  </w:p>
  <w:p w14:paraId="65573BA9" w14:textId="77777777" w:rsidR="009E5828" w:rsidRDefault="009E58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4520016"/>
      <w:docPartObj>
        <w:docPartGallery w:val="Page Numbers (Bottom of Page)"/>
        <w:docPartUnique/>
      </w:docPartObj>
    </w:sdtPr>
    <w:sdtEndPr>
      <w:rPr>
        <w:noProof/>
      </w:rPr>
    </w:sdtEndPr>
    <w:sdtContent>
      <w:p w14:paraId="48B0600E" w14:textId="70E5ADCC" w:rsidR="009E5828" w:rsidRDefault="009E58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8611C6" w14:textId="77777777" w:rsidR="009E5828" w:rsidRDefault="009E58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587305" w14:textId="77777777" w:rsidR="005E11D2" w:rsidRDefault="005E11D2" w:rsidP="003F40E0">
      <w:pPr>
        <w:spacing w:after="0" w:line="240" w:lineRule="auto"/>
      </w:pPr>
      <w:r>
        <w:separator/>
      </w:r>
    </w:p>
  </w:footnote>
  <w:footnote w:type="continuationSeparator" w:id="0">
    <w:p w14:paraId="2556657D" w14:textId="77777777" w:rsidR="005E11D2" w:rsidRDefault="005E11D2" w:rsidP="003F40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C7336" w14:textId="77777777" w:rsidR="0028781B" w:rsidRDefault="0028781B">
    <w:pPr>
      <w:pStyle w:val="Header"/>
      <w:rPr>
        <w:sz w:val="20"/>
        <w:szCs w:val="20"/>
      </w:rPr>
    </w:pPr>
  </w:p>
  <w:p w14:paraId="56303327" w14:textId="77777777" w:rsidR="0028781B" w:rsidRDefault="0028781B">
    <w:pPr>
      <w:pStyle w:val="Header"/>
      <w:rPr>
        <w:sz w:val="20"/>
        <w:szCs w:val="20"/>
      </w:rPr>
    </w:pPr>
  </w:p>
  <w:p w14:paraId="69154FA5" w14:textId="115D032C" w:rsidR="0028781B" w:rsidRPr="0028781B" w:rsidRDefault="002826EC" w:rsidP="0028781B">
    <w:pPr>
      <w:pStyle w:val="Header"/>
      <w:jc w:val="right"/>
      <w:rPr>
        <w:sz w:val="20"/>
        <w:szCs w:val="20"/>
      </w:rPr>
    </w:pPr>
    <w:r>
      <w:rPr>
        <w:sz w:val="20"/>
        <w:szCs w:val="20"/>
      </w:rPr>
      <w:t xml:space="preserve">Title of the manuscript is </w:t>
    </w:r>
    <w:proofErr w:type="gramStart"/>
    <w:r>
      <w:rPr>
        <w:sz w:val="20"/>
        <w:szCs w:val="20"/>
      </w:rPr>
      <w:t xml:space="preserve">here </w:t>
    </w:r>
    <w:r w:rsidR="0028781B" w:rsidRPr="0028781B">
      <w:rPr>
        <w:sz w:val="20"/>
        <w:szCs w:val="20"/>
      </w:rPr>
      <w:t xml:space="preserve"> </w:t>
    </w:r>
    <w:r w:rsidR="0028781B">
      <w:rPr>
        <w:sz w:val="20"/>
        <w:szCs w:val="20"/>
      </w:rPr>
      <w:t>…</w:t>
    </w:r>
    <w:proofErr w:type="gramEnd"/>
    <w:r w:rsidR="0028781B">
      <w:rPr>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F1D405" w14:textId="77777777" w:rsidR="0028781B" w:rsidRDefault="0028781B">
    <w:pPr>
      <w:pStyle w:val="Header"/>
    </w:pPr>
  </w:p>
  <w:p w14:paraId="593E3B8C" w14:textId="77777777" w:rsidR="0028781B" w:rsidRDefault="0028781B">
    <w:pPr>
      <w:pStyle w:val="Header"/>
    </w:pPr>
  </w:p>
  <w:p w14:paraId="5D038DDA" w14:textId="6BA568DA" w:rsidR="0028781B" w:rsidRPr="0028781B" w:rsidRDefault="001C1CE9" w:rsidP="000C2D91">
    <w:pPr>
      <w:pStyle w:val="Header"/>
      <w:rPr>
        <w:sz w:val="20"/>
        <w:szCs w:val="20"/>
      </w:rPr>
    </w:pPr>
    <w:r w:rsidRPr="001C1CE9">
      <w:rPr>
        <w:sz w:val="20"/>
        <w:szCs w:val="20"/>
      </w:rPr>
      <w:t xml:space="preserve">Keri Triastani, Isti </w:t>
    </w:r>
    <w:proofErr w:type="spellStart"/>
    <w:r w:rsidRPr="001C1CE9">
      <w:rPr>
        <w:sz w:val="20"/>
        <w:szCs w:val="20"/>
      </w:rPr>
      <w:t>Baroroh</w:t>
    </w:r>
    <w:proofErr w:type="spellEnd"/>
    <w:r w:rsidRPr="001C1CE9">
      <w:rPr>
        <w:sz w:val="20"/>
        <w:szCs w:val="20"/>
      </w:rPr>
      <w:t>, Pandu Perdana Putr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A3C9A" w14:textId="302AFB6C" w:rsidR="00F37474" w:rsidRPr="00B21BED" w:rsidRDefault="007E1423" w:rsidP="00B21BED">
    <w:pPr>
      <w:pStyle w:val="Header"/>
      <w:tabs>
        <w:tab w:val="left" w:pos="709"/>
      </w:tabs>
      <w:rPr>
        <w:rFonts w:ascii="Cambria" w:hAnsi="Cambria" w:cs="Calibri"/>
        <w:sz w:val="16"/>
        <w:szCs w:val="16"/>
        <w:lang w:val="en-ID"/>
      </w:rPr>
    </w:pPr>
    <w:bookmarkStart w:id="0" w:name="_Hlk166941173"/>
    <w:bookmarkStart w:id="1" w:name="_Hlk166941174"/>
    <w:r w:rsidRPr="007E1423">
      <w:rPr>
        <w:rFonts w:ascii="Cambria" w:hAnsi="Cambria"/>
        <w:noProof/>
      </w:rPr>
      <w:drawing>
        <wp:anchor distT="0" distB="0" distL="114300" distR="114300" simplePos="0" relativeHeight="251658240" behindDoc="1" locked="0" layoutInCell="1" allowOverlap="1" wp14:anchorId="42EBA230" wp14:editId="65086F85">
          <wp:simplePos x="0" y="0"/>
          <wp:positionH relativeFrom="column">
            <wp:posOffset>2945866</wp:posOffset>
          </wp:positionH>
          <wp:positionV relativeFrom="paragraph">
            <wp:posOffset>-53975</wp:posOffset>
          </wp:positionV>
          <wp:extent cx="1427031" cy="416460"/>
          <wp:effectExtent l="0" t="0" r="1905" b="3175"/>
          <wp:wrapNone/>
          <wp:docPr id="1632649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18121" name=""/>
                  <pic:cNvPicPr/>
                </pic:nvPicPr>
                <pic:blipFill>
                  <a:blip r:embed="rId1">
                    <a:extLst>
                      <a:ext uri="{28A0092B-C50C-407E-A947-70E740481C1C}">
                        <a14:useLocalDpi xmlns:a14="http://schemas.microsoft.com/office/drawing/2010/main" val="0"/>
                      </a:ext>
                    </a:extLst>
                  </a:blip>
                  <a:stretch>
                    <a:fillRect/>
                  </a:stretch>
                </pic:blipFill>
                <pic:spPr>
                  <a:xfrm>
                    <a:off x="0" y="0"/>
                    <a:ext cx="1427031" cy="416460"/>
                  </a:xfrm>
                  <a:prstGeom prst="rect">
                    <a:avLst/>
                  </a:prstGeom>
                </pic:spPr>
              </pic:pic>
            </a:graphicData>
          </a:graphic>
          <wp14:sizeRelH relativeFrom="page">
            <wp14:pctWidth>0</wp14:pctWidth>
          </wp14:sizeRelH>
          <wp14:sizeRelV relativeFrom="page">
            <wp14:pctHeight>0</wp14:pctHeight>
          </wp14:sizeRelV>
        </wp:anchor>
      </w:drawing>
    </w:r>
    <w:r>
      <w:rPr>
        <w:rFonts w:ascii="Cambria" w:hAnsi="Cambria" w:cs="Calibri"/>
        <w:sz w:val="16"/>
        <w:szCs w:val="16"/>
        <w:lang w:val="en-ID"/>
      </w:rPr>
      <w:t>APLINESIA</w:t>
    </w:r>
    <w:r w:rsidR="00F37474" w:rsidRPr="00B21BED">
      <w:rPr>
        <w:rFonts w:ascii="Cambria" w:hAnsi="Cambria" w:cs="Calibri"/>
        <w:sz w:val="16"/>
        <w:szCs w:val="16"/>
        <w:lang w:val="en-ID"/>
      </w:rPr>
      <w:t xml:space="preserve"> JOURNAL – Vol </w:t>
    </w:r>
    <w:r w:rsidR="001C1CE9">
      <w:rPr>
        <w:rFonts w:ascii="Cambria" w:hAnsi="Cambria" w:cs="Calibri"/>
        <w:sz w:val="16"/>
        <w:szCs w:val="16"/>
        <w:lang w:val="en-ID"/>
      </w:rPr>
      <w:t>8</w:t>
    </w:r>
    <w:r w:rsidR="00F37474" w:rsidRPr="00B21BED">
      <w:rPr>
        <w:rFonts w:ascii="Cambria" w:hAnsi="Cambria" w:cs="Calibri"/>
        <w:sz w:val="16"/>
        <w:szCs w:val="16"/>
        <w:lang w:val="en-ID"/>
      </w:rPr>
      <w:t xml:space="preserve">, No </w:t>
    </w:r>
    <w:r w:rsidR="00A2457C">
      <w:rPr>
        <w:rFonts w:ascii="Cambria" w:hAnsi="Cambria" w:cs="Calibri"/>
        <w:sz w:val="16"/>
        <w:szCs w:val="16"/>
        <w:lang w:val="en-ID"/>
      </w:rPr>
      <w:t>2</w:t>
    </w:r>
    <w:r w:rsidR="00F37474" w:rsidRPr="00B21BED">
      <w:rPr>
        <w:rFonts w:ascii="Cambria" w:hAnsi="Cambria" w:cs="Calibri"/>
        <w:sz w:val="16"/>
        <w:szCs w:val="16"/>
        <w:lang w:val="en-ID"/>
      </w:rPr>
      <w:t xml:space="preserve"> (20</w:t>
    </w:r>
    <w:r w:rsidR="00F37474" w:rsidRPr="00B21BED">
      <w:rPr>
        <w:rFonts w:ascii="Cambria" w:hAnsi="Cambria" w:cs="Calibri"/>
        <w:sz w:val="16"/>
        <w:szCs w:val="16"/>
      </w:rPr>
      <w:t>2</w:t>
    </w:r>
    <w:r w:rsidR="001C1CE9">
      <w:rPr>
        <w:rFonts w:ascii="Cambria" w:hAnsi="Cambria" w:cs="Calibri"/>
        <w:sz w:val="16"/>
        <w:szCs w:val="16"/>
      </w:rPr>
      <w:t>4</w:t>
    </w:r>
    <w:r w:rsidR="00F37474" w:rsidRPr="00B21BED">
      <w:rPr>
        <w:rFonts w:ascii="Cambria" w:hAnsi="Cambria" w:cs="Calibri"/>
        <w:sz w:val="16"/>
        <w:szCs w:val="16"/>
        <w:lang w:val="en-ID"/>
      </w:rPr>
      <w:t xml:space="preserve">), pp. </w:t>
    </w:r>
    <w:r w:rsidR="001C1CE9">
      <w:rPr>
        <w:rFonts w:ascii="Cambria" w:hAnsi="Cambria" w:cs="Calibri"/>
        <w:sz w:val="16"/>
        <w:szCs w:val="16"/>
        <w:lang w:val="en-ID"/>
      </w:rPr>
      <w:t>13-40</w:t>
    </w:r>
    <w:r w:rsidR="00F37474" w:rsidRPr="00B21BED">
      <w:rPr>
        <w:rFonts w:ascii="Cambria" w:hAnsi="Cambria"/>
      </w:rPr>
      <w:t xml:space="preserve"> </w:t>
    </w:r>
    <w:r w:rsidR="00F37474" w:rsidRPr="00B21BED">
      <w:rPr>
        <w:rFonts w:ascii="Cambria" w:hAnsi="Cambria" w:cs="Calibri"/>
        <w:sz w:val="16"/>
        <w:szCs w:val="16"/>
        <w:lang w:val="en-ID"/>
      </w:rPr>
      <w:br/>
      <w:t xml:space="preserve">DOI: </w:t>
    </w:r>
    <w:r w:rsidR="00A2457C" w:rsidRPr="00A2457C">
      <w:rPr>
        <w:rFonts w:ascii="Cambria" w:hAnsi="Cambria"/>
        <w:sz w:val="16"/>
        <w:szCs w:val="16"/>
      </w:rPr>
      <w:t>https://doi.org/10.30595/aplinesia.v6i</w:t>
    </w:r>
    <w:r w:rsidR="000C2D91">
      <w:rPr>
        <w:rFonts w:ascii="Cambria" w:hAnsi="Cambria"/>
        <w:sz w:val="16"/>
        <w:szCs w:val="16"/>
      </w:rPr>
      <w:t>2</w:t>
    </w:r>
    <w:r w:rsidR="00A2457C" w:rsidRPr="00A2457C">
      <w:rPr>
        <w:rFonts w:ascii="Cambria" w:hAnsi="Cambria"/>
        <w:sz w:val="16"/>
        <w:szCs w:val="16"/>
      </w:rPr>
      <w:t>.13</w:t>
    </w:r>
    <w:r w:rsidR="000C2D91">
      <w:rPr>
        <w:rFonts w:ascii="Cambria" w:hAnsi="Cambria"/>
        <w:sz w:val="16"/>
        <w:szCs w:val="16"/>
      </w:rPr>
      <w:t>6</w:t>
    </w:r>
    <w:r w:rsidR="001C1CE9">
      <w:rPr>
        <w:rFonts w:ascii="Cambria" w:hAnsi="Cambria"/>
        <w:sz w:val="16"/>
        <w:szCs w:val="16"/>
      </w:rPr>
      <w:t>16</w:t>
    </w:r>
    <w:r w:rsidR="0028781B" w:rsidRPr="00B21BED">
      <w:rPr>
        <w:rFonts w:ascii="Cambria" w:hAnsi="Cambria" w:cs="Calibri"/>
        <w:sz w:val="16"/>
        <w:szCs w:val="16"/>
        <w:shd w:val="clear" w:color="auto" w:fill="FFFFFF"/>
      </w:rPr>
      <w:t xml:space="preserve"> </w:t>
    </w:r>
    <w:r w:rsidR="00F37474" w:rsidRPr="00B21BED">
      <w:rPr>
        <w:rFonts w:ascii="Cambria" w:hAnsi="Cambria" w:cs="Calibri"/>
        <w:sz w:val="16"/>
        <w:szCs w:val="16"/>
        <w:shd w:val="clear" w:color="auto" w:fill="FFFFFF"/>
      </w:rPr>
      <w:t xml:space="preserve"> </w:t>
    </w:r>
    <w:r w:rsidR="00F37474" w:rsidRPr="00B21BED">
      <w:rPr>
        <w:rFonts w:ascii="Cambria" w:hAnsi="Cambria" w:cs="Calibri"/>
        <w:sz w:val="16"/>
        <w:szCs w:val="16"/>
        <w:shd w:val="clear" w:color="auto" w:fill="FFFFFF"/>
      </w:rPr>
      <w:br/>
    </w:r>
    <w:r w:rsidR="00F37474" w:rsidRPr="00B21BED">
      <w:rPr>
        <w:rFonts w:ascii="Cambria" w:hAnsi="Cambria" w:cs="Calibri"/>
        <w:sz w:val="16"/>
        <w:szCs w:val="16"/>
        <w:lang w:val="en-ID"/>
      </w:rPr>
      <w:t xml:space="preserve">ISSN: </w:t>
    </w:r>
    <w:bookmarkEnd w:id="0"/>
    <w:bookmarkEnd w:id="1"/>
    <w:r w:rsidR="00A2457C">
      <w:rPr>
        <w:rFonts w:ascii="Cambria" w:hAnsi="Cambria" w:cs="Calibri"/>
        <w:sz w:val="16"/>
        <w:szCs w:val="16"/>
        <w:lang w:val="en-ID"/>
      </w:rPr>
      <w:t>2085-58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F4397"/>
    <w:multiLevelType w:val="hybridMultilevel"/>
    <w:tmpl w:val="BB16D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0732E"/>
    <w:multiLevelType w:val="hybridMultilevel"/>
    <w:tmpl w:val="6B80AB36"/>
    <w:lvl w:ilvl="0" w:tplc="E702C136">
      <w:start w:val="1"/>
      <w:numFmt w:val="lowerRoman"/>
      <w:lvlText w:val="%1."/>
      <w:lvlJc w:val="righ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5023E0E"/>
    <w:multiLevelType w:val="hybridMultilevel"/>
    <w:tmpl w:val="C44ACB40"/>
    <w:lvl w:ilvl="0" w:tplc="9CCE39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6E4F9E"/>
    <w:multiLevelType w:val="multilevel"/>
    <w:tmpl w:val="27CAF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AB44BA"/>
    <w:multiLevelType w:val="hybridMultilevel"/>
    <w:tmpl w:val="BBFE803A"/>
    <w:lvl w:ilvl="0" w:tplc="EE780C6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73BD1"/>
    <w:multiLevelType w:val="multilevel"/>
    <w:tmpl w:val="1DFA5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C256A6"/>
    <w:multiLevelType w:val="multilevel"/>
    <w:tmpl w:val="DC261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BA50E2"/>
    <w:multiLevelType w:val="hybridMultilevel"/>
    <w:tmpl w:val="8E525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5C05E3"/>
    <w:multiLevelType w:val="hybridMultilevel"/>
    <w:tmpl w:val="838E6148"/>
    <w:lvl w:ilvl="0" w:tplc="3E9EA140">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9" w15:restartNumberingAfterBreak="0">
    <w:nsid w:val="31D32E0F"/>
    <w:multiLevelType w:val="multilevel"/>
    <w:tmpl w:val="55F0440A"/>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32325A8C"/>
    <w:multiLevelType w:val="hybridMultilevel"/>
    <w:tmpl w:val="AD6EEFFE"/>
    <w:lvl w:ilvl="0" w:tplc="279E510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34515819"/>
    <w:multiLevelType w:val="multilevel"/>
    <w:tmpl w:val="06D8CEA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34BD6FB1"/>
    <w:multiLevelType w:val="multilevel"/>
    <w:tmpl w:val="61B83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75C0062"/>
    <w:multiLevelType w:val="multilevel"/>
    <w:tmpl w:val="DC30A0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3A905BC5"/>
    <w:multiLevelType w:val="multilevel"/>
    <w:tmpl w:val="B98E074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41022317"/>
    <w:multiLevelType w:val="multilevel"/>
    <w:tmpl w:val="B7A6E4AE"/>
    <w:lvl w:ilvl="0">
      <w:start w:val="1"/>
      <w:numFmt w:val="decimal"/>
      <w:lvlText w:val="%1."/>
      <w:lvlJc w:val="left"/>
      <w:pPr>
        <w:ind w:left="450" w:hanging="450"/>
      </w:pPr>
      <w:rPr>
        <w:rFonts w:hint="default"/>
        <w:color w:val="000000"/>
      </w:rPr>
    </w:lvl>
    <w:lvl w:ilvl="1">
      <w:start w:val="1"/>
      <w:numFmt w:val="decimal"/>
      <w:lvlText w:val="%1.%2."/>
      <w:lvlJc w:val="left"/>
      <w:pPr>
        <w:ind w:left="1440" w:hanging="720"/>
      </w:pPr>
      <w:rPr>
        <w:rFonts w:hint="default"/>
        <w:color w:val="000000"/>
      </w:rPr>
    </w:lvl>
    <w:lvl w:ilvl="2">
      <w:start w:val="1"/>
      <w:numFmt w:val="decimal"/>
      <w:lvlText w:val="%1.%2.%3."/>
      <w:lvlJc w:val="left"/>
      <w:pPr>
        <w:ind w:left="2160" w:hanging="720"/>
      </w:pPr>
      <w:rPr>
        <w:rFonts w:hint="default"/>
        <w:color w:val="000000"/>
      </w:rPr>
    </w:lvl>
    <w:lvl w:ilvl="3">
      <w:start w:val="1"/>
      <w:numFmt w:val="decimal"/>
      <w:lvlText w:val="%1.%2.%3.%4."/>
      <w:lvlJc w:val="left"/>
      <w:pPr>
        <w:ind w:left="3240" w:hanging="1080"/>
      </w:pPr>
      <w:rPr>
        <w:rFonts w:hint="default"/>
        <w:color w:val="000000"/>
      </w:rPr>
    </w:lvl>
    <w:lvl w:ilvl="4">
      <w:start w:val="1"/>
      <w:numFmt w:val="decimal"/>
      <w:lvlText w:val="%1.%2.%3.%4.%5."/>
      <w:lvlJc w:val="left"/>
      <w:pPr>
        <w:ind w:left="3960" w:hanging="1080"/>
      </w:pPr>
      <w:rPr>
        <w:rFonts w:hint="default"/>
        <w:color w:val="000000"/>
      </w:rPr>
    </w:lvl>
    <w:lvl w:ilvl="5">
      <w:start w:val="1"/>
      <w:numFmt w:val="decimal"/>
      <w:lvlText w:val="%1.%2.%3.%4.%5.%6."/>
      <w:lvlJc w:val="left"/>
      <w:pPr>
        <w:ind w:left="5040" w:hanging="1440"/>
      </w:pPr>
      <w:rPr>
        <w:rFonts w:hint="default"/>
        <w:color w:val="000000"/>
      </w:rPr>
    </w:lvl>
    <w:lvl w:ilvl="6">
      <w:start w:val="1"/>
      <w:numFmt w:val="decimal"/>
      <w:lvlText w:val="%1.%2.%3.%4.%5.%6.%7."/>
      <w:lvlJc w:val="left"/>
      <w:pPr>
        <w:ind w:left="6120" w:hanging="1800"/>
      </w:pPr>
      <w:rPr>
        <w:rFonts w:hint="default"/>
        <w:color w:val="000000"/>
      </w:rPr>
    </w:lvl>
    <w:lvl w:ilvl="7">
      <w:start w:val="1"/>
      <w:numFmt w:val="decimal"/>
      <w:lvlText w:val="%1.%2.%3.%4.%5.%6.%7.%8."/>
      <w:lvlJc w:val="left"/>
      <w:pPr>
        <w:ind w:left="6840" w:hanging="1800"/>
      </w:pPr>
      <w:rPr>
        <w:rFonts w:hint="default"/>
        <w:color w:val="000000"/>
      </w:rPr>
    </w:lvl>
    <w:lvl w:ilvl="8">
      <w:start w:val="1"/>
      <w:numFmt w:val="decimal"/>
      <w:lvlText w:val="%1.%2.%3.%4.%5.%6.%7.%8.%9."/>
      <w:lvlJc w:val="left"/>
      <w:pPr>
        <w:ind w:left="7920" w:hanging="2160"/>
      </w:pPr>
      <w:rPr>
        <w:rFonts w:hint="default"/>
        <w:color w:val="000000"/>
      </w:rPr>
    </w:lvl>
  </w:abstractNum>
  <w:abstractNum w:abstractNumId="16" w15:restartNumberingAfterBreak="0">
    <w:nsid w:val="456C1322"/>
    <w:multiLevelType w:val="hybridMultilevel"/>
    <w:tmpl w:val="E1BCA376"/>
    <w:lvl w:ilvl="0" w:tplc="9F78388C">
      <w:start w:val="1"/>
      <w:numFmt w:val="lowerRoman"/>
      <w:lvlText w:val="%1."/>
      <w:lvlJc w:val="left"/>
      <w:pPr>
        <w:ind w:left="1650" w:hanging="720"/>
      </w:pPr>
      <w:rPr>
        <w:rFonts w:hint="default"/>
      </w:r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17" w15:restartNumberingAfterBreak="0">
    <w:nsid w:val="4D16060A"/>
    <w:multiLevelType w:val="multilevel"/>
    <w:tmpl w:val="A7529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E265670"/>
    <w:multiLevelType w:val="hybridMultilevel"/>
    <w:tmpl w:val="5BFAF79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3A3D82"/>
    <w:multiLevelType w:val="hybridMultilevel"/>
    <w:tmpl w:val="8B28EE8A"/>
    <w:lvl w:ilvl="0" w:tplc="9DEA978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52C5198B"/>
    <w:multiLevelType w:val="multilevel"/>
    <w:tmpl w:val="2D2C4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3430AF1"/>
    <w:multiLevelType w:val="hybridMultilevel"/>
    <w:tmpl w:val="29F0403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2" w15:restartNumberingAfterBreak="0">
    <w:nsid w:val="542C653B"/>
    <w:multiLevelType w:val="multilevel"/>
    <w:tmpl w:val="ADFE6F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547D1984"/>
    <w:multiLevelType w:val="multilevel"/>
    <w:tmpl w:val="405A1C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15:restartNumberingAfterBreak="0">
    <w:nsid w:val="56927211"/>
    <w:multiLevelType w:val="multilevel"/>
    <w:tmpl w:val="6ADC17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8D53856"/>
    <w:multiLevelType w:val="multilevel"/>
    <w:tmpl w:val="E4288BA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8C004B"/>
    <w:multiLevelType w:val="multilevel"/>
    <w:tmpl w:val="C7408C9C"/>
    <w:lvl w:ilvl="0">
      <w:start w:val="1"/>
      <w:numFmt w:val="decimal"/>
      <w:lvlText w:val="%1."/>
      <w:lvlJc w:val="left"/>
      <w:pPr>
        <w:tabs>
          <w:tab w:val="num" w:pos="0"/>
        </w:tabs>
        <w:ind w:left="720" w:hanging="360"/>
      </w:pPr>
      <w:rPr>
        <w:rFonts w:ascii="Times New Roman" w:eastAsia="Times New Roman" w:hAnsi="Times New Roman"/>
        <w:b/>
        <w:bCs/>
        <w:sz w:val="28"/>
        <w:szCs w:val="28"/>
      </w:rPr>
    </w:lvl>
    <w:lvl w:ilvl="1">
      <w:start w:val="1"/>
      <w:numFmt w:val="decimal"/>
      <w:isLgl/>
      <w:lvlText w:val="%1.%2."/>
      <w:lvlJc w:val="left"/>
      <w:pPr>
        <w:tabs>
          <w:tab w:val="num" w:pos="0"/>
        </w:tabs>
        <w:ind w:left="1440" w:hanging="720"/>
      </w:pPr>
    </w:lvl>
    <w:lvl w:ilvl="2">
      <w:start w:val="1"/>
      <w:numFmt w:val="decimal"/>
      <w:isLgl/>
      <w:lvlText w:val="%1.%2.%3."/>
      <w:lvlJc w:val="left"/>
      <w:pPr>
        <w:tabs>
          <w:tab w:val="num" w:pos="0"/>
        </w:tabs>
        <w:ind w:left="1800" w:hanging="720"/>
      </w:pPr>
      <w:rPr>
        <w:rFonts w:hint="default"/>
      </w:rPr>
    </w:lvl>
    <w:lvl w:ilvl="3">
      <w:start w:val="1"/>
      <w:numFmt w:val="decimal"/>
      <w:isLgl/>
      <w:lvlText w:val="%1.%2.%3.%4."/>
      <w:lvlJc w:val="left"/>
      <w:pPr>
        <w:tabs>
          <w:tab w:val="num" w:pos="0"/>
        </w:tabs>
        <w:ind w:left="2520" w:hanging="1080"/>
      </w:pPr>
      <w:rPr>
        <w:rFonts w:hint="default"/>
      </w:rPr>
    </w:lvl>
    <w:lvl w:ilvl="4">
      <w:start w:val="1"/>
      <w:numFmt w:val="decimal"/>
      <w:isLgl/>
      <w:lvlText w:val="%1.%2.%3.%4.%5."/>
      <w:lvlJc w:val="left"/>
      <w:pPr>
        <w:tabs>
          <w:tab w:val="num" w:pos="0"/>
        </w:tabs>
        <w:ind w:left="2880" w:hanging="1080"/>
      </w:pPr>
      <w:rPr>
        <w:rFonts w:hint="default"/>
      </w:rPr>
    </w:lvl>
    <w:lvl w:ilvl="5">
      <w:start w:val="1"/>
      <w:numFmt w:val="decimal"/>
      <w:isLgl/>
      <w:lvlText w:val="%1.%2.%3.%4.%5.%6."/>
      <w:lvlJc w:val="left"/>
      <w:pPr>
        <w:tabs>
          <w:tab w:val="num" w:pos="0"/>
        </w:tabs>
        <w:ind w:left="3600" w:hanging="1440"/>
      </w:pPr>
      <w:rPr>
        <w:rFonts w:hint="default"/>
      </w:rPr>
    </w:lvl>
    <w:lvl w:ilvl="6">
      <w:start w:val="1"/>
      <w:numFmt w:val="decimal"/>
      <w:isLgl/>
      <w:lvlText w:val="%1.%2.%3.%4.%5.%6.%7."/>
      <w:lvlJc w:val="left"/>
      <w:pPr>
        <w:tabs>
          <w:tab w:val="num" w:pos="0"/>
        </w:tabs>
        <w:ind w:left="4320" w:hanging="1800"/>
      </w:pPr>
      <w:rPr>
        <w:rFonts w:hint="default"/>
      </w:rPr>
    </w:lvl>
    <w:lvl w:ilvl="7">
      <w:start w:val="1"/>
      <w:numFmt w:val="decimal"/>
      <w:isLgl/>
      <w:lvlText w:val="%1.%2.%3.%4.%5.%6.%7.%8."/>
      <w:lvlJc w:val="left"/>
      <w:pPr>
        <w:tabs>
          <w:tab w:val="num" w:pos="0"/>
        </w:tabs>
        <w:ind w:left="4680" w:hanging="1800"/>
      </w:pPr>
      <w:rPr>
        <w:rFonts w:hint="default"/>
      </w:rPr>
    </w:lvl>
    <w:lvl w:ilvl="8">
      <w:start w:val="1"/>
      <w:numFmt w:val="decimal"/>
      <w:isLgl/>
      <w:lvlText w:val="%1.%2.%3.%4.%5.%6.%7.%8.%9."/>
      <w:lvlJc w:val="left"/>
      <w:pPr>
        <w:tabs>
          <w:tab w:val="num" w:pos="0"/>
        </w:tabs>
        <w:ind w:left="5400" w:hanging="2160"/>
      </w:pPr>
      <w:rPr>
        <w:rFonts w:hint="default"/>
      </w:rPr>
    </w:lvl>
  </w:abstractNum>
  <w:abstractNum w:abstractNumId="27" w15:restartNumberingAfterBreak="0">
    <w:nsid w:val="5CAF7432"/>
    <w:multiLevelType w:val="multilevel"/>
    <w:tmpl w:val="058C0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CB31858"/>
    <w:multiLevelType w:val="multilevel"/>
    <w:tmpl w:val="151638E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5D7D50D4"/>
    <w:multiLevelType w:val="multilevel"/>
    <w:tmpl w:val="363272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8A12E9"/>
    <w:multiLevelType w:val="multilevel"/>
    <w:tmpl w:val="3BB4B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37129D2"/>
    <w:multiLevelType w:val="hybridMultilevel"/>
    <w:tmpl w:val="100636A6"/>
    <w:lvl w:ilvl="0" w:tplc="9DD4496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6622651C"/>
    <w:multiLevelType w:val="multilevel"/>
    <w:tmpl w:val="5210BB58"/>
    <w:lvl w:ilvl="0">
      <w:start w:val="1"/>
      <w:numFmt w:val="decimal"/>
      <w:lvlText w:val="%1"/>
      <w:lvlJc w:val="left"/>
      <w:pPr>
        <w:ind w:left="720" w:hanging="720"/>
      </w:pPr>
      <w:rPr>
        <w:rFonts w:hint="default"/>
        <w:color w:val="000000"/>
      </w:rPr>
    </w:lvl>
    <w:lvl w:ilvl="1">
      <w:start w:val="1"/>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33" w15:restartNumberingAfterBreak="0">
    <w:nsid w:val="70BF25A3"/>
    <w:multiLevelType w:val="multilevel"/>
    <w:tmpl w:val="0F8237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15:restartNumberingAfterBreak="0">
    <w:nsid w:val="72683DED"/>
    <w:multiLevelType w:val="multilevel"/>
    <w:tmpl w:val="DBAE2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A23F2F"/>
    <w:multiLevelType w:val="multilevel"/>
    <w:tmpl w:val="5C606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5DB17D9"/>
    <w:multiLevelType w:val="hybridMultilevel"/>
    <w:tmpl w:val="372E4B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C9411FC"/>
    <w:multiLevelType w:val="multilevel"/>
    <w:tmpl w:val="ADFE6F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59581292">
    <w:abstractNumId w:val="1"/>
  </w:num>
  <w:num w:numId="2" w16cid:durableId="2021463109">
    <w:abstractNumId w:val="7"/>
  </w:num>
  <w:num w:numId="3" w16cid:durableId="1405032512">
    <w:abstractNumId w:val="0"/>
  </w:num>
  <w:num w:numId="4" w16cid:durableId="70811065">
    <w:abstractNumId w:val="16"/>
  </w:num>
  <w:num w:numId="5" w16cid:durableId="690835444">
    <w:abstractNumId w:val="28"/>
  </w:num>
  <w:num w:numId="6" w16cid:durableId="628973229">
    <w:abstractNumId w:val="32"/>
  </w:num>
  <w:num w:numId="7" w16cid:durableId="948852473">
    <w:abstractNumId w:val="15"/>
  </w:num>
  <w:num w:numId="8" w16cid:durableId="1367483601">
    <w:abstractNumId w:val="18"/>
  </w:num>
  <w:num w:numId="9" w16cid:durableId="369261545">
    <w:abstractNumId w:val="26"/>
  </w:num>
  <w:num w:numId="10" w16cid:durableId="908618528">
    <w:abstractNumId w:val="4"/>
  </w:num>
  <w:num w:numId="11" w16cid:durableId="240214521">
    <w:abstractNumId w:val="25"/>
  </w:num>
  <w:num w:numId="12" w16cid:durableId="156383543">
    <w:abstractNumId w:val="12"/>
  </w:num>
  <w:num w:numId="13" w16cid:durableId="57214296">
    <w:abstractNumId w:val="27"/>
  </w:num>
  <w:num w:numId="14" w16cid:durableId="1093356950">
    <w:abstractNumId w:val="2"/>
  </w:num>
  <w:num w:numId="15" w16cid:durableId="739639747">
    <w:abstractNumId w:val="29"/>
  </w:num>
  <w:num w:numId="16" w16cid:durableId="924607691">
    <w:abstractNumId w:val="21"/>
  </w:num>
  <w:num w:numId="17" w16cid:durableId="1087458809">
    <w:abstractNumId w:val="36"/>
  </w:num>
  <w:num w:numId="18" w16cid:durableId="2115712222">
    <w:abstractNumId w:val="6"/>
  </w:num>
  <w:num w:numId="19" w16cid:durableId="779103166">
    <w:abstractNumId w:val="20"/>
  </w:num>
  <w:num w:numId="20" w16cid:durableId="1517110975">
    <w:abstractNumId w:val="34"/>
  </w:num>
  <w:num w:numId="21" w16cid:durableId="1482235215">
    <w:abstractNumId w:val="24"/>
  </w:num>
  <w:num w:numId="22" w16cid:durableId="599147967">
    <w:abstractNumId w:val="3"/>
  </w:num>
  <w:num w:numId="23" w16cid:durableId="336006638">
    <w:abstractNumId w:val="5"/>
  </w:num>
  <w:num w:numId="24" w16cid:durableId="2101291395">
    <w:abstractNumId w:val="35"/>
  </w:num>
  <w:num w:numId="25" w16cid:durableId="966282345">
    <w:abstractNumId w:val="17"/>
  </w:num>
  <w:num w:numId="26" w16cid:durableId="1521505009">
    <w:abstractNumId w:val="30"/>
  </w:num>
  <w:num w:numId="27" w16cid:durableId="1535537617">
    <w:abstractNumId w:val="9"/>
  </w:num>
  <w:num w:numId="28" w16cid:durableId="305595760">
    <w:abstractNumId w:val="8"/>
  </w:num>
  <w:num w:numId="29" w16cid:durableId="678969762">
    <w:abstractNumId w:val="19"/>
  </w:num>
  <w:num w:numId="30" w16cid:durableId="2074115758">
    <w:abstractNumId w:val="31"/>
  </w:num>
  <w:num w:numId="31" w16cid:durableId="1214805438">
    <w:abstractNumId w:val="10"/>
  </w:num>
  <w:num w:numId="32" w16cid:durableId="15346875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9473229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538659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885608926">
    <w:abstractNumId w:val="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15616600">
    <w:abstractNumId w:val="37"/>
  </w:num>
  <w:num w:numId="37" w16cid:durableId="1529761261">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779218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MxNjI3MjMxMDM2NTNV0lEKTi0uzszPAykwrwUA98txLiwAAAA="/>
  </w:docVars>
  <w:rsids>
    <w:rsidRoot w:val="003175B6"/>
    <w:rsid w:val="00000146"/>
    <w:rsid w:val="000005F5"/>
    <w:rsid w:val="00001678"/>
    <w:rsid w:val="0000175F"/>
    <w:rsid w:val="000017A5"/>
    <w:rsid w:val="00001A73"/>
    <w:rsid w:val="000022E6"/>
    <w:rsid w:val="00002308"/>
    <w:rsid w:val="00003E51"/>
    <w:rsid w:val="00003EF6"/>
    <w:rsid w:val="000047EE"/>
    <w:rsid w:val="00004B19"/>
    <w:rsid w:val="00004F65"/>
    <w:rsid w:val="00004F74"/>
    <w:rsid w:val="0000511F"/>
    <w:rsid w:val="000054A9"/>
    <w:rsid w:val="00005D25"/>
    <w:rsid w:val="00005DB8"/>
    <w:rsid w:val="00005DF2"/>
    <w:rsid w:val="00005F42"/>
    <w:rsid w:val="00006042"/>
    <w:rsid w:val="000063D4"/>
    <w:rsid w:val="00006A7B"/>
    <w:rsid w:val="00006F2A"/>
    <w:rsid w:val="000071BD"/>
    <w:rsid w:val="00007286"/>
    <w:rsid w:val="000074C6"/>
    <w:rsid w:val="00007B27"/>
    <w:rsid w:val="000104DD"/>
    <w:rsid w:val="000109DC"/>
    <w:rsid w:val="00011531"/>
    <w:rsid w:val="00011746"/>
    <w:rsid w:val="00011AA5"/>
    <w:rsid w:val="000121E6"/>
    <w:rsid w:val="00012D9C"/>
    <w:rsid w:val="00013902"/>
    <w:rsid w:val="00013B56"/>
    <w:rsid w:val="000141D4"/>
    <w:rsid w:val="00014DCA"/>
    <w:rsid w:val="00015C74"/>
    <w:rsid w:val="000163BC"/>
    <w:rsid w:val="00016473"/>
    <w:rsid w:val="0001687D"/>
    <w:rsid w:val="000168AF"/>
    <w:rsid w:val="00016C46"/>
    <w:rsid w:val="00016C47"/>
    <w:rsid w:val="0001716A"/>
    <w:rsid w:val="00017394"/>
    <w:rsid w:val="00017503"/>
    <w:rsid w:val="00017E9B"/>
    <w:rsid w:val="000200E6"/>
    <w:rsid w:val="00020778"/>
    <w:rsid w:val="00020E5C"/>
    <w:rsid w:val="00021108"/>
    <w:rsid w:val="00021F29"/>
    <w:rsid w:val="000220E2"/>
    <w:rsid w:val="000221F4"/>
    <w:rsid w:val="000223A9"/>
    <w:rsid w:val="000224B2"/>
    <w:rsid w:val="00022A79"/>
    <w:rsid w:val="00022D3E"/>
    <w:rsid w:val="0002361F"/>
    <w:rsid w:val="0002381B"/>
    <w:rsid w:val="00023878"/>
    <w:rsid w:val="000238D8"/>
    <w:rsid w:val="00023A4E"/>
    <w:rsid w:val="00023E0F"/>
    <w:rsid w:val="00024617"/>
    <w:rsid w:val="000246B6"/>
    <w:rsid w:val="000246ED"/>
    <w:rsid w:val="00024EE4"/>
    <w:rsid w:val="0002512B"/>
    <w:rsid w:val="00025F5A"/>
    <w:rsid w:val="0002658C"/>
    <w:rsid w:val="00026810"/>
    <w:rsid w:val="00026932"/>
    <w:rsid w:val="00026ED9"/>
    <w:rsid w:val="00027853"/>
    <w:rsid w:val="00027BCB"/>
    <w:rsid w:val="000303AD"/>
    <w:rsid w:val="0003064F"/>
    <w:rsid w:val="00030688"/>
    <w:rsid w:val="00030A70"/>
    <w:rsid w:val="00030C67"/>
    <w:rsid w:val="00030FDA"/>
    <w:rsid w:val="00031189"/>
    <w:rsid w:val="00031786"/>
    <w:rsid w:val="00031D41"/>
    <w:rsid w:val="00032031"/>
    <w:rsid w:val="0003213E"/>
    <w:rsid w:val="00032972"/>
    <w:rsid w:val="00032B38"/>
    <w:rsid w:val="00032D32"/>
    <w:rsid w:val="00033552"/>
    <w:rsid w:val="00033D41"/>
    <w:rsid w:val="00033F3F"/>
    <w:rsid w:val="0003554D"/>
    <w:rsid w:val="0003569C"/>
    <w:rsid w:val="0003579C"/>
    <w:rsid w:val="00035BCD"/>
    <w:rsid w:val="00036248"/>
    <w:rsid w:val="00036340"/>
    <w:rsid w:val="00036780"/>
    <w:rsid w:val="00037029"/>
    <w:rsid w:val="0003758A"/>
    <w:rsid w:val="00037D19"/>
    <w:rsid w:val="00037FDE"/>
    <w:rsid w:val="000402FE"/>
    <w:rsid w:val="00040395"/>
    <w:rsid w:val="00040970"/>
    <w:rsid w:val="00041CD8"/>
    <w:rsid w:val="00042373"/>
    <w:rsid w:val="00043749"/>
    <w:rsid w:val="00043976"/>
    <w:rsid w:val="000442F8"/>
    <w:rsid w:val="00044864"/>
    <w:rsid w:val="00045078"/>
    <w:rsid w:val="000453B3"/>
    <w:rsid w:val="0004589A"/>
    <w:rsid w:val="00045FDC"/>
    <w:rsid w:val="000467A0"/>
    <w:rsid w:val="00046837"/>
    <w:rsid w:val="00046B27"/>
    <w:rsid w:val="00046C9B"/>
    <w:rsid w:val="00047063"/>
    <w:rsid w:val="000476C2"/>
    <w:rsid w:val="00050304"/>
    <w:rsid w:val="000504CA"/>
    <w:rsid w:val="000515F5"/>
    <w:rsid w:val="00051ADE"/>
    <w:rsid w:val="00051D5A"/>
    <w:rsid w:val="0005369C"/>
    <w:rsid w:val="00053703"/>
    <w:rsid w:val="00053931"/>
    <w:rsid w:val="00053EC9"/>
    <w:rsid w:val="00054491"/>
    <w:rsid w:val="00054717"/>
    <w:rsid w:val="00054BBE"/>
    <w:rsid w:val="00054E35"/>
    <w:rsid w:val="000550BD"/>
    <w:rsid w:val="0005537F"/>
    <w:rsid w:val="000559A5"/>
    <w:rsid w:val="00055CB0"/>
    <w:rsid w:val="00055E86"/>
    <w:rsid w:val="0005628D"/>
    <w:rsid w:val="000562E3"/>
    <w:rsid w:val="0005645F"/>
    <w:rsid w:val="00056558"/>
    <w:rsid w:val="00056CD2"/>
    <w:rsid w:val="0005768B"/>
    <w:rsid w:val="00057F78"/>
    <w:rsid w:val="000608EE"/>
    <w:rsid w:val="00061406"/>
    <w:rsid w:val="00061BEC"/>
    <w:rsid w:val="000620FC"/>
    <w:rsid w:val="0006268D"/>
    <w:rsid w:val="0006284E"/>
    <w:rsid w:val="00062AF8"/>
    <w:rsid w:val="00062C40"/>
    <w:rsid w:val="000636A0"/>
    <w:rsid w:val="000639DC"/>
    <w:rsid w:val="00063B96"/>
    <w:rsid w:val="00063DA5"/>
    <w:rsid w:val="00063F7B"/>
    <w:rsid w:val="0006496A"/>
    <w:rsid w:val="000655FA"/>
    <w:rsid w:val="000657CF"/>
    <w:rsid w:val="00065A93"/>
    <w:rsid w:val="00065E7C"/>
    <w:rsid w:val="000660F6"/>
    <w:rsid w:val="00066178"/>
    <w:rsid w:val="00066A34"/>
    <w:rsid w:val="00067529"/>
    <w:rsid w:val="00067566"/>
    <w:rsid w:val="00070043"/>
    <w:rsid w:val="00070915"/>
    <w:rsid w:val="00070CF4"/>
    <w:rsid w:val="00071061"/>
    <w:rsid w:val="00071159"/>
    <w:rsid w:val="00071184"/>
    <w:rsid w:val="000714CC"/>
    <w:rsid w:val="000718F4"/>
    <w:rsid w:val="00071AA7"/>
    <w:rsid w:val="00071B27"/>
    <w:rsid w:val="00071B38"/>
    <w:rsid w:val="00071BC5"/>
    <w:rsid w:val="00071C29"/>
    <w:rsid w:val="0007236F"/>
    <w:rsid w:val="000725A7"/>
    <w:rsid w:val="00072B42"/>
    <w:rsid w:val="00072EA0"/>
    <w:rsid w:val="0007330F"/>
    <w:rsid w:val="00073E44"/>
    <w:rsid w:val="00074493"/>
    <w:rsid w:val="000747DC"/>
    <w:rsid w:val="0007497B"/>
    <w:rsid w:val="00074C33"/>
    <w:rsid w:val="00074D5F"/>
    <w:rsid w:val="0007506A"/>
    <w:rsid w:val="000761BA"/>
    <w:rsid w:val="00076400"/>
    <w:rsid w:val="0007687D"/>
    <w:rsid w:val="0008130D"/>
    <w:rsid w:val="00081BA8"/>
    <w:rsid w:val="00081DFA"/>
    <w:rsid w:val="00081F0C"/>
    <w:rsid w:val="00082241"/>
    <w:rsid w:val="0008241D"/>
    <w:rsid w:val="00082584"/>
    <w:rsid w:val="0008290C"/>
    <w:rsid w:val="00083022"/>
    <w:rsid w:val="00083332"/>
    <w:rsid w:val="00083440"/>
    <w:rsid w:val="000840E0"/>
    <w:rsid w:val="000842F8"/>
    <w:rsid w:val="00084373"/>
    <w:rsid w:val="00084775"/>
    <w:rsid w:val="00085277"/>
    <w:rsid w:val="000855CD"/>
    <w:rsid w:val="000869E9"/>
    <w:rsid w:val="000876BC"/>
    <w:rsid w:val="00090054"/>
    <w:rsid w:val="0009015A"/>
    <w:rsid w:val="00090CB0"/>
    <w:rsid w:val="00090F4A"/>
    <w:rsid w:val="00091232"/>
    <w:rsid w:val="00091A4E"/>
    <w:rsid w:val="00091EB9"/>
    <w:rsid w:val="00092521"/>
    <w:rsid w:val="000926AC"/>
    <w:rsid w:val="0009279F"/>
    <w:rsid w:val="00092A7C"/>
    <w:rsid w:val="00092E76"/>
    <w:rsid w:val="0009357E"/>
    <w:rsid w:val="00094098"/>
    <w:rsid w:val="0009437A"/>
    <w:rsid w:val="000943E9"/>
    <w:rsid w:val="00094E2E"/>
    <w:rsid w:val="0009524F"/>
    <w:rsid w:val="000954D2"/>
    <w:rsid w:val="00095724"/>
    <w:rsid w:val="00095956"/>
    <w:rsid w:val="00095DB3"/>
    <w:rsid w:val="000966EC"/>
    <w:rsid w:val="00096D92"/>
    <w:rsid w:val="000972E8"/>
    <w:rsid w:val="00097831"/>
    <w:rsid w:val="000979AA"/>
    <w:rsid w:val="00097D80"/>
    <w:rsid w:val="000A01CD"/>
    <w:rsid w:val="000A06CE"/>
    <w:rsid w:val="000A0709"/>
    <w:rsid w:val="000A0D60"/>
    <w:rsid w:val="000A1298"/>
    <w:rsid w:val="000A1730"/>
    <w:rsid w:val="000A1878"/>
    <w:rsid w:val="000A1A39"/>
    <w:rsid w:val="000A1AB4"/>
    <w:rsid w:val="000A2892"/>
    <w:rsid w:val="000A29CD"/>
    <w:rsid w:val="000A2AF5"/>
    <w:rsid w:val="000A2B3A"/>
    <w:rsid w:val="000A30E2"/>
    <w:rsid w:val="000A3879"/>
    <w:rsid w:val="000A39BC"/>
    <w:rsid w:val="000A3B10"/>
    <w:rsid w:val="000A4487"/>
    <w:rsid w:val="000A4CEB"/>
    <w:rsid w:val="000A4D56"/>
    <w:rsid w:val="000A548D"/>
    <w:rsid w:val="000A57AE"/>
    <w:rsid w:val="000A5974"/>
    <w:rsid w:val="000A5BA9"/>
    <w:rsid w:val="000A5C4E"/>
    <w:rsid w:val="000A60ED"/>
    <w:rsid w:val="000A641E"/>
    <w:rsid w:val="000A65D6"/>
    <w:rsid w:val="000A6A98"/>
    <w:rsid w:val="000A6AFC"/>
    <w:rsid w:val="000A6DE6"/>
    <w:rsid w:val="000A7359"/>
    <w:rsid w:val="000B0209"/>
    <w:rsid w:val="000B08E9"/>
    <w:rsid w:val="000B1808"/>
    <w:rsid w:val="000B1D62"/>
    <w:rsid w:val="000B2103"/>
    <w:rsid w:val="000B224B"/>
    <w:rsid w:val="000B224E"/>
    <w:rsid w:val="000B2335"/>
    <w:rsid w:val="000B23A4"/>
    <w:rsid w:val="000B2491"/>
    <w:rsid w:val="000B2545"/>
    <w:rsid w:val="000B2844"/>
    <w:rsid w:val="000B34FA"/>
    <w:rsid w:val="000B3A22"/>
    <w:rsid w:val="000B3BEE"/>
    <w:rsid w:val="000B3F00"/>
    <w:rsid w:val="000B412F"/>
    <w:rsid w:val="000B432F"/>
    <w:rsid w:val="000B4556"/>
    <w:rsid w:val="000B4FB4"/>
    <w:rsid w:val="000B5140"/>
    <w:rsid w:val="000B520C"/>
    <w:rsid w:val="000B5393"/>
    <w:rsid w:val="000B569A"/>
    <w:rsid w:val="000B5E35"/>
    <w:rsid w:val="000B5E95"/>
    <w:rsid w:val="000B5F60"/>
    <w:rsid w:val="000B6527"/>
    <w:rsid w:val="000B6A0C"/>
    <w:rsid w:val="000B6AEC"/>
    <w:rsid w:val="000B774A"/>
    <w:rsid w:val="000B7B59"/>
    <w:rsid w:val="000C03E1"/>
    <w:rsid w:val="000C0989"/>
    <w:rsid w:val="000C1058"/>
    <w:rsid w:val="000C1220"/>
    <w:rsid w:val="000C168E"/>
    <w:rsid w:val="000C2D91"/>
    <w:rsid w:val="000C2F39"/>
    <w:rsid w:val="000C3584"/>
    <w:rsid w:val="000C3847"/>
    <w:rsid w:val="000C3A4C"/>
    <w:rsid w:val="000C3FD1"/>
    <w:rsid w:val="000C4078"/>
    <w:rsid w:val="000C423A"/>
    <w:rsid w:val="000C47B9"/>
    <w:rsid w:val="000C47BC"/>
    <w:rsid w:val="000C48BF"/>
    <w:rsid w:val="000C48D0"/>
    <w:rsid w:val="000C4FD6"/>
    <w:rsid w:val="000C4FF0"/>
    <w:rsid w:val="000C5292"/>
    <w:rsid w:val="000C54C9"/>
    <w:rsid w:val="000C5696"/>
    <w:rsid w:val="000C5E97"/>
    <w:rsid w:val="000C5F15"/>
    <w:rsid w:val="000C6155"/>
    <w:rsid w:val="000C61DC"/>
    <w:rsid w:val="000C67BA"/>
    <w:rsid w:val="000C6B27"/>
    <w:rsid w:val="000C7021"/>
    <w:rsid w:val="000C72CC"/>
    <w:rsid w:val="000C75D8"/>
    <w:rsid w:val="000D0371"/>
    <w:rsid w:val="000D0682"/>
    <w:rsid w:val="000D081B"/>
    <w:rsid w:val="000D0857"/>
    <w:rsid w:val="000D0EE8"/>
    <w:rsid w:val="000D10A6"/>
    <w:rsid w:val="000D12F7"/>
    <w:rsid w:val="000D13BD"/>
    <w:rsid w:val="000D13CF"/>
    <w:rsid w:val="000D157A"/>
    <w:rsid w:val="000D1597"/>
    <w:rsid w:val="000D1A12"/>
    <w:rsid w:val="000D1F47"/>
    <w:rsid w:val="000D2930"/>
    <w:rsid w:val="000D2D82"/>
    <w:rsid w:val="000D2FC9"/>
    <w:rsid w:val="000D34A4"/>
    <w:rsid w:val="000D34FA"/>
    <w:rsid w:val="000D350A"/>
    <w:rsid w:val="000D3710"/>
    <w:rsid w:val="000D3C88"/>
    <w:rsid w:val="000D3F6E"/>
    <w:rsid w:val="000D4015"/>
    <w:rsid w:val="000D4116"/>
    <w:rsid w:val="000D4301"/>
    <w:rsid w:val="000D4373"/>
    <w:rsid w:val="000D59E9"/>
    <w:rsid w:val="000D5C8D"/>
    <w:rsid w:val="000D60F5"/>
    <w:rsid w:val="000D61A7"/>
    <w:rsid w:val="000D6841"/>
    <w:rsid w:val="000D6BA7"/>
    <w:rsid w:val="000D6BD7"/>
    <w:rsid w:val="000D7152"/>
    <w:rsid w:val="000D73AD"/>
    <w:rsid w:val="000D781A"/>
    <w:rsid w:val="000D792F"/>
    <w:rsid w:val="000D7942"/>
    <w:rsid w:val="000D79CF"/>
    <w:rsid w:val="000D7CDD"/>
    <w:rsid w:val="000E0077"/>
    <w:rsid w:val="000E09A0"/>
    <w:rsid w:val="000E0CFB"/>
    <w:rsid w:val="000E0F45"/>
    <w:rsid w:val="000E10E5"/>
    <w:rsid w:val="000E2285"/>
    <w:rsid w:val="000E240E"/>
    <w:rsid w:val="000E25CE"/>
    <w:rsid w:val="000E2E06"/>
    <w:rsid w:val="000E3661"/>
    <w:rsid w:val="000E3735"/>
    <w:rsid w:val="000E4065"/>
    <w:rsid w:val="000E471B"/>
    <w:rsid w:val="000E5437"/>
    <w:rsid w:val="000E5663"/>
    <w:rsid w:val="000E5675"/>
    <w:rsid w:val="000E5888"/>
    <w:rsid w:val="000E5A07"/>
    <w:rsid w:val="000E5C7A"/>
    <w:rsid w:val="000E5CE6"/>
    <w:rsid w:val="000E6274"/>
    <w:rsid w:val="000E65BF"/>
    <w:rsid w:val="000E7A60"/>
    <w:rsid w:val="000E7C70"/>
    <w:rsid w:val="000E7D66"/>
    <w:rsid w:val="000F03CB"/>
    <w:rsid w:val="000F0C10"/>
    <w:rsid w:val="000F0C27"/>
    <w:rsid w:val="000F277E"/>
    <w:rsid w:val="000F2912"/>
    <w:rsid w:val="000F2C8B"/>
    <w:rsid w:val="000F32CD"/>
    <w:rsid w:val="000F3809"/>
    <w:rsid w:val="000F38E8"/>
    <w:rsid w:val="000F3A06"/>
    <w:rsid w:val="000F4376"/>
    <w:rsid w:val="000F4E44"/>
    <w:rsid w:val="000F4EC6"/>
    <w:rsid w:val="000F5162"/>
    <w:rsid w:val="000F5277"/>
    <w:rsid w:val="000F52E5"/>
    <w:rsid w:val="000F55F0"/>
    <w:rsid w:val="000F5F13"/>
    <w:rsid w:val="000F67D7"/>
    <w:rsid w:val="000F6C47"/>
    <w:rsid w:val="000F6C98"/>
    <w:rsid w:val="000F7516"/>
    <w:rsid w:val="00100477"/>
    <w:rsid w:val="00100C40"/>
    <w:rsid w:val="00101476"/>
    <w:rsid w:val="001017DC"/>
    <w:rsid w:val="00101D27"/>
    <w:rsid w:val="00101ED0"/>
    <w:rsid w:val="001020AB"/>
    <w:rsid w:val="00102118"/>
    <w:rsid w:val="001027FD"/>
    <w:rsid w:val="00102F58"/>
    <w:rsid w:val="001031E0"/>
    <w:rsid w:val="0010348F"/>
    <w:rsid w:val="001035A8"/>
    <w:rsid w:val="00103D36"/>
    <w:rsid w:val="00104025"/>
    <w:rsid w:val="00104AE1"/>
    <w:rsid w:val="001052C8"/>
    <w:rsid w:val="00105807"/>
    <w:rsid w:val="001058FF"/>
    <w:rsid w:val="00105E18"/>
    <w:rsid w:val="001060AA"/>
    <w:rsid w:val="00106157"/>
    <w:rsid w:val="00106AE0"/>
    <w:rsid w:val="00106BB8"/>
    <w:rsid w:val="00106D4F"/>
    <w:rsid w:val="00106DB4"/>
    <w:rsid w:val="00107449"/>
    <w:rsid w:val="00107527"/>
    <w:rsid w:val="0010763F"/>
    <w:rsid w:val="00107A60"/>
    <w:rsid w:val="00107B1A"/>
    <w:rsid w:val="00107DEF"/>
    <w:rsid w:val="0011015D"/>
    <w:rsid w:val="001105CC"/>
    <w:rsid w:val="001109BD"/>
    <w:rsid w:val="00110B04"/>
    <w:rsid w:val="00110DC1"/>
    <w:rsid w:val="0011105D"/>
    <w:rsid w:val="00111268"/>
    <w:rsid w:val="00111625"/>
    <w:rsid w:val="001120D8"/>
    <w:rsid w:val="00112281"/>
    <w:rsid w:val="001122B5"/>
    <w:rsid w:val="001123F5"/>
    <w:rsid w:val="00112C99"/>
    <w:rsid w:val="001131CE"/>
    <w:rsid w:val="0011378F"/>
    <w:rsid w:val="00113837"/>
    <w:rsid w:val="00113BF3"/>
    <w:rsid w:val="00113E46"/>
    <w:rsid w:val="00113F44"/>
    <w:rsid w:val="00114F33"/>
    <w:rsid w:val="0011557C"/>
    <w:rsid w:val="001157BB"/>
    <w:rsid w:val="00115845"/>
    <w:rsid w:val="00115D20"/>
    <w:rsid w:val="00116683"/>
    <w:rsid w:val="00116990"/>
    <w:rsid w:val="00116C90"/>
    <w:rsid w:val="00116D8C"/>
    <w:rsid w:val="00116E12"/>
    <w:rsid w:val="00116E42"/>
    <w:rsid w:val="001170C1"/>
    <w:rsid w:val="001178D9"/>
    <w:rsid w:val="00117BBA"/>
    <w:rsid w:val="00120117"/>
    <w:rsid w:val="001201D2"/>
    <w:rsid w:val="001208FC"/>
    <w:rsid w:val="001209C6"/>
    <w:rsid w:val="0012246E"/>
    <w:rsid w:val="001229CA"/>
    <w:rsid w:val="0012325E"/>
    <w:rsid w:val="001236C1"/>
    <w:rsid w:val="00123F8E"/>
    <w:rsid w:val="001241F5"/>
    <w:rsid w:val="001248CA"/>
    <w:rsid w:val="00124A63"/>
    <w:rsid w:val="00124F86"/>
    <w:rsid w:val="001252A1"/>
    <w:rsid w:val="001256EA"/>
    <w:rsid w:val="001257A0"/>
    <w:rsid w:val="001257B9"/>
    <w:rsid w:val="001265D1"/>
    <w:rsid w:val="0012687F"/>
    <w:rsid w:val="00126CD6"/>
    <w:rsid w:val="00126D24"/>
    <w:rsid w:val="00126EE5"/>
    <w:rsid w:val="00127573"/>
    <w:rsid w:val="00127C2E"/>
    <w:rsid w:val="001300B3"/>
    <w:rsid w:val="00130612"/>
    <w:rsid w:val="00130861"/>
    <w:rsid w:val="001309A1"/>
    <w:rsid w:val="0013123C"/>
    <w:rsid w:val="0013131D"/>
    <w:rsid w:val="00131D48"/>
    <w:rsid w:val="0013267E"/>
    <w:rsid w:val="001329BF"/>
    <w:rsid w:val="00133639"/>
    <w:rsid w:val="00133968"/>
    <w:rsid w:val="001339AB"/>
    <w:rsid w:val="001339D0"/>
    <w:rsid w:val="00134690"/>
    <w:rsid w:val="001356C8"/>
    <w:rsid w:val="001365B0"/>
    <w:rsid w:val="00136761"/>
    <w:rsid w:val="00136C92"/>
    <w:rsid w:val="00136F4B"/>
    <w:rsid w:val="00136FAF"/>
    <w:rsid w:val="00137257"/>
    <w:rsid w:val="00140077"/>
    <w:rsid w:val="0014154D"/>
    <w:rsid w:val="00141553"/>
    <w:rsid w:val="00141899"/>
    <w:rsid w:val="001418DF"/>
    <w:rsid w:val="00141C96"/>
    <w:rsid w:val="00142C36"/>
    <w:rsid w:val="00143392"/>
    <w:rsid w:val="00143FB5"/>
    <w:rsid w:val="00144DFF"/>
    <w:rsid w:val="00144FD8"/>
    <w:rsid w:val="00145338"/>
    <w:rsid w:val="00145F7E"/>
    <w:rsid w:val="00146A64"/>
    <w:rsid w:val="00146DCD"/>
    <w:rsid w:val="001470A4"/>
    <w:rsid w:val="0014711D"/>
    <w:rsid w:val="0014723C"/>
    <w:rsid w:val="00147752"/>
    <w:rsid w:val="001478F8"/>
    <w:rsid w:val="001479FE"/>
    <w:rsid w:val="00147B9A"/>
    <w:rsid w:val="0015019A"/>
    <w:rsid w:val="001503C0"/>
    <w:rsid w:val="00150F79"/>
    <w:rsid w:val="001516A1"/>
    <w:rsid w:val="00151733"/>
    <w:rsid w:val="00151CF4"/>
    <w:rsid w:val="0015208B"/>
    <w:rsid w:val="00152550"/>
    <w:rsid w:val="0015255C"/>
    <w:rsid w:val="00152C91"/>
    <w:rsid w:val="001531A3"/>
    <w:rsid w:val="00154024"/>
    <w:rsid w:val="00154CD0"/>
    <w:rsid w:val="00154DD5"/>
    <w:rsid w:val="0015506C"/>
    <w:rsid w:val="00155469"/>
    <w:rsid w:val="00155C04"/>
    <w:rsid w:val="00155C7A"/>
    <w:rsid w:val="00155D2F"/>
    <w:rsid w:val="0015654C"/>
    <w:rsid w:val="0015659A"/>
    <w:rsid w:val="0015693A"/>
    <w:rsid w:val="00156B1E"/>
    <w:rsid w:val="00156F78"/>
    <w:rsid w:val="0015718F"/>
    <w:rsid w:val="001609B7"/>
    <w:rsid w:val="0016113F"/>
    <w:rsid w:val="001614B7"/>
    <w:rsid w:val="00161607"/>
    <w:rsid w:val="001618D4"/>
    <w:rsid w:val="00161D27"/>
    <w:rsid w:val="00162C21"/>
    <w:rsid w:val="00162CA9"/>
    <w:rsid w:val="00163BC9"/>
    <w:rsid w:val="001643BA"/>
    <w:rsid w:val="00164A1F"/>
    <w:rsid w:val="00164A29"/>
    <w:rsid w:val="00164CC8"/>
    <w:rsid w:val="00164EFB"/>
    <w:rsid w:val="001650EB"/>
    <w:rsid w:val="00165997"/>
    <w:rsid w:val="001659FE"/>
    <w:rsid w:val="00165A6A"/>
    <w:rsid w:val="00165A6D"/>
    <w:rsid w:val="00165F2F"/>
    <w:rsid w:val="001668F1"/>
    <w:rsid w:val="0016690A"/>
    <w:rsid w:val="0016691B"/>
    <w:rsid w:val="00167666"/>
    <w:rsid w:val="00167D1B"/>
    <w:rsid w:val="00170445"/>
    <w:rsid w:val="00170BF6"/>
    <w:rsid w:val="00170D1F"/>
    <w:rsid w:val="00170E50"/>
    <w:rsid w:val="00170E8B"/>
    <w:rsid w:val="001711F6"/>
    <w:rsid w:val="001712F8"/>
    <w:rsid w:val="00171369"/>
    <w:rsid w:val="001713C4"/>
    <w:rsid w:val="00171FE7"/>
    <w:rsid w:val="001722A4"/>
    <w:rsid w:val="001727E7"/>
    <w:rsid w:val="00172819"/>
    <w:rsid w:val="00172BD8"/>
    <w:rsid w:val="00172C8B"/>
    <w:rsid w:val="00172DC3"/>
    <w:rsid w:val="0017342A"/>
    <w:rsid w:val="00173764"/>
    <w:rsid w:val="001739A5"/>
    <w:rsid w:val="00173BC3"/>
    <w:rsid w:val="00173D1B"/>
    <w:rsid w:val="00173ED4"/>
    <w:rsid w:val="0017411E"/>
    <w:rsid w:val="00174545"/>
    <w:rsid w:val="001745FF"/>
    <w:rsid w:val="00176142"/>
    <w:rsid w:val="00176300"/>
    <w:rsid w:val="00176592"/>
    <w:rsid w:val="00176D73"/>
    <w:rsid w:val="0017766C"/>
    <w:rsid w:val="00177E88"/>
    <w:rsid w:val="0018026B"/>
    <w:rsid w:val="0018042A"/>
    <w:rsid w:val="0018145A"/>
    <w:rsid w:val="001816ED"/>
    <w:rsid w:val="001818E1"/>
    <w:rsid w:val="001826B7"/>
    <w:rsid w:val="00182AD8"/>
    <w:rsid w:val="001833DC"/>
    <w:rsid w:val="001834D3"/>
    <w:rsid w:val="00183959"/>
    <w:rsid w:val="00183A1C"/>
    <w:rsid w:val="00183B1D"/>
    <w:rsid w:val="00184257"/>
    <w:rsid w:val="00184452"/>
    <w:rsid w:val="001846B0"/>
    <w:rsid w:val="0018484F"/>
    <w:rsid w:val="001853A4"/>
    <w:rsid w:val="001860EC"/>
    <w:rsid w:val="001863C7"/>
    <w:rsid w:val="00186978"/>
    <w:rsid w:val="00186B68"/>
    <w:rsid w:val="00187D62"/>
    <w:rsid w:val="00187E89"/>
    <w:rsid w:val="00187EB6"/>
    <w:rsid w:val="00187FFB"/>
    <w:rsid w:val="001903C9"/>
    <w:rsid w:val="00190985"/>
    <w:rsid w:val="001914D3"/>
    <w:rsid w:val="00191917"/>
    <w:rsid w:val="00191A01"/>
    <w:rsid w:val="0019243B"/>
    <w:rsid w:val="00192462"/>
    <w:rsid w:val="0019288A"/>
    <w:rsid w:val="00192BE5"/>
    <w:rsid w:val="0019310D"/>
    <w:rsid w:val="00193212"/>
    <w:rsid w:val="001933E0"/>
    <w:rsid w:val="00193420"/>
    <w:rsid w:val="00193439"/>
    <w:rsid w:val="00193EC8"/>
    <w:rsid w:val="0019403E"/>
    <w:rsid w:val="0019433A"/>
    <w:rsid w:val="00194352"/>
    <w:rsid w:val="001948B2"/>
    <w:rsid w:val="00194953"/>
    <w:rsid w:val="0019496C"/>
    <w:rsid w:val="00195009"/>
    <w:rsid w:val="0019556C"/>
    <w:rsid w:val="0019570F"/>
    <w:rsid w:val="00195883"/>
    <w:rsid w:val="00195DE9"/>
    <w:rsid w:val="00196307"/>
    <w:rsid w:val="0019633B"/>
    <w:rsid w:val="00196792"/>
    <w:rsid w:val="00196A32"/>
    <w:rsid w:val="00196A3E"/>
    <w:rsid w:val="00196C5A"/>
    <w:rsid w:val="00197359"/>
    <w:rsid w:val="001976F2"/>
    <w:rsid w:val="001978C6"/>
    <w:rsid w:val="001A01EA"/>
    <w:rsid w:val="001A02A7"/>
    <w:rsid w:val="001A03B1"/>
    <w:rsid w:val="001A08F8"/>
    <w:rsid w:val="001A09A3"/>
    <w:rsid w:val="001A0FDC"/>
    <w:rsid w:val="001A1259"/>
    <w:rsid w:val="001A1308"/>
    <w:rsid w:val="001A1690"/>
    <w:rsid w:val="001A1F2B"/>
    <w:rsid w:val="001A2CC9"/>
    <w:rsid w:val="001A39CB"/>
    <w:rsid w:val="001A3ACD"/>
    <w:rsid w:val="001A3D84"/>
    <w:rsid w:val="001A404F"/>
    <w:rsid w:val="001A487D"/>
    <w:rsid w:val="001A48FB"/>
    <w:rsid w:val="001A49DC"/>
    <w:rsid w:val="001A4B71"/>
    <w:rsid w:val="001A509D"/>
    <w:rsid w:val="001A558A"/>
    <w:rsid w:val="001A5797"/>
    <w:rsid w:val="001A57FB"/>
    <w:rsid w:val="001A6624"/>
    <w:rsid w:val="001A6918"/>
    <w:rsid w:val="001A6A8A"/>
    <w:rsid w:val="001A7008"/>
    <w:rsid w:val="001A7B53"/>
    <w:rsid w:val="001A7D38"/>
    <w:rsid w:val="001B04F1"/>
    <w:rsid w:val="001B0970"/>
    <w:rsid w:val="001B0C83"/>
    <w:rsid w:val="001B25AC"/>
    <w:rsid w:val="001B27E8"/>
    <w:rsid w:val="001B2F2E"/>
    <w:rsid w:val="001B3D3C"/>
    <w:rsid w:val="001B3D74"/>
    <w:rsid w:val="001B4076"/>
    <w:rsid w:val="001B41CE"/>
    <w:rsid w:val="001B4783"/>
    <w:rsid w:val="001B48AF"/>
    <w:rsid w:val="001B4ACB"/>
    <w:rsid w:val="001B4CC3"/>
    <w:rsid w:val="001B52B4"/>
    <w:rsid w:val="001B5A48"/>
    <w:rsid w:val="001B5A5A"/>
    <w:rsid w:val="001B5B25"/>
    <w:rsid w:val="001B5CD5"/>
    <w:rsid w:val="001B5CE1"/>
    <w:rsid w:val="001B5D5D"/>
    <w:rsid w:val="001B5D8E"/>
    <w:rsid w:val="001B5F62"/>
    <w:rsid w:val="001B6A3B"/>
    <w:rsid w:val="001B72F2"/>
    <w:rsid w:val="001B74E7"/>
    <w:rsid w:val="001B760F"/>
    <w:rsid w:val="001B7A96"/>
    <w:rsid w:val="001B7D86"/>
    <w:rsid w:val="001C00C2"/>
    <w:rsid w:val="001C02CE"/>
    <w:rsid w:val="001C04B2"/>
    <w:rsid w:val="001C06EB"/>
    <w:rsid w:val="001C0D00"/>
    <w:rsid w:val="001C10A4"/>
    <w:rsid w:val="001C1CE9"/>
    <w:rsid w:val="001C1E95"/>
    <w:rsid w:val="001C1FCB"/>
    <w:rsid w:val="001C2157"/>
    <w:rsid w:val="001C2493"/>
    <w:rsid w:val="001C27BF"/>
    <w:rsid w:val="001C2809"/>
    <w:rsid w:val="001C2C60"/>
    <w:rsid w:val="001C2F25"/>
    <w:rsid w:val="001C32DA"/>
    <w:rsid w:val="001C3608"/>
    <w:rsid w:val="001C39AE"/>
    <w:rsid w:val="001C4276"/>
    <w:rsid w:val="001C4765"/>
    <w:rsid w:val="001C533A"/>
    <w:rsid w:val="001C5F4D"/>
    <w:rsid w:val="001C6314"/>
    <w:rsid w:val="001C6AE7"/>
    <w:rsid w:val="001C6F0E"/>
    <w:rsid w:val="001C710E"/>
    <w:rsid w:val="001C73FE"/>
    <w:rsid w:val="001C74F4"/>
    <w:rsid w:val="001C7760"/>
    <w:rsid w:val="001D02C0"/>
    <w:rsid w:val="001D06D8"/>
    <w:rsid w:val="001D08E0"/>
    <w:rsid w:val="001D098E"/>
    <w:rsid w:val="001D0A23"/>
    <w:rsid w:val="001D0B54"/>
    <w:rsid w:val="001D0C09"/>
    <w:rsid w:val="001D0CBE"/>
    <w:rsid w:val="001D133F"/>
    <w:rsid w:val="001D183C"/>
    <w:rsid w:val="001D1930"/>
    <w:rsid w:val="001D21B0"/>
    <w:rsid w:val="001D2E58"/>
    <w:rsid w:val="001D3D34"/>
    <w:rsid w:val="001D3D76"/>
    <w:rsid w:val="001D3F29"/>
    <w:rsid w:val="001D45A7"/>
    <w:rsid w:val="001D544C"/>
    <w:rsid w:val="001D55BA"/>
    <w:rsid w:val="001D5FAD"/>
    <w:rsid w:val="001D60EC"/>
    <w:rsid w:val="001D642D"/>
    <w:rsid w:val="001D6508"/>
    <w:rsid w:val="001D65BB"/>
    <w:rsid w:val="001D6673"/>
    <w:rsid w:val="001D69CD"/>
    <w:rsid w:val="001D6D12"/>
    <w:rsid w:val="001D6F0D"/>
    <w:rsid w:val="001D70C1"/>
    <w:rsid w:val="001D76C2"/>
    <w:rsid w:val="001D77F2"/>
    <w:rsid w:val="001D7BE3"/>
    <w:rsid w:val="001D7E30"/>
    <w:rsid w:val="001E013E"/>
    <w:rsid w:val="001E0C80"/>
    <w:rsid w:val="001E106A"/>
    <w:rsid w:val="001E15BA"/>
    <w:rsid w:val="001E197A"/>
    <w:rsid w:val="001E1B64"/>
    <w:rsid w:val="001E1CCE"/>
    <w:rsid w:val="001E1D18"/>
    <w:rsid w:val="001E1D1B"/>
    <w:rsid w:val="001E2A4E"/>
    <w:rsid w:val="001E2CDB"/>
    <w:rsid w:val="001E2D7B"/>
    <w:rsid w:val="001E2EFA"/>
    <w:rsid w:val="001E321C"/>
    <w:rsid w:val="001E37C1"/>
    <w:rsid w:val="001E38AF"/>
    <w:rsid w:val="001E3931"/>
    <w:rsid w:val="001E3954"/>
    <w:rsid w:val="001E4556"/>
    <w:rsid w:val="001E628B"/>
    <w:rsid w:val="001E6A98"/>
    <w:rsid w:val="001E6AF6"/>
    <w:rsid w:val="001E6C55"/>
    <w:rsid w:val="001E6D43"/>
    <w:rsid w:val="001E745C"/>
    <w:rsid w:val="001E7AF4"/>
    <w:rsid w:val="001F0638"/>
    <w:rsid w:val="001F0BA4"/>
    <w:rsid w:val="001F0D96"/>
    <w:rsid w:val="001F11D3"/>
    <w:rsid w:val="001F121A"/>
    <w:rsid w:val="001F1223"/>
    <w:rsid w:val="001F18EE"/>
    <w:rsid w:val="001F2641"/>
    <w:rsid w:val="001F26DB"/>
    <w:rsid w:val="001F32CD"/>
    <w:rsid w:val="001F3468"/>
    <w:rsid w:val="001F351B"/>
    <w:rsid w:val="001F35D3"/>
    <w:rsid w:val="001F37E7"/>
    <w:rsid w:val="001F37F7"/>
    <w:rsid w:val="001F3DCF"/>
    <w:rsid w:val="001F3EB8"/>
    <w:rsid w:val="001F3F9F"/>
    <w:rsid w:val="001F40BC"/>
    <w:rsid w:val="001F44C2"/>
    <w:rsid w:val="001F4F62"/>
    <w:rsid w:val="001F4F70"/>
    <w:rsid w:val="001F506C"/>
    <w:rsid w:val="001F50DB"/>
    <w:rsid w:val="001F5525"/>
    <w:rsid w:val="001F5AF2"/>
    <w:rsid w:val="001F5BDD"/>
    <w:rsid w:val="001F5D7A"/>
    <w:rsid w:val="001F5E18"/>
    <w:rsid w:val="001F6748"/>
    <w:rsid w:val="001F7135"/>
    <w:rsid w:val="001F7226"/>
    <w:rsid w:val="001F7BB9"/>
    <w:rsid w:val="002003FC"/>
    <w:rsid w:val="002008B6"/>
    <w:rsid w:val="00201689"/>
    <w:rsid w:val="00201896"/>
    <w:rsid w:val="0020259D"/>
    <w:rsid w:val="002033ED"/>
    <w:rsid w:val="002034A1"/>
    <w:rsid w:val="002039AC"/>
    <w:rsid w:val="002040D2"/>
    <w:rsid w:val="002041D9"/>
    <w:rsid w:val="00204523"/>
    <w:rsid w:val="00205000"/>
    <w:rsid w:val="00205E3D"/>
    <w:rsid w:val="00206554"/>
    <w:rsid w:val="00206825"/>
    <w:rsid w:val="00206E1A"/>
    <w:rsid w:val="002072E0"/>
    <w:rsid w:val="00207DB5"/>
    <w:rsid w:val="00207F87"/>
    <w:rsid w:val="00210106"/>
    <w:rsid w:val="002102D9"/>
    <w:rsid w:val="00210445"/>
    <w:rsid w:val="002106B8"/>
    <w:rsid w:val="00210719"/>
    <w:rsid w:val="00210C65"/>
    <w:rsid w:val="00211984"/>
    <w:rsid w:val="00211B8A"/>
    <w:rsid w:val="0021217A"/>
    <w:rsid w:val="002123DC"/>
    <w:rsid w:val="002123EE"/>
    <w:rsid w:val="00212469"/>
    <w:rsid w:val="0021258B"/>
    <w:rsid w:val="0021276E"/>
    <w:rsid w:val="00212E9A"/>
    <w:rsid w:val="002130D3"/>
    <w:rsid w:val="0021323D"/>
    <w:rsid w:val="00213666"/>
    <w:rsid w:val="002136E5"/>
    <w:rsid w:val="00213A0F"/>
    <w:rsid w:val="0021404A"/>
    <w:rsid w:val="0021407A"/>
    <w:rsid w:val="00214DB7"/>
    <w:rsid w:val="00214E00"/>
    <w:rsid w:val="002151B7"/>
    <w:rsid w:val="00215B2C"/>
    <w:rsid w:val="00215BE1"/>
    <w:rsid w:val="00216685"/>
    <w:rsid w:val="002167CB"/>
    <w:rsid w:val="00216DAB"/>
    <w:rsid w:val="002178E6"/>
    <w:rsid w:val="00217F27"/>
    <w:rsid w:val="0022084B"/>
    <w:rsid w:val="00222024"/>
    <w:rsid w:val="00222526"/>
    <w:rsid w:val="00222A0B"/>
    <w:rsid w:val="00222CCF"/>
    <w:rsid w:val="00222D33"/>
    <w:rsid w:val="00222E37"/>
    <w:rsid w:val="00223133"/>
    <w:rsid w:val="0022330A"/>
    <w:rsid w:val="002236A1"/>
    <w:rsid w:val="002237D3"/>
    <w:rsid w:val="00223D5C"/>
    <w:rsid w:val="00224203"/>
    <w:rsid w:val="002263A4"/>
    <w:rsid w:val="00226553"/>
    <w:rsid w:val="002269AD"/>
    <w:rsid w:val="00227369"/>
    <w:rsid w:val="002274B8"/>
    <w:rsid w:val="002274F8"/>
    <w:rsid w:val="002275EA"/>
    <w:rsid w:val="00227FF8"/>
    <w:rsid w:val="00230022"/>
    <w:rsid w:val="002302D7"/>
    <w:rsid w:val="00230464"/>
    <w:rsid w:val="00230515"/>
    <w:rsid w:val="002306B2"/>
    <w:rsid w:val="0023108F"/>
    <w:rsid w:val="00231946"/>
    <w:rsid w:val="00232574"/>
    <w:rsid w:val="002328F2"/>
    <w:rsid w:val="00232A98"/>
    <w:rsid w:val="00233037"/>
    <w:rsid w:val="0023310A"/>
    <w:rsid w:val="002336D1"/>
    <w:rsid w:val="00234221"/>
    <w:rsid w:val="0023464B"/>
    <w:rsid w:val="00234DFB"/>
    <w:rsid w:val="00234EB2"/>
    <w:rsid w:val="002351EF"/>
    <w:rsid w:val="00235561"/>
    <w:rsid w:val="0023575A"/>
    <w:rsid w:val="002358DD"/>
    <w:rsid w:val="00235F16"/>
    <w:rsid w:val="002365FD"/>
    <w:rsid w:val="00236884"/>
    <w:rsid w:val="00236C0D"/>
    <w:rsid w:val="002376D2"/>
    <w:rsid w:val="00237BCF"/>
    <w:rsid w:val="00240DC9"/>
    <w:rsid w:val="00241296"/>
    <w:rsid w:val="00241381"/>
    <w:rsid w:val="002414CC"/>
    <w:rsid w:val="00241828"/>
    <w:rsid w:val="00241D40"/>
    <w:rsid w:val="00242155"/>
    <w:rsid w:val="002425FB"/>
    <w:rsid w:val="00242604"/>
    <w:rsid w:val="00242AD0"/>
    <w:rsid w:val="0024337C"/>
    <w:rsid w:val="00243756"/>
    <w:rsid w:val="00243BE2"/>
    <w:rsid w:val="00245998"/>
    <w:rsid w:val="002459A6"/>
    <w:rsid w:val="00245A51"/>
    <w:rsid w:val="00246B24"/>
    <w:rsid w:val="00246E49"/>
    <w:rsid w:val="0024780E"/>
    <w:rsid w:val="00247C52"/>
    <w:rsid w:val="00247DDC"/>
    <w:rsid w:val="002503EA"/>
    <w:rsid w:val="00250D4C"/>
    <w:rsid w:val="00250EDA"/>
    <w:rsid w:val="0025104F"/>
    <w:rsid w:val="002511FB"/>
    <w:rsid w:val="0025139D"/>
    <w:rsid w:val="00251CE2"/>
    <w:rsid w:val="00251E78"/>
    <w:rsid w:val="00251FBC"/>
    <w:rsid w:val="002521F0"/>
    <w:rsid w:val="0025272D"/>
    <w:rsid w:val="0025292F"/>
    <w:rsid w:val="00252B39"/>
    <w:rsid w:val="00252D13"/>
    <w:rsid w:val="002532F4"/>
    <w:rsid w:val="00253478"/>
    <w:rsid w:val="00253749"/>
    <w:rsid w:val="00253763"/>
    <w:rsid w:val="00253A60"/>
    <w:rsid w:val="00253AE3"/>
    <w:rsid w:val="00253B85"/>
    <w:rsid w:val="00253FC6"/>
    <w:rsid w:val="0025408A"/>
    <w:rsid w:val="002542C8"/>
    <w:rsid w:val="002545DD"/>
    <w:rsid w:val="00254BD7"/>
    <w:rsid w:val="00254CFA"/>
    <w:rsid w:val="00255EDC"/>
    <w:rsid w:val="002564D2"/>
    <w:rsid w:val="00257131"/>
    <w:rsid w:val="002579DC"/>
    <w:rsid w:val="00257B04"/>
    <w:rsid w:val="00260045"/>
    <w:rsid w:val="00260320"/>
    <w:rsid w:val="00260374"/>
    <w:rsid w:val="00260670"/>
    <w:rsid w:val="00260694"/>
    <w:rsid w:val="0026084B"/>
    <w:rsid w:val="0026085A"/>
    <w:rsid w:val="0026190A"/>
    <w:rsid w:val="00262BA7"/>
    <w:rsid w:val="00262F54"/>
    <w:rsid w:val="00263392"/>
    <w:rsid w:val="0026384B"/>
    <w:rsid w:val="0026396E"/>
    <w:rsid w:val="00263F8F"/>
    <w:rsid w:val="00264008"/>
    <w:rsid w:val="002645E9"/>
    <w:rsid w:val="002646B2"/>
    <w:rsid w:val="00264C2A"/>
    <w:rsid w:val="00264D7D"/>
    <w:rsid w:val="00264E86"/>
    <w:rsid w:val="0026531F"/>
    <w:rsid w:val="00266754"/>
    <w:rsid w:val="002668D6"/>
    <w:rsid w:val="00266EE6"/>
    <w:rsid w:val="00267410"/>
    <w:rsid w:val="002674C3"/>
    <w:rsid w:val="00267BE1"/>
    <w:rsid w:val="00267D5C"/>
    <w:rsid w:val="00270229"/>
    <w:rsid w:val="00271E5F"/>
    <w:rsid w:val="00272877"/>
    <w:rsid w:val="00272C06"/>
    <w:rsid w:val="00272CBB"/>
    <w:rsid w:val="00272CE1"/>
    <w:rsid w:val="00272D42"/>
    <w:rsid w:val="0027379B"/>
    <w:rsid w:val="00273924"/>
    <w:rsid w:val="00273991"/>
    <w:rsid w:val="00273CDD"/>
    <w:rsid w:val="00273E3D"/>
    <w:rsid w:val="00273F89"/>
    <w:rsid w:val="00274A1D"/>
    <w:rsid w:val="00274B6C"/>
    <w:rsid w:val="00274BEE"/>
    <w:rsid w:val="00274F1E"/>
    <w:rsid w:val="00275291"/>
    <w:rsid w:val="00275326"/>
    <w:rsid w:val="00275ADD"/>
    <w:rsid w:val="00275B36"/>
    <w:rsid w:val="00275D54"/>
    <w:rsid w:val="00276179"/>
    <w:rsid w:val="002764BD"/>
    <w:rsid w:val="002768C6"/>
    <w:rsid w:val="00276DAD"/>
    <w:rsid w:val="002771FD"/>
    <w:rsid w:val="0027795E"/>
    <w:rsid w:val="00277D12"/>
    <w:rsid w:val="00280586"/>
    <w:rsid w:val="0028120F"/>
    <w:rsid w:val="002813D9"/>
    <w:rsid w:val="00281CE0"/>
    <w:rsid w:val="002824E2"/>
    <w:rsid w:val="00282557"/>
    <w:rsid w:val="002826EC"/>
    <w:rsid w:val="00282BB9"/>
    <w:rsid w:val="00282FCB"/>
    <w:rsid w:val="00283055"/>
    <w:rsid w:val="00283192"/>
    <w:rsid w:val="0028359C"/>
    <w:rsid w:val="0028374F"/>
    <w:rsid w:val="00283755"/>
    <w:rsid w:val="0028375B"/>
    <w:rsid w:val="00284AEA"/>
    <w:rsid w:val="00284D70"/>
    <w:rsid w:val="00284D86"/>
    <w:rsid w:val="00285531"/>
    <w:rsid w:val="00285A85"/>
    <w:rsid w:val="00285B6B"/>
    <w:rsid w:val="00285EAD"/>
    <w:rsid w:val="002870DE"/>
    <w:rsid w:val="00287260"/>
    <w:rsid w:val="0028781B"/>
    <w:rsid w:val="002902F2"/>
    <w:rsid w:val="002902F4"/>
    <w:rsid w:val="00290A29"/>
    <w:rsid w:val="00290DBC"/>
    <w:rsid w:val="00291188"/>
    <w:rsid w:val="00291730"/>
    <w:rsid w:val="00292053"/>
    <w:rsid w:val="00292341"/>
    <w:rsid w:val="00292A70"/>
    <w:rsid w:val="00292AF6"/>
    <w:rsid w:val="00292B65"/>
    <w:rsid w:val="00292D2F"/>
    <w:rsid w:val="00293156"/>
    <w:rsid w:val="00293222"/>
    <w:rsid w:val="002934B4"/>
    <w:rsid w:val="00293691"/>
    <w:rsid w:val="00294133"/>
    <w:rsid w:val="002946E7"/>
    <w:rsid w:val="002949D6"/>
    <w:rsid w:val="00295667"/>
    <w:rsid w:val="00295727"/>
    <w:rsid w:val="00295E42"/>
    <w:rsid w:val="00295EF5"/>
    <w:rsid w:val="0029707C"/>
    <w:rsid w:val="0029709B"/>
    <w:rsid w:val="00297527"/>
    <w:rsid w:val="00297B60"/>
    <w:rsid w:val="002A011A"/>
    <w:rsid w:val="002A10E0"/>
    <w:rsid w:val="002A1760"/>
    <w:rsid w:val="002A1CF5"/>
    <w:rsid w:val="002A1D98"/>
    <w:rsid w:val="002A2540"/>
    <w:rsid w:val="002A2554"/>
    <w:rsid w:val="002A2D6C"/>
    <w:rsid w:val="002A2FA2"/>
    <w:rsid w:val="002A3713"/>
    <w:rsid w:val="002A3887"/>
    <w:rsid w:val="002A407E"/>
    <w:rsid w:val="002A4110"/>
    <w:rsid w:val="002A488F"/>
    <w:rsid w:val="002A48CB"/>
    <w:rsid w:val="002A4FA6"/>
    <w:rsid w:val="002A5354"/>
    <w:rsid w:val="002A6223"/>
    <w:rsid w:val="002A6638"/>
    <w:rsid w:val="002A6A0C"/>
    <w:rsid w:val="002A77C9"/>
    <w:rsid w:val="002A7853"/>
    <w:rsid w:val="002A7959"/>
    <w:rsid w:val="002B06C2"/>
    <w:rsid w:val="002B0786"/>
    <w:rsid w:val="002B0FC2"/>
    <w:rsid w:val="002B12E8"/>
    <w:rsid w:val="002B1CE6"/>
    <w:rsid w:val="002B1F8D"/>
    <w:rsid w:val="002B205A"/>
    <w:rsid w:val="002B20BD"/>
    <w:rsid w:val="002B214C"/>
    <w:rsid w:val="002B2394"/>
    <w:rsid w:val="002B2B9E"/>
    <w:rsid w:val="002B356B"/>
    <w:rsid w:val="002B4181"/>
    <w:rsid w:val="002B42FE"/>
    <w:rsid w:val="002B4602"/>
    <w:rsid w:val="002B48A5"/>
    <w:rsid w:val="002B4C02"/>
    <w:rsid w:val="002B53AE"/>
    <w:rsid w:val="002B56DE"/>
    <w:rsid w:val="002B5925"/>
    <w:rsid w:val="002B6139"/>
    <w:rsid w:val="002B6947"/>
    <w:rsid w:val="002B705B"/>
    <w:rsid w:val="002B7405"/>
    <w:rsid w:val="002B79FD"/>
    <w:rsid w:val="002B7C78"/>
    <w:rsid w:val="002B7C97"/>
    <w:rsid w:val="002B7FF7"/>
    <w:rsid w:val="002C0630"/>
    <w:rsid w:val="002C1051"/>
    <w:rsid w:val="002C110D"/>
    <w:rsid w:val="002C1328"/>
    <w:rsid w:val="002C155B"/>
    <w:rsid w:val="002C16AE"/>
    <w:rsid w:val="002C1BC6"/>
    <w:rsid w:val="002C21A7"/>
    <w:rsid w:val="002C2250"/>
    <w:rsid w:val="002C2356"/>
    <w:rsid w:val="002C2433"/>
    <w:rsid w:val="002C2DDA"/>
    <w:rsid w:val="002C316F"/>
    <w:rsid w:val="002C351A"/>
    <w:rsid w:val="002C384D"/>
    <w:rsid w:val="002C395F"/>
    <w:rsid w:val="002C3B72"/>
    <w:rsid w:val="002C3DCE"/>
    <w:rsid w:val="002C4946"/>
    <w:rsid w:val="002C4F17"/>
    <w:rsid w:val="002C548F"/>
    <w:rsid w:val="002C5719"/>
    <w:rsid w:val="002C57A8"/>
    <w:rsid w:val="002C58E6"/>
    <w:rsid w:val="002C590D"/>
    <w:rsid w:val="002C607C"/>
    <w:rsid w:val="002C62D8"/>
    <w:rsid w:val="002C6CFF"/>
    <w:rsid w:val="002C7DF8"/>
    <w:rsid w:val="002C7E4C"/>
    <w:rsid w:val="002D01AE"/>
    <w:rsid w:val="002D0534"/>
    <w:rsid w:val="002D0721"/>
    <w:rsid w:val="002D090D"/>
    <w:rsid w:val="002D0E14"/>
    <w:rsid w:val="002D202A"/>
    <w:rsid w:val="002D30F4"/>
    <w:rsid w:val="002D33B5"/>
    <w:rsid w:val="002D406B"/>
    <w:rsid w:val="002D484F"/>
    <w:rsid w:val="002D4F6A"/>
    <w:rsid w:val="002D5458"/>
    <w:rsid w:val="002D5833"/>
    <w:rsid w:val="002D5A4C"/>
    <w:rsid w:val="002D5F82"/>
    <w:rsid w:val="002D762B"/>
    <w:rsid w:val="002D7C11"/>
    <w:rsid w:val="002D7F40"/>
    <w:rsid w:val="002E0199"/>
    <w:rsid w:val="002E0BC1"/>
    <w:rsid w:val="002E1112"/>
    <w:rsid w:val="002E1172"/>
    <w:rsid w:val="002E1208"/>
    <w:rsid w:val="002E14AD"/>
    <w:rsid w:val="002E17C3"/>
    <w:rsid w:val="002E1812"/>
    <w:rsid w:val="002E187B"/>
    <w:rsid w:val="002E1901"/>
    <w:rsid w:val="002E1B96"/>
    <w:rsid w:val="002E22ED"/>
    <w:rsid w:val="002E2F46"/>
    <w:rsid w:val="002E3237"/>
    <w:rsid w:val="002E35C2"/>
    <w:rsid w:val="002E3B9B"/>
    <w:rsid w:val="002E43E9"/>
    <w:rsid w:val="002E47E6"/>
    <w:rsid w:val="002E4C84"/>
    <w:rsid w:val="002E4F3B"/>
    <w:rsid w:val="002E5514"/>
    <w:rsid w:val="002E5963"/>
    <w:rsid w:val="002E5BDD"/>
    <w:rsid w:val="002E5D57"/>
    <w:rsid w:val="002E614E"/>
    <w:rsid w:val="002E62B1"/>
    <w:rsid w:val="002E6540"/>
    <w:rsid w:val="002E6D45"/>
    <w:rsid w:val="002F033E"/>
    <w:rsid w:val="002F05D4"/>
    <w:rsid w:val="002F107A"/>
    <w:rsid w:val="002F129F"/>
    <w:rsid w:val="002F1CDC"/>
    <w:rsid w:val="002F20AA"/>
    <w:rsid w:val="002F21C6"/>
    <w:rsid w:val="002F2481"/>
    <w:rsid w:val="002F26F2"/>
    <w:rsid w:val="002F2A4B"/>
    <w:rsid w:val="002F3339"/>
    <w:rsid w:val="002F3B36"/>
    <w:rsid w:val="002F3CEC"/>
    <w:rsid w:val="002F4C1C"/>
    <w:rsid w:val="002F4DA1"/>
    <w:rsid w:val="002F4F24"/>
    <w:rsid w:val="002F56EF"/>
    <w:rsid w:val="002F57FD"/>
    <w:rsid w:val="002F5C69"/>
    <w:rsid w:val="002F60DC"/>
    <w:rsid w:val="002F6196"/>
    <w:rsid w:val="002F6292"/>
    <w:rsid w:val="002F75FB"/>
    <w:rsid w:val="00300089"/>
    <w:rsid w:val="003004AD"/>
    <w:rsid w:val="00300B12"/>
    <w:rsid w:val="00300F92"/>
    <w:rsid w:val="003012C2"/>
    <w:rsid w:val="00301351"/>
    <w:rsid w:val="0030198D"/>
    <w:rsid w:val="003021D9"/>
    <w:rsid w:val="003023F9"/>
    <w:rsid w:val="00302C5E"/>
    <w:rsid w:val="003034FB"/>
    <w:rsid w:val="0030377C"/>
    <w:rsid w:val="00303850"/>
    <w:rsid w:val="00303D1C"/>
    <w:rsid w:val="00303FBA"/>
    <w:rsid w:val="00304116"/>
    <w:rsid w:val="0030425C"/>
    <w:rsid w:val="003047A2"/>
    <w:rsid w:val="0030499F"/>
    <w:rsid w:val="00304AA5"/>
    <w:rsid w:val="0030543E"/>
    <w:rsid w:val="00305569"/>
    <w:rsid w:val="00305835"/>
    <w:rsid w:val="00306213"/>
    <w:rsid w:val="00306414"/>
    <w:rsid w:val="00306B4C"/>
    <w:rsid w:val="00306FF7"/>
    <w:rsid w:val="00307458"/>
    <w:rsid w:val="00310246"/>
    <w:rsid w:val="00310362"/>
    <w:rsid w:val="00311EE8"/>
    <w:rsid w:val="003124F4"/>
    <w:rsid w:val="00312862"/>
    <w:rsid w:val="0031298B"/>
    <w:rsid w:val="00312DA3"/>
    <w:rsid w:val="00312FA6"/>
    <w:rsid w:val="00313163"/>
    <w:rsid w:val="003136B7"/>
    <w:rsid w:val="00313DD6"/>
    <w:rsid w:val="00313F92"/>
    <w:rsid w:val="0031455F"/>
    <w:rsid w:val="00314A78"/>
    <w:rsid w:val="00314DEA"/>
    <w:rsid w:val="0031527F"/>
    <w:rsid w:val="00315A45"/>
    <w:rsid w:val="00315FE6"/>
    <w:rsid w:val="003160EC"/>
    <w:rsid w:val="00316A76"/>
    <w:rsid w:val="0031720E"/>
    <w:rsid w:val="003172BB"/>
    <w:rsid w:val="003175B6"/>
    <w:rsid w:val="00317A3A"/>
    <w:rsid w:val="003209C7"/>
    <w:rsid w:val="00320B91"/>
    <w:rsid w:val="00320D3C"/>
    <w:rsid w:val="003210CE"/>
    <w:rsid w:val="00321CC0"/>
    <w:rsid w:val="00321D0D"/>
    <w:rsid w:val="00321FEE"/>
    <w:rsid w:val="00322204"/>
    <w:rsid w:val="0032229C"/>
    <w:rsid w:val="0032294F"/>
    <w:rsid w:val="003235AB"/>
    <w:rsid w:val="00323ABB"/>
    <w:rsid w:val="00323DD2"/>
    <w:rsid w:val="00324206"/>
    <w:rsid w:val="0032440F"/>
    <w:rsid w:val="003244AC"/>
    <w:rsid w:val="00326002"/>
    <w:rsid w:val="00326032"/>
    <w:rsid w:val="0032656C"/>
    <w:rsid w:val="003266EB"/>
    <w:rsid w:val="0032670E"/>
    <w:rsid w:val="003267A4"/>
    <w:rsid w:val="00326987"/>
    <w:rsid w:val="00326A81"/>
    <w:rsid w:val="00326CA4"/>
    <w:rsid w:val="003275C1"/>
    <w:rsid w:val="00327953"/>
    <w:rsid w:val="00330156"/>
    <w:rsid w:val="0033094F"/>
    <w:rsid w:val="00330A06"/>
    <w:rsid w:val="00330DEE"/>
    <w:rsid w:val="003318B8"/>
    <w:rsid w:val="00331AA1"/>
    <w:rsid w:val="00331BAE"/>
    <w:rsid w:val="00331EDF"/>
    <w:rsid w:val="0033207C"/>
    <w:rsid w:val="0033290A"/>
    <w:rsid w:val="0033290E"/>
    <w:rsid w:val="003329DD"/>
    <w:rsid w:val="00333CC2"/>
    <w:rsid w:val="003341F8"/>
    <w:rsid w:val="00334DC8"/>
    <w:rsid w:val="003351DA"/>
    <w:rsid w:val="003356CA"/>
    <w:rsid w:val="00335841"/>
    <w:rsid w:val="00335CDB"/>
    <w:rsid w:val="00336824"/>
    <w:rsid w:val="00336E2F"/>
    <w:rsid w:val="00336FA3"/>
    <w:rsid w:val="00337566"/>
    <w:rsid w:val="00337D4D"/>
    <w:rsid w:val="00337E1F"/>
    <w:rsid w:val="00337ECE"/>
    <w:rsid w:val="00337FDA"/>
    <w:rsid w:val="00337FEE"/>
    <w:rsid w:val="003402FA"/>
    <w:rsid w:val="00340322"/>
    <w:rsid w:val="003404FC"/>
    <w:rsid w:val="00340801"/>
    <w:rsid w:val="00340B06"/>
    <w:rsid w:val="00340D06"/>
    <w:rsid w:val="00341974"/>
    <w:rsid w:val="00341CE5"/>
    <w:rsid w:val="003423A4"/>
    <w:rsid w:val="00342AF8"/>
    <w:rsid w:val="00343295"/>
    <w:rsid w:val="00343424"/>
    <w:rsid w:val="00343A4F"/>
    <w:rsid w:val="00343CE8"/>
    <w:rsid w:val="00343E91"/>
    <w:rsid w:val="003440DC"/>
    <w:rsid w:val="003441CC"/>
    <w:rsid w:val="00344965"/>
    <w:rsid w:val="00344B63"/>
    <w:rsid w:val="00344B9A"/>
    <w:rsid w:val="00344E8D"/>
    <w:rsid w:val="00344F10"/>
    <w:rsid w:val="003450D7"/>
    <w:rsid w:val="003452FD"/>
    <w:rsid w:val="003455DD"/>
    <w:rsid w:val="0034570C"/>
    <w:rsid w:val="00345C1A"/>
    <w:rsid w:val="00345E79"/>
    <w:rsid w:val="00346251"/>
    <w:rsid w:val="00346338"/>
    <w:rsid w:val="00346D69"/>
    <w:rsid w:val="00346DFD"/>
    <w:rsid w:val="00346F5D"/>
    <w:rsid w:val="00347703"/>
    <w:rsid w:val="003479F7"/>
    <w:rsid w:val="00347E91"/>
    <w:rsid w:val="00347FE6"/>
    <w:rsid w:val="00347FF2"/>
    <w:rsid w:val="003501A0"/>
    <w:rsid w:val="00351011"/>
    <w:rsid w:val="00351346"/>
    <w:rsid w:val="003514AB"/>
    <w:rsid w:val="00351B94"/>
    <w:rsid w:val="00351F52"/>
    <w:rsid w:val="003520D7"/>
    <w:rsid w:val="00352709"/>
    <w:rsid w:val="003531F5"/>
    <w:rsid w:val="0035369E"/>
    <w:rsid w:val="00353CC9"/>
    <w:rsid w:val="003544E4"/>
    <w:rsid w:val="00354712"/>
    <w:rsid w:val="00354C6F"/>
    <w:rsid w:val="00354FB5"/>
    <w:rsid w:val="0035512C"/>
    <w:rsid w:val="00355216"/>
    <w:rsid w:val="0035568F"/>
    <w:rsid w:val="00355701"/>
    <w:rsid w:val="00356308"/>
    <w:rsid w:val="003564EC"/>
    <w:rsid w:val="00356760"/>
    <w:rsid w:val="00356797"/>
    <w:rsid w:val="003569EA"/>
    <w:rsid w:val="00356AF6"/>
    <w:rsid w:val="0035717E"/>
    <w:rsid w:val="0035758A"/>
    <w:rsid w:val="003575D3"/>
    <w:rsid w:val="0035773C"/>
    <w:rsid w:val="00357825"/>
    <w:rsid w:val="003578E1"/>
    <w:rsid w:val="003579C6"/>
    <w:rsid w:val="00357A6E"/>
    <w:rsid w:val="00360124"/>
    <w:rsid w:val="00360B33"/>
    <w:rsid w:val="003611EE"/>
    <w:rsid w:val="00361375"/>
    <w:rsid w:val="003616BC"/>
    <w:rsid w:val="00361D2B"/>
    <w:rsid w:val="00361F1C"/>
    <w:rsid w:val="00361F7C"/>
    <w:rsid w:val="00361FD9"/>
    <w:rsid w:val="003623EE"/>
    <w:rsid w:val="0036245D"/>
    <w:rsid w:val="00362964"/>
    <w:rsid w:val="00362E73"/>
    <w:rsid w:val="00362EDF"/>
    <w:rsid w:val="003632E0"/>
    <w:rsid w:val="0036379C"/>
    <w:rsid w:val="003639EE"/>
    <w:rsid w:val="003641B8"/>
    <w:rsid w:val="003644B7"/>
    <w:rsid w:val="00364654"/>
    <w:rsid w:val="003647A4"/>
    <w:rsid w:val="003648EE"/>
    <w:rsid w:val="00364B29"/>
    <w:rsid w:val="00364D93"/>
    <w:rsid w:val="00365610"/>
    <w:rsid w:val="00366DC5"/>
    <w:rsid w:val="0036712D"/>
    <w:rsid w:val="00367826"/>
    <w:rsid w:val="00370A58"/>
    <w:rsid w:val="003712DA"/>
    <w:rsid w:val="0037132F"/>
    <w:rsid w:val="00372077"/>
    <w:rsid w:val="0037257F"/>
    <w:rsid w:val="003725F7"/>
    <w:rsid w:val="00372DB7"/>
    <w:rsid w:val="003735BE"/>
    <w:rsid w:val="0037369C"/>
    <w:rsid w:val="00373EA8"/>
    <w:rsid w:val="00374041"/>
    <w:rsid w:val="00374310"/>
    <w:rsid w:val="00374673"/>
    <w:rsid w:val="00374C1E"/>
    <w:rsid w:val="00374C78"/>
    <w:rsid w:val="00374CA2"/>
    <w:rsid w:val="0037509F"/>
    <w:rsid w:val="003754D4"/>
    <w:rsid w:val="003756FF"/>
    <w:rsid w:val="00375C55"/>
    <w:rsid w:val="00375F97"/>
    <w:rsid w:val="00376049"/>
    <w:rsid w:val="00376DB6"/>
    <w:rsid w:val="00376F91"/>
    <w:rsid w:val="0037729B"/>
    <w:rsid w:val="0037750B"/>
    <w:rsid w:val="00377586"/>
    <w:rsid w:val="003776B3"/>
    <w:rsid w:val="003778F4"/>
    <w:rsid w:val="00377A41"/>
    <w:rsid w:val="00377A63"/>
    <w:rsid w:val="00377CBA"/>
    <w:rsid w:val="00380FCD"/>
    <w:rsid w:val="003813EC"/>
    <w:rsid w:val="00381BFE"/>
    <w:rsid w:val="00381F5D"/>
    <w:rsid w:val="003824FB"/>
    <w:rsid w:val="003827E3"/>
    <w:rsid w:val="003827E6"/>
    <w:rsid w:val="003836C6"/>
    <w:rsid w:val="003841E8"/>
    <w:rsid w:val="00384D55"/>
    <w:rsid w:val="00384E02"/>
    <w:rsid w:val="00384E4B"/>
    <w:rsid w:val="00384F82"/>
    <w:rsid w:val="0038570A"/>
    <w:rsid w:val="00385F6D"/>
    <w:rsid w:val="003868E1"/>
    <w:rsid w:val="00386918"/>
    <w:rsid w:val="00386B10"/>
    <w:rsid w:val="00386D7D"/>
    <w:rsid w:val="003874B5"/>
    <w:rsid w:val="003874C8"/>
    <w:rsid w:val="00387E43"/>
    <w:rsid w:val="003900A5"/>
    <w:rsid w:val="00391349"/>
    <w:rsid w:val="003915B5"/>
    <w:rsid w:val="00391EE4"/>
    <w:rsid w:val="00391F8C"/>
    <w:rsid w:val="00392895"/>
    <w:rsid w:val="00392D99"/>
    <w:rsid w:val="003931C7"/>
    <w:rsid w:val="00393631"/>
    <w:rsid w:val="00393688"/>
    <w:rsid w:val="00394794"/>
    <w:rsid w:val="00394ADA"/>
    <w:rsid w:val="0039552C"/>
    <w:rsid w:val="003955E1"/>
    <w:rsid w:val="00395807"/>
    <w:rsid w:val="00395ED6"/>
    <w:rsid w:val="0039638C"/>
    <w:rsid w:val="003963BF"/>
    <w:rsid w:val="00396511"/>
    <w:rsid w:val="00397073"/>
    <w:rsid w:val="00397223"/>
    <w:rsid w:val="00397C93"/>
    <w:rsid w:val="00397CC1"/>
    <w:rsid w:val="003A04D8"/>
    <w:rsid w:val="003A086B"/>
    <w:rsid w:val="003A0F6E"/>
    <w:rsid w:val="003A16E4"/>
    <w:rsid w:val="003A2320"/>
    <w:rsid w:val="003A2919"/>
    <w:rsid w:val="003A2E7B"/>
    <w:rsid w:val="003A3252"/>
    <w:rsid w:val="003A40D5"/>
    <w:rsid w:val="003A4962"/>
    <w:rsid w:val="003A4B1F"/>
    <w:rsid w:val="003A5BB1"/>
    <w:rsid w:val="003A5E20"/>
    <w:rsid w:val="003A65FF"/>
    <w:rsid w:val="003A6B16"/>
    <w:rsid w:val="003A7394"/>
    <w:rsid w:val="003A75CE"/>
    <w:rsid w:val="003A7B4D"/>
    <w:rsid w:val="003A7CCC"/>
    <w:rsid w:val="003A7DA2"/>
    <w:rsid w:val="003B055B"/>
    <w:rsid w:val="003B0987"/>
    <w:rsid w:val="003B0B78"/>
    <w:rsid w:val="003B0C27"/>
    <w:rsid w:val="003B0D23"/>
    <w:rsid w:val="003B0F9E"/>
    <w:rsid w:val="003B1444"/>
    <w:rsid w:val="003B1687"/>
    <w:rsid w:val="003B1855"/>
    <w:rsid w:val="003B1A9E"/>
    <w:rsid w:val="003B1AAA"/>
    <w:rsid w:val="003B1BC5"/>
    <w:rsid w:val="003B2B60"/>
    <w:rsid w:val="003B2BE8"/>
    <w:rsid w:val="003B3100"/>
    <w:rsid w:val="003B33DE"/>
    <w:rsid w:val="003B3509"/>
    <w:rsid w:val="003B3BFB"/>
    <w:rsid w:val="003B3C40"/>
    <w:rsid w:val="003B3E75"/>
    <w:rsid w:val="003B3F67"/>
    <w:rsid w:val="003B423D"/>
    <w:rsid w:val="003B458C"/>
    <w:rsid w:val="003B49A1"/>
    <w:rsid w:val="003B50C2"/>
    <w:rsid w:val="003B53D9"/>
    <w:rsid w:val="003B596F"/>
    <w:rsid w:val="003B5B02"/>
    <w:rsid w:val="003B5BAF"/>
    <w:rsid w:val="003B6544"/>
    <w:rsid w:val="003B681C"/>
    <w:rsid w:val="003B78C7"/>
    <w:rsid w:val="003B7D5E"/>
    <w:rsid w:val="003C01E3"/>
    <w:rsid w:val="003C0E91"/>
    <w:rsid w:val="003C0EBA"/>
    <w:rsid w:val="003C129E"/>
    <w:rsid w:val="003C181D"/>
    <w:rsid w:val="003C1CC4"/>
    <w:rsid w:val="003C2005"/>
    <w:rsid w:val="003C2EA1"/>
    <w:rsid w:val="003C3286"/>
    <w:rsid w:val="003C3399"/>
    <w:rsid w:val="003C395B"/>
    <w:rsid w:val="003C4847"/>
    <w:rsid w:val="003C4CA4"/>
    <w:rsid w:val="003C5040"/>
    <w:rsid w:val="003C5466"/>
    <w:rsid w:val="003C6829"/>
    <w:rsid w:val="003C6A00"/>
    <w:rsid w:val="003C7097"/>
    <w:rsid w:val="003C771D"/>
    <w:rsid w:val="003C7968"/>
    <w:rsid w:val="003C7C84"/>
    <w:rsid w:val="003C7E61"/>
    <w:rsid w:val="003D0DCF"/>
    <w:rsid w:val="003D105D"/>
    <w:rsid w:val="003D1142"/>
    <w:rsid w:val="003D1332"/>
    <w:rsid w:val="003D1779"/>
    <w:rsid w:val="003D1959"/>
    <w:rsid w:val="003D1C58"/>
    <w:rsid w:val="003D1D2E"/>
    <w:rsid w:val="003D222C"/>
    <w:rsid w:val="003D2289"/>
    <w:rsid w:val="003D23CC"/>
    <w:rsid w:val="003D2B69"/>
    <w:rsid w:val="003D33EF"/>
    <w:rsid w:val="003D37A9"/>
    <w:rsid w:val="003D39DA"/>
    <w:rsid w:val="003D435A"/>
    <w:rsid w:val="003D448A"/>
    <w:rsid w:val="003D45C0"/>
    <w:rsid w:val="003D4A25"/>
    <w:rsid w:val="003D50D0"/>
    <w:rsid w:val="003D57B8"/>
    <w:rsid w:val="003D5979"/>
    <w:rsid w:val="003D6563"/>
    <w:rsid w:val="003D7061"/>
    <w:rsid w:val="003D7B9F"/>
    <w:rsid w:val="003D7DD3"/>
    <w:rsid w:val="003D7F73"/>
    <w:rsid w:val="003E0B75"/>
    <w:rsid w:val="003E0F9A"/>
    <w:rsid w:val="003E0FDB"/>
    <w:rsid w:val="003E1204"/>
    <w:rsid w:val="003E138B"/>
    <w:rsid w:val="003E1C1E"/>
    <w:rsid w:val="003E1D5A"/>
    <w:rsid w:val="003E1D79"/>
    <w:rsid w:val="003E1E64"/>
    <w:rsid w:val="003E2983"/>
    <w:rsid w:val="003E2B5B"/>
    <w:rsid w:val="003E2E31"/>
    <w:rsid w:val="003E36A0"/>
    <w:rsid w:val="003E3714"/>
    <w:rsid w:val="003E38A0"/>
    <w:rsid w:val="003E3A72"/>
    <w:rsid w:val="003E3E1A"/>
    <w:rsid w:val="003E3FBE"/>
    <w:rsid w:val="003E4038"/>
    <w:rsid w:val="003E431E"/>
    <w:rsid w:val="003E4433"/>
    <w:rsid w:val="003E44F9"/>
    <w:rsid w:val="003E47E5"/>
    <w:rsid w:val="003E4813"/>
    <w:rsid w:val="003E4A1B"/>
    <w:rsid w:val="003E4EAC"/>
    <w:rsid w:val="003E51D5"/>
    <w:rsid w:val="003E5328"/>
    <w:rsid w:val="003E59D9"/>
    <w:rsid w:val="003E5F7C"/>
    <w:rsid w:val="003E6282"/>
    <w:rsid w:val="003E637F"/>
    <w:rsid w:val="003E6439"/>
    <w:rsid w:val="003E6D2A"/>
    <w:rsid w:val="003E72C3"/>
    <w:rsid w:val="003F006D"/>
    <w:rsid w:val="003F0920"/>
    <w:rsid w:val="003F0D43"/>
    <w:rsid w:val="003F0EEC"/>
    <w:rsid w:val="003F137B"/>
    <w:rsid w:val="003F1769"/>
    <w:rsid w:val="003F195F"/>
    <w:rsid w:val="003F1EBC"/>
    <w:rsid w:val="003F1F84"/>
    <w:rsid w:val="003F2C0B"/>
    <w:rsid w:val="003F3164"/>
    <w:rsid w:val="003F3856"/>
    <w:rsid w:val="003F3A9A"/>
    <w:rsid w:val="003F40E0"/>
    <w:rsid w:val="003F46EE"/>
    <w:rsid w:val="003F4AE2"/>
    <w:rsid w:val="003F6795"/>
    <w:rsid w:val="003F6B0F"/>
    <w:rsid w:val="003F6B87"/>
    <w:rsid w:val="003F6ED4"/>
    <w:rsid w:val="003F6F4B"/>
    <w:rsid w:val="003F72AA"/>
    <w:rsid w:val="003F7A58"/>
    <w:rsid w:val="003F7E03"/>
    <w:rsid w:val="00400C3C"/>
    <w:rsid w:val="004016D2"/>
    <w:rsid w:val="004016EB"/>
    <w:rsid w:val="00402D64"/>
    <w:rsid w:val="00402EDB"/>
    <w:rsid w:val="00402F57"/>
    <w:rsid w:val="00403453"/>
    <w:rsid w:val="00403775"/>
    <w:rsid w:val="004039CC"/>
    <w:rsid w:val="00403B26"/>
    <w:rsid w:val="004041A2"/>
    <w:rsid w:val="0040454A"/>
    <w:rsid w:val="0040462A"/>
    <w:rsid w:val="004047E4"/>
    <w:rsid w:val="00404C7B"/>
    <w:rsid w:val="00404D9B"/>
    <w:rsid w:val="004061C9"/>
    <w:rsid w:val="00406A08"/>
    <w:rsid w:val="00406DA3"/>
    <w:rsid w:val="00407BB0"/>
    <w:rsid w:val="00407FBC"/>
    <w:rsid w:val="004100B4"/>
    <w:rsid w:val="00410FB8"/>
    <w:rsid w:val="004116B2"/>
    <w:rsid w:val="00411D98"/>
    <w:rsid w:val="00411DE3"/>
    <w:rsid w:val="00412B85"/>
    <w:rsid w:val="00412F5E"/>
    <w:rsid w:val="004130C9"/>
    <w:rsid w:val="00413126"/>
    <w:rsid w:val="00413386"/>
    <w:rsid w:val="00413D84"/>
    <w:rsid w:val="00414008"/>
    <w:rsid w:val="00414311"/>
    <w:rsid w:val="004149DB"/>
    <w:rsid w:val="0041509F"/>
    <w:rsid w:val="004153A9"/>
    <w:rsid w:val="004170E7"/>
    <w:rsid w:val="00417306"/>
    <w:rsid w:val="00417734"/>
    <w:rsid w:val="00417786"/>
    <w:rsid w:val="0041782D"/>
    <w:rsid w:val="00417DAF"/>
    <w:rsid w:val="004200F3"/>
    <w:rsid w:val="004215CB"/>
    <w:rsid w:val="00421F0E"/>
    <w:rsid w:val="00422209"/>
    <w:rsid w:val="004222D1"/>
    <w:rsid w:val="004226F1"/>
    <w:rsid w:val="00423A62"/>
    <w:rsid w:val="004241D8"/>
    <w:rsid w:val="00424296"/>
    <w:rsid w:val="00424826"/>
    <w:rsid w:val="00424AAE"/>
    <w:rsid w:val="004254C9"/>
    <w:rsid w:val="00426128"/>
    <w:rsid w:val="004261CC"/>
    <w:rsid w:val="00426A23"/>
    <w:rsid w:val="00426A50"/>
    <w:rsid w:val="00426B48"/>
    <w:rsid w:val="00426D6B"/>
    <w:rsid w:val="0042754C"/>
    <w:rsid w:val="004279A7"/>
    <w:rsid w:val="00427E17"/>
    <w:rsid w:val="004300DC"/>
    <w:rsid w:val="00430861"/>
    <w:rsid w:val="00430B52"/>
    <w:rsid w:val="00431047"/>
    <w:rsid w:val="004310D5"/>
    <w:rsid w:val="004317A8"/>
    <w:rsid w:val="0043185D"/>
    <w:rsid w:val="0043185E"/>
    <w:rsid w:val="00431A43"/>
    <w:rsid w:val="00432C8E"/>
    <w:rsid w:val="00432F0C"/>
    <w:rsid w:val="004333AA"/>
    <w:rsid w:val="00433A69"/>
    <w:rsid w:val="00433AE1"/>
    <w:rsid w:val="00433EDE"/>
    <w:rsid w:val="004343BD"/>
    <w:rsid w:val="00434DF6"/>
    <w:rsid w:val="004354B0"/>
    <w:rsid w:val="0043558A"/>
    <w:rsid w:val="004358D7"/>
    <w:rsid w:val="004364B8"/>
    <w:rsid w:val="004371B5"/>
    <w:rsid w:val="0044001E"/>
    <w:rsid w:val="0044021E"/>
    <w:rsid w:val="00440416"/>
    <w:rsid w:val="004409C1"/>
    <w:rsid w:val="004414F0"/>
    <w:rsid w:val="004421F7"/>
    <w:rsid w:val="0044271C"/>
    <w:rsid w:val="00443364"/>
    <w:rsid w:val="00443CCD"/>
    <w:rsid w:val="004440C2"/>
    <w:rsid w:val="00444DDF"/>
    <w:rsid w:val="00445116"/>
    <w:rsid w:val="00445573"/>
    <w:rsid w:val="004455C5"/>
    <w:rsid w:val="00445A9C"/>
    <w:rsid w:val="00445DCB"/>
    <w:rsid w:val="004466A6"/>
    <w:rsid w:val="004471B1"/>
    <w:rsid w:val="00447550"/>
    <w:rsid w:val="00447D7A"/>
    <w:rsid w:val="00447DBD"/>
    <w:rsid w:val="00450B93"/>
    <w:rsid w:val="00450BCD"/>
    <w:rsid w:val="00451443"/>
    <w:rsid w:val="004514F4"/>
    <w:rsid w:val="00451C33"/>
    <w:rsid w:val="00451DED"/>
    <w:rsid w:val="00451E1C"/>
    <w:rsid w:val="00452161"/>
    <w:rsid w:val="0045217C"/>
    <w:rsid w:val="004527D6"/>
    <w:rsid w:val="004529EA"/>
    <w:rsid w:val="00452C93"/>
    <w:rsid w:val="00452E09"/>
    <w:rsid w:val="00452E63"/>
    <w:rsid w:val="004535D5"/>
    <w:rsid w:val="0045365C"/>
    <w:rsid w:val="0045366D"/>
    <w:rsid w:val="00453C87"/>
    <w:rsid w:val="0045448A"/>
    <w:rsid w:val="004546AA"/>
    <w:rsid w:val="00454807"/>
    <w:rsid w:val="004549C4"/>
    <w:rsid w:val="00454A2B"/>
    <w:rsid w:val="00454ADE"/>
    <w:rsid w:val="00454B04"/>
    <w:rsid w:val="00454BB2"/>
    <w:rsid w:val="00454E2B"/>
    <w:rsid w:val="00454E65"/>
    <w:rsid w:val="0045547D"/>
    <w:rsid w:val="00455B18"/>
    <w:rsid w:val="00455B9D"/>
    <w:rsid w:val="00455C76"/>
    <w:rsid w:val="00455DCD"/>
    <w:rsid w:val="00456799"/>
    <w:rsid w:val="00456A67"/>
    <w:rsid w:val="00456C27"/>
    <w:rsid w:val="00457947"/>
    <w:rsid w:val="00457F92"/>
    <w:rsid w:val="004601CB"/>
    <w:rsid w:val="004608D4"/>
    <w:rsid w:val="00460A4A"/>
    <w:rsid w:val="0046106E"/>
    <w:rsid w:val="00461360"/>
    <w:rsid w:val="00461B15"/>
    <w:rsid w:val="00461B65"/>
    <w:rsid w:val="00462576"/>
    <w:rsid w:val="00463007"/>
    <w:rsid w:val="004635F8"/>
    <w:rsid w:val="0046382B"/>
    <w:rsid w:val="0046417E"/>
    <w:rsid w:val="004644E3"/>
    <w:rsid w:val="0046466B"/>
    <w:rsid w:val="004646A1"/>
    <w:rsid w:val="00464967"/>
    <w:rsid w:val="00464CAD"/>
    <w:rsid w:val="00464E78"/>
    <w:rsid w:val="00465280"/>
    <w:rsid w:val="00465778"/>
    <w:rsid w:val="004662A4"/>
    <w:rsid w:val="0046630C"/>
    <w:rsid w:val="00466811"/>
    <w:rsid w:val="00466A3B"/>
    <w:rsid w:val="00466BBD"/>
    <w:rsid w:val="00466DB7"/>
    <w:rsid w:val="0046732A"/>
    <w:rsid w:val="00467710"/>
    <w:rsid w:val="00470455"/>
    <w:rsid w:val="00470BB8"/>
    <w:rsid w:val="00470DDF"/>
    <w:rsid w:val="00470EC9"/>
    <w:rsid w:val="004710C1"/>
    <w:rsid w:val="0047112F"/>
    <w:rsid w:val="0047121C"/>
    <w:rsid w:val="00471279"/>
    <w:rsid w:val="00471CB4"/>
    <w:rsid w:val="00471E74"/>
    <w:rsid w:val="0047245E"/>
    <w:rsid w:val="004726BA"/>
    <w:rsid w:val="00472A19"/>
    <w:rsid w:val="00472C85"/>
    <w:rsid w:val="00472F71"/>
    <w:rsid w:val="00473422"/>
    <w:rsid w:val="004736A8"/>
    <w:rsid w:val="00473807"/>
    <w:rsid w:val="004743AA"/>
    <w:rsid w:val="00474B21"/>
    <w:rsid w:val="00474E17"/>
    <w:rsid w:val="00474E5B"/>
    <w:rsid w:val="004750E5"/>
    <w:rsid w:val="0047534D"/>
    <w:rsid w:val="004755B7"/>
    <w:rsid w:val="00475786"/>
    <w:rsid w:val="00475930"/>
    <w:rsid w:val="00475931"/>
    <w:rsid w:val="00475DBD"/>
    <w:rsid w:val="00476075"/>
    <w:rsid w:val="00476593"/>
    <w:rsid w:val="004765E0"/>
    <w:rsid w:val="0047665A"/>
    <w:rsid w:val="00476A1B"/>
    <w:rsid w:val="0047705E"/>
    <w:rsid w:val="00477112"/>
    <w:rsid w:val="004775B5"/>
    <w:rsid w:val="00477664"/>
    <w:rsid w:val="00477B8A"/>
    <w:rsid w:val="0048043C"/>
    <w:rsid w:val="0048050B"/>
    <w:rsid w:val="0048202B"/>
    <w:rsid w:val="00482622"/>
    <w:rsid w:val="004827B8"/>
    <w:rsid w:val="00482A0A"/>
    <w:rsid w:val="00482CE8"/>
    <w:rsid w:val="00483433"/>
    <w:rsid w:val="004834A3"/>
    <w:rsid w:val="00483D71"/>
    <w:rsid w:val="0048435F"/>
    <w:rsid w:val="00484ABE"/>
    <w:rsid w:val="00484CA9"/>
    <w:rsid w:val="00484F33"/>
    <w:rsid w:val="0048534F"/>
    <w:rsid w:val="00485860"/>
    <w:rsid w:val="00486B13"/>
    <w:rsid w:val="004871C7"/>
    <w:rsid w:val="00487237"/>
    <w:rsid w:val="00487777"/>
    <w:rsid w:val="00487973"/>
    <w:rsid w:val="0049044E"/>
    <w:rsid w:val="0049088C"/>
    <w:rsid w:val="004908E1"/>
    <w:rsid w:val="00490B72"/>
    <w:rsid w:val="004915A7"/>
    <w:rsid w:val="004916E4"/>
    <w:rsid w:val="004918E9"/>
    <w:rsid w:val="00491B36"/>
    <w:rsid w:val="00491D3F"/>
    <w:rsid w:val="00491DC2"/>
    <w:rsid w:val="00491F6A"/>
    <w:rsid w:val="00492176"/>
    <w:rsid w:val="004926D4"/>
    <w:rsid w:val="004933C4"/>
    <w:rsid w:val="004938AF"/>
    <w:rsid w:val="004939F8"/>
    <w:rsid w:val="00493DB6"/>
    <w:rsid w:val="00494600"/>
    <w:rsid w:val="00494A2A"/>
    <w:rsid w:val="00494AFF"/>
    <w:rsid w:val="00494C34"/>
    <w:rsid w:val="00494DE8"/>
    <w:rsid w:val="0049505C"/>
    <w:rsid w:val="00495820"/>
    <w:rsid w:val="00495FC3"/>
    <w:rsid w:val="0049614E"/>
    <w:rsid w:val="00496B9B"/>
    <w:rsid w:val="004971BF"/>
    <w:rsid w:val="0049787D"/>
    <w:rsid w:val="004979C4"/>
    <w:rsid w:val="00497BDC"/>
    <w:rsid w:val="004A0BAC"/>
    <w:rsid w:val="004A0C87"/>
    <w:rsid w:val="004A0F2F"/>
    <w:rsid w:val="004A11EF"/>
    <w:rsid w:val="004A11F9"/>
    <w:rsid w:val="004A2DA8"/>
    <w:rsid w:val="004A33FA"/>
    <w:rsid w:val="004A3839"/>
    <w:rsid w:val="004A3B6B"/>
    <w:rsid w:val="004A3E7E"/>
    <w:rsid w:val="004A438E"/>
    <w:rsid w:val="004A439C"/>
    <w:rsid w:val="004A445F"/>
    <w:rsid w:val="004A4BD3"/>
    <w:rsid w:val="004A516E"/>
    <w:rsid w:val="004A5E5F"/>
    <w:rsid w:val="004A6710"/>
    <w:rsid w:val="004A6A0F"/>
    <w:rsid w:val="004A7047"/>
    <w:rsid w:val="004A7D69"/>
    <w:rsid w:val="004B0653"/>
    <w:rsid w:val="004B08B1"/>
    <w:rsid w:val="004B090B"/>
    <w:rsid w:val="004B0AA4"/>
    <w:rsid w:val="004B12A8"/>
    <w:rsid w:val="004B1CBE"/>
    <w:rsid w:val="004B240D"/>
    <w:rsid w:val="004B2AC4"/>
    <w:rsid w:val="004B2BD8"/>
    <w:rsid w:val="004B2C3D"/>
    <w:rsid w:val="004B309D"/>
    <w:rsid w:val="004B3716"/>
    <w:rsid w:val="004B3BB0"/>
    <w:rsid w:val="004B3DB3"/>
    <w:rsid w:val="004B4266"/>
    <w:rsid w:val="004B45A6"/>
    <w:rsid w:val="004B47AB"/>
    <w:rsid w:val="004B4997"/>
    <w:rsid w:val="004B5663"/>
    <w:rsid w:val="004B5942"/>
    <w:rsid w:val="004B610F"/>
    <w:rsid w:val="004B6767"/>
    <w:rsid w:val="004B6805"/>
    <w:rsid w:val="004B6CB6"/>
    <w:rsid w:val="004B7594"/>
    <w:rsid w:val="004B7BC8"/>
    <w:rsid w:val="004C00FA"/>
    <w:rsid w:val="004C017F"/>
    <w:rsid w:val="004C0850"/>
    <w:rsid w:val="004C0AD6"/>
    <w:rsid w:val="004C0B04"/>
    <w:rsid w:val="004C0E21"/>
    <w:rsid w:val="004C1372"/>
    <w:rsid w:val="004C146B"/>
    <w:rsid w:val="004C170D"/>
    <w:rsid w:val="004C1753"/>
    <w:rsid w:val="004C1B04"/>
    <w:rsid w:val="004C1BA8"/>
    <w:rsid w:val="004C1F99"/>
    <w:rsid w:val="004C22DD"/>
    <w:rsid w:val="004C2667"/>
    <w:rsid w:val="004C273F"/>
    <w:rsid w:val="004C34B5"/>
    <w:rsid w:val="004C35C0"/>
    <w:rsid w:val="004C3E85"/>
    <w:rsid w:val="004C3E9C"/>
    <w:rsid w:val="004C449B"/>
    <w:rsid w:val="004C44BD"/>
    <w:rsid w:val="004C5461"/>
    <w:rsid w:val="004C54C4"/>
    <w:rsid w:val="004C56AE"/>
    <w:rsid w:val="004C58C7"/>
    <w:rsid w:val="004C59F9"/>
    <w:rsid w:val="004C5BCF"/>
    <w:rsid w:val="004C5E3C"/>
    <w:rsid w:val="004C5E97"/>
    <w:rsid w:val="004C5EFB"/>
    <w:rsid w:val="004C72F6"/>
    <w:rsid w:val="004C744F"/>
    <w:rsid w:val="004C74BD"/>
    <w:rsid w:val="004C7697"/>
    <w:rsid w:val="004C7A2E"/>
    <w:rsid w:val="004C7B82"/>
    <w:rsid w:val="004D062E"/>
    <w:rsid w:val="004D0842"/>
    <w:rsid w:val="004D085C"/>
    <w:rsid w:val="004D089B"/>
    <w:rsid w:val="004D0A6A"/>
    <w:rsid w:val="004D0CC9"/>
    <w:rsid w:val="004D0E6F"/>
    <w:rsid w:val="004D0FFE"/>
    <w:rsid w:val="004D11ED"/>
    <w:rsid w:val="004D1206"/>
    <w:rsid w:val="004D12EE"/>
    <w:rsid w:val="004D140E"/>
    <w:rsid w:val="004D18AF"/>
    <w:rsid w:val="004D1973"/>
    <w:rsid w:val="004D1A50"/>
    <w:rsid w:val="004D2FB3"/>
    <w:rsid w:val="004D31D3"/>
    <w:rsid w:val="004D3579"/>
    <w:rsid w:val="004D3E81"/>
    <w:rsid w:val="004D4644"/>
    <w:rsid w:val="004D4912"/>
    <w:rsid w:val="004D4A95"/>
    <w:rsid w:val="004D5207"/>
    <w:rsid w:val="004D694B"/>
    <w:rsid w:val="004D6E7B"/>
    <w:rsid w:val="004D6F85"/>
    <w:rsid w:val="004D7573"/>
    <w:rsid w:val="004D766D"/>
    <w:rsid w:val="004D7754"/>
    <w:rsid w:val="004D77C3"/>
    <w:rsid w:val="004D7EF9"/>
    <w:rsid w:val="004E0221"/>
    <w:rsid w:val="004E0427"/>
    <w:rsid w:val="004E07BA"/>
    <w:rsid w:val="004E0857"/>
    <w:rsid w:val="004E0B06"/>
    <w:rsid w:val="004E115B"/>
    <w:rsid w:val="004E137A"/>
    <w:rsid w:val="004E1C89"/>
    <w:rsid w:val="004E217E"/>
    <w:rsid w:val="004E23F7"/>
    <w:rsid w:val="004E24FD"/>
    <w:rsid w:val="004E2C97"/>
    <w:rsid w:val="004E2CBA"/>
    <w:rsid w:val="004E2F2B"/>
    <w:rsid w:val="004E2F55"/>
    <w:rsid w:val="004E339D"/>
    <w:rsid w:val="004E3C19"/>
    <w:rsid w:val="004E3D56"/>
    <w:rsid w:val="004E4DA9"/>
    <w:rsid w:val="004E58F3"/>
    <w:rsid w:val="004E5D21"/>
    <w:rsid w:val="004E5F79"/>
    <w:rsid w:val="004E6509"/>
    <w:rsid w:val="004E6730"/>
    <w:rsid w:val="004E6B5A"/>
    <w:rsid w:val="004E6B8C"/>
    <w:rsid w:val="004E6F9D"/>
    <w:rsid w:val="004E7879"/>
    <w:rsid w:val="004F0665"/>
    <w:rsid w:val="004F138E"/>
    <w:rsid w:val="004F1B9F"/>
    <w:rsid w:val="004F23C1"/>
    <w:rsid w:val="004F25A0"/>
    <w:rsid w:val="004F2C0E"/>
    <w:rsid w:val="004F2E79"/>
    <w:rsid w:val="004F3267"/>
    <w:rsid w:val="004F360A"/>
    <w:rsid w:val="004F379D"/>
    <w:rsid w:val="004F401C"/>
    <w:rsid w:val="004F4064"/>
    <w:rsid w:val="004F473D"/>
    <w:rsid w:val="004F4884"/>
    <w:rsid w:val="004F4FD2"/>
    <w:rsid w:val="004F5706"/>
    <w:rsid w:val="004F5EA7"/>
    <w:rsid w:val="004F5F12"/>
    <w:rsid w:val="004F6275"/>
    <w:rsid w:val="004F6395"/>
    <w:rsid w:val="004F6568"/>
    <w:rsid w:val="004F7148"/>
    <w:rsid w:val="00500410"/>
    <w:rsid w:val="00500A57"/>
    <w:rsid w:val="00500CFD"/>
    <w:rsid w:val="00500E58"/>
    <w:rsid w:val="005011BE"/>
    <w:rsid w:val="005012B6"/>
    <w:rsid w:val="00501BCB"/>
    <w:rsid w:val="00502411"/>
    <w:rsid w:val="005025EB"/>
    <w:rsid w:val="005026C2"/>
    <w:rsid w:val="0050297A"/>
    <w:rsid w:val="005033E1"/>
    <w:rsid w:val="005035F5"/>
    <w:rsid w:val="00503626"/>
    <w:rsid w:val="0050375C"/>
    <w:rsid w:val="0050458E"/>
    <w:rsid w:val="0050476C"/>
    <w:rsid w:val="00504905"/>
    <w:rsid w:val="005050A2"/>
    <w:rsid w:val="00505B28"/>
    <w:rsid w:val="00505F0B"/>
    <w:rsid w:val="00506039"/>
    <w:rsid w:val="00506485"/>
    <w:rsid w:val="00506FFA"/>
    <w:rsid w:val="00507233"/>
    <w:rsid w:val="005073AA"/>
    <w:rsid w:val="00507834"/>
    <w:rsid w:val="00507CFD"/>
    <w:rsid w:val="00507F6D"/>
    <w:rsid w:val="0051002D"/>
    <w:rsid w:val="005107AB"/>
    <w:rsid w:val="00510ECF"/>
    <w:rsid w:val="005110FC"/>
    <w:rsid w:val="00511545"/>
    <w:rsid w:val="00511C04"/>
    <w:rsid w:val="00511FD5"/>
    <w:rsid w:val="0051212A"/>
    <w:rsid w:val="00512E34"/>
    <w:rsid w:val="0051313B"/>
    <w:rsid w:val="00513360"/>
    <w:rsid w:val="00513419"/>
    <w:rsid w:val="0051352F"/>
    <w:rsid w:val="00513586"/>
    <w:rsid w:val="005137E3"/>
    <w:rsid w:val="00513AC0"/>
    <w:rsid w:val="00513C52"/>
    <w:rsid w:val="005140B7"/>
    <w:rsid w:val="00514A70"/>
    <w:rsid w:val="00514B42"/>
    <w:rsid w:val="00514D73"/>
    <w:rsid w:val="005153FB"/>
    <w:rsid w:val="00517610"/>
    <w:rsid w:val="0051773D"/>
    <w:rsid w:val="00517BA1"/>
    <w:rsid w:val="00517C0D"/>
    <w:rsid w:val="00517CEF"/>
    <w:rsid w:val="00517D4D"/>
    <w:rsid w:val="005204F2"/>
    <w:rsid w:val="00520561"/>
    <w:rsid w:val="00520FDE"/>
    <w:rsid w:val="00521366"/>
    <w:rsid w:val="00521B9E"/>
    <w:rsid w:val="00521BC2"/>
    <w:rsid w:val="00521BC5"/>
    <w:rsid w:val="00521C8D"/>
    <w:rsid w:val="00524FB0"/>
    <w:rsid w:val="00525072"/>
    <w:rsid w:val="00525C69"/>
    <w:rsid w:val="00526038"/>
    <w:rsid w:val="0052627C"/>
    <w:rsid w:val="0052698E"/>
    <w:rsid w:val="00526B1F"/>
    <w:rsid w:val="00526E4D"/>
    <w:rsid w:val="00526F85"/>
    <w:rsid w:val="00526FEF"/>
    <w:rsid w:val="005271EC"/>
    <w:rsid w:val="005272BE"/>
    <w:rsid w:val="00527F9C"/>
    <w:rsid w:val="0053005C"/>
    <w:rsid w:val="00530487"/>
    <w:rsid w:val="00530AAF"/>
    <w:rsid w:val="005319D9"/>
    <w:rsid w:val="00531D9B"/>
    <w:rsid w:val="00532499"/>
    <w:rsid w:val="00533295"/>
    <w:rsid w:val="005333DA"/>
    <w:rsid w:val="005334F0"/>
    <w:rsid w:val="0053397C"/>
    <w:rsid w:val="00533BD6"/>
    <w:rsid w:val="00533D5B"/>
    <w:rsid w:val="00534582"/>
    <w:rsid w:val="005347A6"/>
    <w:rsid w:val="00534E08"/>
    <w:rsid w:val="005351D0"/>
    <w:rsid w:val="00535725"/>
    <w:rsid w:val="00535740"/>
    <w:rsid w:val="005358EE"/>
    <w:rsid w:val="00535E8D"/>
    <w:rsid w:val="0053697D"/>
    <w:rsid w:val="005371DA"/>
    <w:rsid w:val="005372BE"/>
    <w:rsid w:val="0053737E"/>
    <w:rsid w:val="00537BD2"/>
    <w:rsid w:val="00537CBB"/>
    <w:rsid w:val="005402A5"/>
    <w:rsid w:val="005403A7"/>
    <w:rsid w:val="00540564"/>
    <w:rsid w:val="0054068F"/>
    <w:rsid w:val="00540FDF"/>
    <w:rsid w:val="00541532"/>
    <w:rsid w:val="005418E7"/>
    <w:rsid w:val="00541C21"/>
    <w:rsid w:val="00542164"/>
    <w:rsid w:val="00543051"/>
    <w:rsid w:val="005430DE"/>
    <w:rsid w:val="005431C0"/>
    <w:rsid w:val="005431C4"/>
    <w:rsid w:val="00543522"/>
    <w:rsid w:val="005438E6"/>
    <w:rsid w:val="00543D85"/>
    <w:rsid w:val="00544698"/>
    <w:rsid w:val="00544781"/>
    <w:rsid w:val="00544A43"/>
    <w:rsid w:val="00544CD1"/>
    <w:rsid w:val="00544FCC"/>
    <w:rsid w:val="0054536A"/>
    <w:rsid w:val="005455E0"/>
    <w:rsid w:val="005457AE"/>
    <w:rsid w:val="00545B77"/>
    <w:rsid w:val="00545F4A"/>
    <w:rsid w:val="00546240"/>
    <w:rsid w:val="005464D0"/>
    <w:rsid w:val="005466D3"/>
    <w:rsid w:val="00546FC4"/>
    <w:rsid w:val="00547558"/>
    <w:rsid w:val="005475C6"/>
    <w:rsid w:val="0054777F"/>
    <w:rsid w:val="00547D8A"/>
    <w:rsid w:val="00547E50"/>
    <w:rsid w:val="005505F4"/>
    <w:rsid w:val="00550820"/>
    <w:rsid w:val="00550B65"/>
    <w:rsid w:val="005518CF"/>
    <w:rsid w:val="0055196D"/>
    <w:rsid w:val="00551A98"/>
    <w:rsid w:val="00551E9A"/>
    <w:rsid w:val="0055210F"/>
    <w:rsid w:val="00552712"/>
    <w:rsid w:val="0055294C"/>
    <w:rsid w:val="00552AFB"/>
    <w:rsid w:val="00552E4B"/>
    <w:rsid w:val="0055382A"/>
    <w:rsid w:val="0055392F"/>
    <w:rsid w:val="00553DC8"/>
    <w:rsid w:val="00553E37"/>
    <w:rsid w:val="00553EA9"/>
    <w:rsid w:val="0055416D"/>
    <w:rsid w:val="005551EF"/>
    <w:rsid w:val="00556ECA"/>
    <w:rsid w:val="00557ABF"/>
    <w:rsid w:val="00557AE3"/>
    <w:rsid w:val="00557F63"/>
    <w:rsid w:val="00560224"/>
    <w:rsid w:val="0056044C"/>
    <w:rsid w:val="005604A0"/>
    <w:rsid w:val="00560BBF"/>
    <w:rsid w:val="00560C82"/>
    <w:rsid w:val="00561050"/>
    <w:rsid w:val="0056134D"/>
    <w:rsid w:val="00561BB2"/>
    <w:rsid w:val="00561CD1"/>
    <w:rsid w:val="00561E0C"/>
    <w:rsid w:val="00562BBA"/>
    <w:rsid w:val="005636F1"/>
    <w:rsid w:val="00563E87"/>
    <w:rsid w:val="00563FF0"/>
    <w:rsid w:val="005640A9"/>
    <w:rsid w:val="005641B9"/>
    <w:rsid w:val="005644CF"/>
    <w:rsid w:val="0056468A"/>
    <w:rsid w:val="00564E23"/>
    <w:rsid w:val="005657AB"/>
    <w:rsid w:val="00565B2B"/>
    <w:rsid w:val="00565BE4"/>
    <w:rsid w:val="00565C32"/>
    <w:rsid w:val="00565E37"/>
    <w:rsid w:val="0056659F"/>
    <w:rsid w:val="00566D81"/>
    <w:rsid w:val="00566F83"/>
    <w:rsid w:val="0056727B"/>
    <w:rsid w:val="005672E6"/>
    <w:rsid w:val="005674EE"/>
    <w:rsid w:val="00567B29"/>
    <w:rsid w:val="00567FA6"/>
    <w:rsid w:val="005700FB"/>
    <w:rsid w:val="0057087F"/>
    <w:rsid w:val="00570BB1"/>
    <w:rsid w:val="00570FCC"/>
    <w:rsid w:val="0057263C"/>
    <w:rsid w:val="00572772"/>
    <w:rsid w:val="00572AE6"/>
    <w:rsid w:val="00573818"/>
    <w:rsid w:val="00573EE4"/>
    <w:rsid w:val="00574832"/>
    <w:rsid w:val="005758A3"/>
    <w:rsid w:val="0057601E"/>
    <w:rsid w:val="005767AC"/>
    <w:rsid w:val="00576AA8"/>
    <w:rsid w:val="00576CD8"/>
    <w:rsid w:val="00576FAF"/>
    <w:rsid w:val="0057796F"/>
    <w:rsid w:val="00577D6E"/>
    <w:rsid w:val="005806B3"/>
    <w:rsid w:val="00580734"/>
    <w:rsid w:val="00580BC4"/>
    <w:rsid w:val="00580D70"/>
    <w:rsid w:val="005811B1"/>
    <w:rsid w:val="00581304"/>
    <w:rsid w:val="0058158B"/>
    <w:rsid w:val="005823F6"/>
    <w:rsid w:val="0058253E"/>
    <w:rsid w:val="00582BC4"/>
    <w:rsid w:val="00583098"/>
    <w:rsid w:val="005830E1"/>
    <w:rsid w:val="0058368E"/>
    <w:rsid w:val="005840A4"/>
    <w:rsid w:val="0058457B"/>
    <w:rsid w:val="00584762"/>
    <w:rsid w:val="00584876"/>
    <w:rsid w:val="00585920"/>
    <w:rsid w:val="00585B29"/>
    <w:rsid w:val="00585DB9"/>
    <w:rsid w:val="00586062"/>
    <w:rsid w:val="005860E1"/>
    <w:rsid w:val="00586B13"/>
    <w:rsid w:val="00587CCE"/>
    <w:rsid w:val="005901DC"/>
    <w:rsid w:val="00590443"/>
    <w:rsid w:val="005906F1"/>
    <w:rsid w:val="00590CC5"/>
    <w:rsid w:val="00590D9B"/>
    <w:rsid w:val="00590EFA"/>
    <w:rsid w:val="005915D0"/>
    <w:rsid w:val="005927CA"/>
    <w:rsid w:val="0059297C"/>
    <w:rsid w:val="00592E94"/>
    <w:rsid w:val="0059323A"/>
    <w:rsid w:val="00593443"/>
    <w:rsid w:val="005937F9"/>
    <w:rsid w:val="00593814"/>
    <w:rsid w:val="005944A1"/>
    <w:rsid w:val="00594EC1"/>
    <w:rsid w:val="00595441"/>
    <w:rsid w:val="00595D11"/>
    <w:rsid w:val="0059612C"/>
    <w:rsid w:val="005967BB"/>
    <w:rsid w:val="005A02AD"/>
    <w:rsid w:val="005A055F"/>
    <w:rsid w:val="005A05BF"/>
    <w:rsid w:val="005A071C"/>
    <w:rsid w:val="005A0B96"/>
    <w:rsid w:val="005A118F"/>
    <w:rsid w:val="005A18AB"/>
    <w:rsid w:val="005A22FF"/>
    <w:rsid w:val="005A2394"/>
    <w:rsid w:val="005A25DA"/>
    <w:rsid w:val="005A35A3"/>
    <w:rsid w:val="005A3EAC"/>
    <w:rsid w:val="005A4DF3"/>
    <w:rsid w:val="005A5687"/>
    <w:rsid w:val="005A58D5"/>
    <w:rsid w:val="005A59E3"/>
    <w:rsid w:val="005A5EE4"/>
    <w:rsid w:val="005A62D3"/>
    <w:rsid w:val="005A6B2E"/>
    <w:rsid w:val="005A7101"/>
    <w:rsid w:val="005A7411"/>
    <w:rsid w:val="005A7712"/>
    <w:rsid w:val="005B013F"/>
    <w:rsid w:val="005B0329"/>
    <w:rsid w:val="005B03AA"/>
    <w:rsid w:val="005B03CD"/>
    <w:rsid w:val="005B0AA5"/>
    <w:rsid w:val="005B0B15"/>
    <w:rsid w:val="005B23C3"/>
    <w:rsid w:val="005B2728"/>
    <w:rsid w:val="005B27F1"/>
    <w:rsid w:val="005B3143"/>
    <w:rsid w:val="005B3313"/>
    <w:rsid w:val="005B39CA"/>
    <w:rsid w:val="005B4012"/>
    <w:rsid w:val="005B47AD"/>
    <w:rsid w:val="005B47DA"/>
    <w:rsid w:val="005B53F1"/>
    <w:rsid w:val="005B57B0"/>
    <w:rsid w:val="005B5B45"/>
    <w:rsid w:val="005B6138"/>
    <w:rsid w:val="005B6543"/>
    <w:rsid w:val="005B66A6"/>
    <w:rsid w:val="005B68D8"/>
    <w:rsid w:val="005B70A3"/>
    <w:rsid w:val="005B7375"/>
    <w:rsid w:val="005B7B14"/>
    <w:rsid w:val="005C047A"/>
    <w:rsid w:val="005C0491"/>
    <w:rsid w:val="005C04A2"/>
    <w:rsid w:val="005C0571"/>
    <w:rsid w:val="005C0916"/>
    <w:rsid w:val="005C0D1B"/>
    <w:rsid w:val="005C251B"/>
    <w:rsid w:val="005C3341"/>
    <w:rsid w:val="005C397C"/>
    <w:rsid w:val="005C3C92"/>
    <w:rsid w:val="005C45B2"/>
    <w:rsid w:val="005C4CD7"/>
    <w:rsid w:val="005C4E38"/>
    <w:rsid w:val="005C4EA0"/>
    <w:rsid w:val="005C5D0B"/>
    <w:rsid w:val="005C5DCB"/>
    <w:rsid w:val="005C607A"/>
    <w:rsid w:val="005C6B60"/>
    <w:rsid w:val="005C6D03"/>
    <w:rsid w:val="005C6D79"/>
    <w:rsid w:val="005C73BA"/>
    <w:rsid w:val="005C73DB"/>
    <w:rsid w:val="005C7507"/>
    <w:rsid w:val="005C770D"/>
    <w:rsid w:val="005C7741"/>
    <w:rsid w:val="005C7B73"/>
    <w:rsid w:val="005D0487"/>
    <w:rsid w:val="005D0C24"/>
    <w:rsid w:val="005D14CC"/>
    <w:rsid w:val="005D16B3"/>
    <w:rsid w:val="005D1BA7"/>
    <w:rsid w:val="005D1D75"/>
    <w:rsid w:val="005D1FF9"/>
    <w:rsid w:val="005D21C2"/>
    <w:rsid w:val="005D2642"/>
    <w:rsid w:val="005D2CAB"/>
    <w:rsid w:val="005D2EA4"/>
    <w:rsid w:val="005D37BD"/>
    <w:rsid w:val="005D3C10"/>
    <w:rsid w:val="005D4095"/>
    <w:rsid w:val="005D45AC"/>
    <w:rsid w:val="005D579F"/>
    <w:rsid w:val="005D646C"/>
    <w:rsid w:val="005D6CA0"/>
    <w:rsid w:val="005D7145"/>
    <w:rsid w:val="005D7CB5"/>
    <w:rsid w:val="005D7DFE"/>
    <w:rsid w:val="005D7F76"/>
    <w:rsid w:val="005E0088"/>
    <w:rsid w:val="005E0106"/>
    <w:rsid w:val="005E0290"/>
    <w:rsid w:val="005E0A5C"/>
    <w:rsid w:val="005E0C48"/>
    <w:rsid w:val="005E0E3E"/>
    <w:rsid w:val="005E11D2"/>
    <w:rsid w:val="005E12AA"/>
    <w:rsid w:val="005E1421"/>
    <w:rsid w:val="005E1559"/>
    <w:rsid w:val="005E188D"/>
    <w:rsid w:val="005E20EE"/>
    <w:rsid w:val="005E23AA"/>
    <w:rsid w:val="005E266B"/>
    <w:rsid w:val="005E26FC"/>
    <w:rsid w:val="005E2D4A"/>
    <w:rsid w:val="005E31FF"/>
    <w:rsid w:val="005E3334"/>
    <w:rsid w:val="005E36F7"/>
    <w:rsid w:val="005E4BC2"/>
    <w:rsid w:val="005E4C34"/>
    <w:rsid w:val="005E4E22"/>
    <w:rsid w:val="005E5712"/>
    <w:rsid w:val="005E5AE6"/>
    <w:rsid w:val="005E5F74"/>
    <w:rsid w:val="005E628A"/>
    <w:rsid w:val="005E6CAA"/>
    <w:rsid w:val="005E70A3"/>
    <w:rsid w:val="005E77AD"/>
    <w:rsid w:val="005F096D"/>
    <w:rsid w:val="005F0B8D"/>
    <w:rsid w:val="005F14F5"/>
    <w:rsid w:val="005F1579"/>
    <w:rsid w:val="005F190D"/>
    <w:rsid w:val="005F199B"/>
    <w:rsid w:val="005F1B78"/>
    <w:rsid w:val="005F2AD1"/>
    <w:rsid w:val="005F3A01"/>
    <w:rsid w:val="005F3CF3"/>
    <w:rsid w:val="005F3D5E"/>
    <w:rsid w:val="005F3F0C"/>
    <w:rsid w:val="005F49B6"/>
    <w:rsid w:val="005F4E5F"/>
    <w:rsid w:val="005F55F1"/>
    <w:rsid w:val="005F5B44"/>
    <w:rsid w:val="005F5C91"/>
    <w:rsid w:val="005F5E14"/>
    <w:rsid w:val="005F61CF"/>
    <w:rsid w:val="005F6868"/>
    <w:rsid w:val="005F6947"/>
    <w:rsid w:val="005F6BBA"/>
    <w:rsid w:val="005F71C0"/>
    <w:rsid w:val="005F755F"/>
    <w:rsid w:val="005F75D1"/>
    <w:rsid w:val="006003EE"/>
    <w:rsid w:val="00600529"/>
    <w:rsid w:val="0060055C"/>
    <w:rsid w:val="006006B6"/>
    <w:rsid w:val="00600C4D"/>
    <w:rsid w:val="0060128A"/>
    <w:rsid w:val="0060128B"/>
    <w:rsid w:val="00601AA4"/>
    <w:rsid w:val="00601BB1"/>
    <w:rsid w:val="00601FC6"/>
    <w:rsid w:val="006022A3"/>
    <w:rsid w:val="0060264C"/>
    <w:rsid w:val="00602B56"/>
    <w:rsid w:val="00602DE4"/>
    <w:rsid w:val="00602F3F"/>
    <w:rsid w:val="00602F45"/>
    <w:rsid w:val="006036FC"/>
    <w:rsid w:val="00603902"/>
    <w:rsid w:val="00604084"/>
    <w:rsid w:val="006043BA"/>
    <w:rsid w:val="00604843"/>
    <w:rsid w:val="00605797"/>
    <w:rsid w:val="0060616C"/>
    <w:rsid w:val="006064DD"/>
    <w:rsid w:val="00606BA7"/>
    <w:rsid w:val="00606D67"/>
    <w:rsid w:val="00606D99"/>
    <w:rsid w:val="00607089"/>
    <w:rsid w:val="006106D1"/>
    <w:rsid w:val="00610A4C"/>
    <w:rsid w:val="0061136F"/>
    <w:rsid w:val="006114CF"/>
    <w:rsid w:val="00611667"/>
    <w:rsid w:val="00611783"/>
    <w:rsid w:val="00611DBD"/>
    <w:rsid w:val="006124CD"/>
    <w:rsid w:val="0061354D"/>
    <w:rsid w:val="00613CDA"/>
    <w:rsid w:val="00613DA9"/>
    <w:rsid w:val="00614FBC"/>
    <w:rsid w:val="00615A6C"/>
    <w:rsid w:val="00616638"/>
    <w:rsid w:val="00616D05"/>
    <w:rsid w:val="00616DE2"/>
    <w:rsid w:val="00616E68"/>
    <w:rsid w:val="00617189"/>
    <w:rsid w:val="00617836"/>
    <w:rsid w:val="0061797E"/>
    <w:rsid w:val="00617C70"/>
    <w:rsid w:val="00620299"/>
    <w:rsid w:val="006207B5"/>
    <w:rsid w:val="00620B38"/>
    <w:rsid w:val="00620BCB"/>
    <w:rsid w:val="006210C6"/>
    <w:rsid w:val="00621692"/>
    <w:rsid w:val="006229B3"/>
    <w:rsid w:val="00622D6B"/>
    <w:rsid w:val="006230AB"/>
    <w:rsid w:val="006231C7"/>
    <w:rsid w:val="00623380"/>
    <w:rsid w:val="006242FC"/>
    <w:rsid w:val="006243EA"/>
    <w:rsid w:val="00624AC5"/>
    <w:rsid w:val="00624E05"/>
    <w:rsid w:val="0062530D"/>
    <w:rsid w:val="00625608"/>
    <w:rsid w:val="00625724"/>
    <w:rsid w:val="00625927"/>
    <w:rsid w:val="00625EFE"/>
    <w:rsid w:val="006261A7"/>
    <w:rsid w:val="006265DE"/>
    <w:rsid w:val="006267DD"/>
    <w:rsid w:val="00626BAF"/>
    <w:rsid w:val="0062735E"/>
    <w:rsid w:val="0062752B"/>
    <w:rsid w:val="00627542"/>
    <w:rsid w:val="0062788A"/>
    <w:rsid w:val="006302A0"/>
    <w:rsid w:val="00630407"/>
    <w:rsid w:val="00630E70"/>
    <w:rsid w:val="00630FCB"/>
    <w:rsid w:val="00631001"/>
    <w:rsid w:val="00631165"/>
    <w:rsid w:val="0063144E"/>
    <w:rsid w:val="006319B2"/>
    <w:rsid w:val="00631CB1"/>
    <w:rsid w:val="00631EC2"/>
    <w:rsid w:val="0063260A"/>
    <w:rsid w:val="00632752"/>
    <w:rsid w:val="0063287B"/>
    <w:rsid w:val="006333A9"/>
    <w:rsid w:val="00633880"/>
    <w:rsid w:val="006339B0"/>
    <w:rsid w:val="00633B64"/>
    <w:rsid w:val="00633CF5"/>
    <w:rsid w:val="00634436"/>
    <w:rsid w:val="00634630"/>
    <w:rsid w:val="00634AFD"/>
    <w:rsid w:val="006351F2"/>
    <w:rsid w:val="0063522A"/>
    <w:rsid w:val="006352C3"/>
    <w:rsid w:val="006356B0"/>
    <w:rsid w:val="0063571A"/>
    <w:rsid w:val="00635C13"/>
    <w:rsid w:val="00635CE5"/>
    <w:rsid w:val="00635F43"/>
    <w:rsid w:val="00636098"/>
    <w:rsid w:val="006360D4"/>
    <w:rsid w:val="00636659"/>
    <w:rsid w:val="006367D1"/>
    <w:rsid w:val="00636800"/>
    <w:rsid w:val="00636F91"/>
    <w:rsid w:val="00637288"/>
    <w:rsid w:val="006376C4"/>
    <w:rsid w:val="00637A87"/>
    <w:rsid w:val="00637C62"/>
    <w:rsid w:val="00637F27"/>
    <w:rsid w:val="0064016F"/>
    <w:rsid w:val="00640308"/>
    <w:rsid w:val="00640542"/>
    <w:rsid w:val="00640BED"/>
    <w:rsid w:val="00640DE4"/>
    <w:rsid w:val="006410A1"/>
    <w:rsid w:val="0064117C"/>
    <w:rsid w:val="0064263C"/>
    <w:rsid w:val="0064288B"/>
    <w:rsid w:val="00642ACD"/>
    <w:rsid w:val="00643909"/>
    <w:rsid w:val="00643AB4"/>
    <w:rsid w:val="00643C39"/>
    <w:rsid w:val="00644311"/>
    <w:rsid w:val="00644667"/>
    <w:rsid w:val="006457D0"/>
    <w:rsid w:val="00645C9B"/>
    <w:rsid w:val="00645FA4"/>
    <w:rsid w:val="00646546"/>
    <w:rsid w:val="0064659B"/>
    <w:rsid w:val="00646EC5"/>
    <w:rsid w:val="006473C6"/>
    <w:rsid w:val="00647AF8"/>
    <w:rsid w:val="00647B5F"/>
    <w:rsid w:val="00650054"/>
    <w:rsid w:val="006505CA"/>
    <w:rsid w:val="006505EB"/>
    <w:rsid w:val="00650C1C"/>
    <w:rsid w:val="00650D52"/>
    <w:rsid w:val="006511CD"/>
    <w:rsid w:val="00651273"/>
    <w:rsid w:val="00651453"/>
    <w:rsid w:val="006514DF"/>
    <w:rsid w:val="006516DC"/>
    <w:rsid w:val="006519E1"/>
    <w:rsid w:val="00651A3D"/>
    <w:rsid w:val="00651B85"/>
    <w:rsid w:val="00651D20"/>
    <w:rsid w:val="006526BA"/>
    <w:rsid w:val="00652BAB"/>
    <w:rsid w:val="00652E5C"/>
    <w:rsid w:val="00653663"/>
    <w:rsid w:val="0065485A"/>
    <w:rsid w:val="00654947"/>
    <w:rsid w:val="00654CEA"/>
    <w:rsid w:val="00655254"/>
    <w:rsid w:val="00655611"/>
    <w:rsid w:val="0065598D"/>
    <w:rsid w:val="00655CEA"/>
    <w:rsid w:val="00656065"/>
    <w:rsid w:val="006565A6"/>
    <w:rsid w:val="00656FAE"/>
    <w:rsid w:val="00657725"/>
    <w:rsid w:val="00660669"/>
    <w:rsid w:val="00660779"/>
    <w:rsid w:val="00660EDC"/>
    <w:rsid w:val="00661822"/>
    <w:rsid w:val="00661927"/>
    <w:rsid w:val="00661BE6"/>
    <w:rsid w:val="00661D9E"/>
    <w:rsid w:val="00661F3C"/>
    <w:rsid w:val="0066230C"/>
    <w:rsid w:val="00662432"/>
    <w:rsid w:val="0066249D"/>
    <w:rsid w:val="006628FB"/>
    <w:rsid w:val="00662CB9"/>
    <w:rsid w:val="006636EE"/>
    <w:rsid w:val="00663D38"/>
    <w:rsid w:val="006640C1"/>
    <w:rsid w:val="006644EC"/>
    <w:rsid w:val="00664E7E"/>
    <w:rsid w:val="00665172"/>
    <w:rsid w:val="00665BA1"/>
    <w:rsid w:val="00665D75"/>
    <w:rsid w:val="006661FA"/>
    <w:rsid w:val="00666A96"/>
    <w:rsid w:val="00666C37"/>
    <w:rsid w:val="00667159"/>
    <w:rsid w:val="00667795"/>
    <w:rsid w:val="0066796D"/>
    <w:rsid w:val="00667AE4"/>
    <w:rsid w:val="00667CD1"/>
    <w:rsid w:val="00667E30"/>
    <w:rsid w:val="0067005A"/>
    <w:rsid w:val="00670227"/>
    <w:rsid w:val="0067069A"/>
    <w:rsid w:val="00671069"/>
    <w:rsid w:val="00671365"/>
    <w:rsid w:val="006715F4"/>
    <w:rsid w:val="006718F7"/>
    <w:rsid w:val="00671EC3"/>
    <w:rsid w:val="00672180"/>
    <w:rsid w:val="00672247"/>
    <w:rsid w:val="00672760"/>
    <w:rsid w:val="00672E4C"/>
    <w:rsid w:val="00672EA4"/>
    <w:rsid w:val="006730F9"/>
    <w:rsid w:val="00673189"/>
    <w:rsid w:val="00673190"/>
    <w:rsid w:val="00673352"/>
    <w:rsid w:val="00673A4F"/>
    <w:rsid w:val="00673CC8"/>
    <w:rsid w:val="00673F5D"/>
    <w:rsid w:val="0067444A"/>
    <w:rsid w:val="0067487C"/>
    <w:rsid w:val="00674D3F"/>
    <w:rsid w:val="00674D49"/>
    <w:rsid w:val="00675161"/>
    <w:rsid w:val="00675BBE"/>
    <w:rsid w:val="00676556"/>
    <w:rsid w:val="006767CF"/>
    <w:rsid w:val="006775FD"/>
    <w:rsid w:val="00677CC1"/>
    <w:rsid w:val="00677EA4"/>
    <w:rsid w:val="00680285"/>
    <w:rsid w:val="00680328"/>
    <w:rsid w:val="006803CC"/>
    <w:rsid w:val="006805AE"/>
    <w:rsid w:val="006807C6"/>
    <w:rsid w:val="006816C1"/>
    <w:rsid w:val="0068177D"/>
    <w:rsid w:val="0068196D"/>
    <w:rsid w:val="00682189"/>
    <w:rsid w:val="00682517"/>
    <w:rsid w:val="0068292F"/>
    <w:rsid w:val="00682955"/>
    <w:rsid w:val="00682C01"/>
    <w:rsid w:val="006836D8"/>
    <w:rsid w:val="0068387A"/>
    <w:rsid w:val="006839A0"/>
    <w:rsid w:val="00683E88"/>
    <w:rsid w:val="00683F22"/>
    <w:rsid w:val="00683FB7"/>
    <w:rsid w:val="00685314"/>
    <w:rsid w:val="0068556B"/>
    <w:rsid w:val="00685EEE"/>
    <w:rsid w:val="00685F4C"/>
    <w:rsid w:val="006860E3"/>
    <w:rsid w:val="00686331"/>
    <w:rsid w:val="006865AA"/>
    <w:rsid w:val="00686721"/>
    <w:rsid w:val="006872D9"/>
    <w:rsid w:val="00687366"/>
    <w:rsid w:val="0068766C"/>
    <w:rsid w:val="006877A2"/>
    <w:rsid w:val="006877EF"/>
    <w:rsid w:val="00687A91"/>
    <w:rsid w:val="00690DB2"/>
    <w:rsid w:val="00691020"/>
    <w:rsid w:val="006913CE"/>
    <w:rsid w:val="0069161A"/>
    <w:rsid w:val="0069187B"/>
    <w:rsid w:val="00691FD9"/>
    <w:rsid w:val="00692265"/>
    <w:rsid w:val="00692EFF"/>
    <w:rsid w:val="0069314B"/>
    <w:rsid w:val="006934BD"/>
    <w:rsid w:val="006934E8"/>
    <w:rsid w:val="00693526"/>
    <w:rsid w:val="00693D8A"/>
    <w:rsid w:val="00694017"/>
    <w:rsid w:val="00694284"/>
    <w:rsid w:val="006943D7"/>
    <w:rsid w:val="00694A91"/>
    <w:rsid w:val="00694B79"/>
    <w:rsid w:val="00694CEC"/>
    <w:rsid w:val="006953DE"/>
    <w:rsid w:val="006961BE"/>
    <w:rsid w:val="00696817"/>
    <w:rsid w:val="006968BC"/>
    <w:rsid w:val="00696E14"/>
    <w:rsid w:val="00696F22"/>
    <w:rsid w:val="006977D9"/>
    <w:rsid w:val="00697FBE"/>
    <w:rsid w:val="006A1B5C"/>
    <w:rsid w:val="006A1CA8"/>
    <w:rsid w:val="006A1E6D"/>
    <w:rsid w:val="006A2984"/>
    <w:rsid w:val="006A2B8A"/>
    <w:rsid w:val="006A2FCE"/>
    <w:rsid w:val="006A31A6"/>
    <w:rsid w:val="006A34A1"/>
    <w:rsid w:val="006A385C"/>
    <w:rsid w:val="006A3C54"/>
    <w:rsid w:val="006A3D32"/>
    <w:rsid w:val="006A43DA"/>
    <w:rsid w:val="006A45E0"/>
    <w:rsid w:val="006A4735"/>
    <w:rsid w:val="006A4B12"/>
    <w:rsid w:val="006A5218"/>
    <w:rsid w:val="006A5482"/>
    <w:rsid w:val="006A6529"/>
    <w:rsid w:val="006A65DC"/>
    <w:rsid w:val="006A7360"/>
    <w:rsid w:val="006B0038"/>
    <w:rsid w:val="006B0B5B"/>
    <w:rsid w:val="006B11E7"/>
    <w:rsid w:val="006B1355"/>
    <w:rsid w:val="006B13BC"/>
    <w:rsid w:val="006B19FD"/>
    <w:rsid w:val="006B1B4A"/>
    <w:rsid w:val="006B25C8"/>
    <w:rsid w:val="006B2635"/>
    <w:rsid w:val="006B2B2C"/>
    <w:rsid w:val="006B43E3"/>
    <w:rsid w:val="006B4B72"/>
    <w:rsid w:val="006B5043"/>
    <w:rsid w:val="006B5122"/>
    <w:rsid w:val="006B5597"/>
    <w:rsid w:val="006B586B"/>
    <w:rsid w:val="006B5AF1"/>
    <w:rsid w:val="006B5F88"/>
    <w:rsid w:val="006B5FB0"/>
    <w:rsid w:val="006B6366"/>
    <w:rsid w:val="006B6762"/>
    <w:rsid w:val="006B72BD"/>
    <w:rsid w:val="006B7858"/>
    <w:rsid w:val="006B7EA7"/>
    <w:rsid w:val="006C0059"/>
    <w:rsid w:val="006C05FE"/>
    <w:rsid w:val="006C0DC1"/>
    <w:rsid w:val="006C0E42"/>
    <w:rsid w:val="006C1828"/>
    <w:rsid w:val="006C1856"/>
    <w:rsid w:val="006C1BDF"/>
    <w:rsid w:val="006C2248"/>
    <w:rsid w:val="006C27B2"/>
    <w:rsid w:val="006C2AB7"/>
    <w:rsid w:val="006C2D74"/>
    <w:rsid w:val="006C3109"/>
    <w:rsid w:val="006C34CB"/>
    <w:rsid w:val="006C37AC"/>
    <w:rsid w:val="006C3BA0"/>
    <w:rsid w:val="006C3BF3"/>
    <w:rsid w:val="006C407F"/>
    <w:rsid w:val="006C419B"/>
    <w:rsid w:val="006C489F"/>
    <w:rsid w:val="006C5198"/>
    <w:rsid w:val="006C5509"/>
    <w:rsid w:val="006C554A"/>
    <w:rsid w:val="006C57DB"/>
    <w:rsid w:val="006C5CFD"/>
    <w:rsid w:val="006C5E78"/>
    <w:rsid w:val="006C608D"/>
    <w:rsid w:val="006C628B"/>
    <w:rsid w:val="006C635C"/>
    <w:rsid w:val="006C6389"/>
    <w:rsid w:val="006C6732"/>
    <w:rsid w:val="006C6A50"/>
    <w:rsid w:val="006C6B56"/>
    <w:rsid w:val="006C6DE7"/>
    <w:rsid w:val="006C70C7"/>
    <w:rsid w:val="006C7C74"/>
    <w:rsid w:val="006D0677"/>
    <w:rsid w:val="006D07AE"/>
    <w:rsid w:val="006D0A00"/>
    <w:rsid w:val="006D102E"/>
    <w:rsid w:val="006D15EC"/>
    <w:rsid w:val="006D1FE4"/>
    <w:rsid w:val="006D309F"/>
    <w:rsid w:val="006D3C02"/>
    <w:rsid w:val="006D407C"/>
    <w:rsid w:val="006D4430"/>
    <w:rsid w:val="006D48FF"/>
    <w:rsid w:val="006D4A72"/>
    <w:rsid w:val="006D4AB3"/>
    <w:rsid w:val="006D4FCA"/>
    <w:rsid w:val="006D54B6"/>
    <w:rsid w:val="006D56F5"/>
    <w:rsid w:val="006D574B"/>
    <w:rsid w:val="006D5BAB"/>
    <w:rsid w:val="006D60A4"/>
    <w:rsid w:val="006D61DC"/>
    <w:rsid w:val="006D657A"/>
    <w:rsid w:val="006D6745"/>
    <w:rsid w:val="006D6A56"/>
    <w:rsid w:val="006D6D48"/>
    <w:rsid w:val="006D725B"/>
    <w:rsid w:val="006D727B"/>
    <w:rsid w:val="006D7581"/>
    <w:rsid w:val="006D7859"/>
    <w:rsid w:val="006D7B3E"/>
    <w:rsid w:val="006E0928"/>
    <w:rsid w:val="006E1990"/>
    <w:rsid w:val="006E1A61"/>
    <w:rsid w:val="006E1D10"/>
    <w:rsid w:val="006E1FE5"/>
    <w:rsid w:val="006E2146"/>
    <w:rsid w:val="006E2248"/>
    <w:rsid w:val="006E26C4"/>
    <w:rsid w:val="006E27E7"/>
    <w:rsid w:val="006E2C70"/>
    <w:rsid w:val="006E2CB6"/>
    <w:rsid w:val="006E3C46"/>
    <w:rsid w:val="006E4271"/>
    <w:rsid w:val="006E4553"/>
    <w:rsid w:val="006E484D"/>
    <w:rsid w:val="006E4E3B"/>
    <w:rsid w:val="006E4E4C"/>
    <w:rsid w:val="006E4F99"/>
    <w:rsid w:val="006E50E0"/>
    <w:rsid w:val="006E50EE"/>
    <w:rsid w:val="006E514A"/>
    <w:rsid w:val="006E54EE"/>
    <w:rsid w:val="006E5C86"/>
    <w:rsid w:val="006E6AB4"/>
    <w:rsid w:val="006E6C6D"/>
    <w:rsid w:val="006E6F70"/>
    <w:rsid w:val="006E734E"/>
    <w:rsid w:val="006E76A3"/>
    <w:rsid w:val="006E77C8"/>
    <w:rsid w:val="006E7969"/>
    <w:rsid w:val="006E7FBC"/>
    <w:rsid w:val="006F00E8"/>
    <w:rsid w:val="006F02D7"/>
    <w:rsid w:val="006F0472"/>
    <w:rsid w:val="006F1057"/>
    <w:rsid w:val="006F123F"/>
    <w:rsid w:val="006F12FF"/>
    <w:rsid w:val="006F16A4"/>
    <w:rsid w:val="006F1C58"/>
    <w:rsid w:val="006F1C77"/>
    <w:rsid w:val="006F20BD"/>
    <w:rsid w:val="006F237B"/>
    <w:rsid w:val="006F2579"/>
    <w:rsid w:val="006F34B1"/>
    <w:rsid w:val="006F3751"/>
    <w:rsid w:val="006F3A3B"/>
    <w:rsid w:val="006F3AD3"/>
    <w:rsid w:val="006F43C1"/>
    <w:rsid w:val="006F5256"/>
    <w:rsid w:val="006F533F"/>
    <w:rsid w:val="006F5361"/>
    <w:rsid w:val="006F5474"/>
    <w:rsid w:val="006F55C9"/>
    <w:rsid w:val="006F55E2"/>
    <w:rsid w:val="006F55EA"/>
    <w:rsid w:val="006F6B84"/>
    <w:rsid w:val="006F6BC3"/>
    <w:rsid w:val="006F7064"/>
    <w:rsid w:val="006F71BE"/>
    <w:rsid w:val="006F7E2A"/>
    <w:rsid w:val="0070053D"/>
    <w:rsid w:val="00700669"/>
    <w:rsid w:val="007011A8"/>
    <w:rsid w:val="00701630"/>
    <w:rsid w:val="0070184E"/>
    <w:rsid w:val="007018AD"/>
    <w:rsid w:val="00701AB7"/>
    <w:rsid w:val="00702227"/>
    <w:rsid w:val="007026D9"/>
    <w:rsid w:val="00702975"/>
    <w:rsid w:val="00703503"/>
    <w:rsid w:val="007036D7"/>
    <w:rsid w:val="00703B65"/>
    <w:rsid w:val="00703CCA"/>
    <w:rsid w:val="00704853"/>
    <w:rsid w:val="00704894"/>
    <w:rsid w:val="00704FF4"/>
    <w:rsid w:val="00705818"/>
    <w:rsid w:val="0070589F"/>
    <w:rsid w:val="00705B47"/>
    <w:rsid w:val="00705D2D"/>
    <w:rsid w:val="00705E8F"/>
    <w:rsid w:val="00705EB1"/>
    <w:rsid w:val="007060F3"/>
    <w:rsid w:val="007071D0"/>
    <w:rsid w:val="007073D0"/>
    <w:rsid w:val="007076F4"/>
    <w:rsid w:val="007077FA"/>
    <w:rsid w:val="00707F99"/>
    <w:rsid w:val="0071028D"/>
    <w:rsid w:val="00710670"/>
    <w:rsid w:val="007108C4"/>
    <w:rsid w:val="00710950"/>
    <w:rsid w:val="00710E7B"/>
    <w:rsid w:val="00711037"/>
    <w:rsid w:val="00711090"/>
    <w:rsid w:val="007112CE"/>
    <w:rsid w:val="007115A3"/>
    <w:rsid w:val="00711A5C"/>
    <w:rsid w:val="00712168"/>
    <w:rsid w:val="00712750"/>
    <w:rsid w:val="00712ABC"/>
    <w:rsid w:val="0071327E"/>
    <w:rsid w:val="007136AC"/>
    <w:rsid w:val="007138B5"/>
    <w:rsid w:val="007146E0"/>
    <w:rsid w:val="00714B0C"/>
    <w:rsid w:val="00715B15"/>
    <w:rsid w:val="00715D9B"/>
    <w:rsid w:val="00715F70"/>
    <w:rsid w:val="00715FA4"/>
    <w:rsid w:val="00716304"/>
    <w:rsid w:val="00716B46"/>
    <w:rsid w:val="00716C3A"/>
    <w:rsid w:val="0071730D"/>
    <w:rsid w:val="00717568"/>
    <w:rsid w:val="007177BA"/>
    <w:rsid w:val="00717DD2"/>
    <w:rsid w:val="007200BE"/>
    <w:rsid w:val="0072043C"/>
    <w:rsid w:val="007207CB"/>
    <w:rsid w:val="00720D37"/>
    <w:rsid w:val="00720FFF"/>
    <w:rsid w:val="00721019"/>
    <w:rsid w:val="007216D7"/>
    <w:rsid w:val="00722363"/>
    <w:rsid w:val="007224D0"/>
    <w:rsid w:val="00722552"/>
    <w:rsid w:val="007225FC"/>
    <w:rsid w:val="00722F74"/>
    <w:rsid w:val="00723F56"/>
    <w:rsid w:val="00723F97"/>
    <w:rsid w:val="007241D2"/>
    <w:rsid w:val="007246D0"/>
    <w:rsid w:val="00724E71"/>
    <w:rsid w:val="00725365"/>
    <w:rsid w:val="00725466"/>
    <w:rsid w:val="0072554B"/>
    <w:rsid w:val="00725A28"/>
    <w:rsid w:val="00725AD1"/>
    <w:rsid w:val="00725B9D"/>
    <w:rsid w:val="00726542"/>
    <w:rsid w:val="00726A2D"/>
    <w:rsid w:val="007276F1"/>
    <w:rsid w:val="00727888"/>
    <w:rsid w:val="00730356"/>
    <w:rsid w:val="007303A1"/>
    <w:rsid w:val="007313E4"/>
    <w:rsid w:val="00731B32"/>
    <w:rsid w:val="00732936"/>
    <w:rsid w:val="00732DC8"/>
    <w:rsid w:val="0073315F"/>
    <w:rsid w:val="00733266"/>
    <w:rsid w:val="00733A73"/>
    <w:rsid w:val="0073401B"/>
    <w:rsid w:val="007344D2"/>
    <w:rsid w:val="0073453E"/>
    <w:rsid w:val="00734B5C"/>
    <w:rsid w:val="007354D9"/>
    <w:rsid w:val="00735799"/>
    <w:rsid w:val="0073589B"/>
    <w:rsid w:val="00735CB8"/>
    <w:rsid w:val="00735DF4"/>
    <w:rsid w:val="007366DE"/>
    <w:rsid w:val="00736D1F"/>
    <w:rsid w:val="0073743A"/>
    <w:rsid w:val="00737990"/>
    <w:rsid w:val="00737FD0"/>
    <w:rsid w:val="0074047A"/>
    <w:rsid w:val="00740748"/>
    <w:rsid w:val="00740749"/>
    <w:rsid w:val="00740B33"/>
    <w:rsid w:val="00741062"/>
    <w:rsid w:val="00741E4D"/>
    <w:rsid w:val="00742045"/>
    <w:rsid w:val="00743242"/>
    <w:rsid w:val="007450E5"/>
    <w:rsid w:val="007458C3"/>
    <w:rsid w:val="00745A77"/>
    <w:rsid w:val="00745B16"/>
    <w:rsid w:val="00745B29"/>
    <w:rsid w:val="00745CB8"/>
    <w:rsid w:val="00745E0F"/>
    <w:rsid w:val="00746C87"/>
    <w:rsid w:val="007470E8"/>
    <w:rsid w:val="00747AAA"/>
    <w:rsid w:val="00747AE3"/>
    <w:rsid w:val="00747B93"/>
    <w:rsid w:val="00747DC9"/>
    <w:rsid w:val="007505D8"/>
    <w:rsid w:val="00750CFD"/>
    <w:rsid w:val="00751061"/>
    <w:rsid w:val="0075179D"/>
    <w:rsid w:val="0075198F"/>
    <w:rsid w:val="00751FE3"/>
    <w:rsid w:val="00752DF4"/>
    <w:rsid w:val="007535B4"/>
    <w:rsid w:val="0075367F"/>
    <w:rsid w:val="007538CC"/>
    <w:rsid w:val="00753A59"/>
    <w:rsid w:val="00753D54"/>
    <w:rsid w:val="00753E05"/>
    <w:rsid w:val="00754154"/>
    <w:rsid w:val="007550F5"/>
    <w:rsid w:val="0075592D"/>
    <w:rsid w:val="00755AA8"/>
    <w:rsid w:val="00755FFB"/>
    <w:rsid w:val="007562D2"/>
    <w:rsid w:val="00756301"/>
    <w:rsid w:val="007564A6"/>
    <w:rsid w:val="007569E8"/>
    <w:rsid w:val="00756ADF"/>
    <w:rsid w:val="007570F4"/>
    <w:rsid w:val="007572BF"/>
    <w:rsid w:val="00757757"/>
    <w:rsid w:val="00757947"/>
    <w:rsid w:val="00757D75"/>
    <w:rsid w:val="007600F6"/>
    <w:rsid w:val="00761C44"/>
    <w:rsid w:val="00761C86"/>
    <w:rsid w:val="00761D33"/>
    <w:rsid w:val="00761D96"/>
    <w:rsid w:val="007630AC"/>
    <w:rsid w:val="00763C47"/>
    <w:rsid w:val="00763CE9"/>
    <w:rsid w:val="00763E6F"/>
    <w:rsid w:val="007647D5"/>
    <w:rsid w:val="0076484B"/>
    <w:rsid w:val="00766D0F"/>
    <w:rsid w:val="00767498"/>
    <w:rsid w:val="0076754B"/>
    <w:rsid w:val="00767F33"/>
    <w:rsid w:val="00770724"/>
    <w:rsid w:val="007707E1"/>
    <w:rsid w:val="00770B1E"/>
    <w:rsid w:val="00770D36"/>
    <w:rsid w:val="00770D9F"/>
    <w:rsid w:val="00770FE2"/>
    <w:rsid w:val="0077187E"/>
    <w:rsid w:val="00771AE0"/>
    <w:rsid w:val="00772079"/>
    <w:rsid w:val="007725C4"/>
    <w:rsid w:val="00772824"/>
    <w:rsid w:val="00772BA6"/>
    <w:rsid w:val="00772BE8"/>
    <w:rsid w:val="00772F1C"/>
    <w:rsid w:val="00773189"/>
    <w:rsid w:val="0077410A"/>
    <w:rsid w:val="007743F5"/>
    <w:rsid w:val="0077453D"/>
    <w:rsid w:val="00774E8A"/>
    <w:rsid w:val="00775187"/>
    <w:rsid w:val="00775310"/>
    <w:rsid w:val="00775AF2"/>
    <w:rsid w:val="00777095"/>
    <w:rsid w:val="0077730E"/>
    <w:rsid w:val="007776B6"/>
    <w:rsid w:val="007777B7"/>
    <w:rsid w:val="0077788D"/>
    <w:rsid w:val="0077791D"/>
    <w:rsid w:val="00777BAC"/>
    <w:rsid w:val="00777E89"/>
    <w:rsid w:val="007808B4"/>
    <w:rsid w:val="00781D33"/>
    <w:rsid w:val="00782033"/>
    <w:rsid w:val="00782141"/>
    <w:rsid w:val="0078247F"/>
    <w:rsid w:val="007831A2"/>
    <w:rsid w:val="00783500"/>
    <w:rsid w:val="00783939"/>
    <w:rsid w:val="00783A6C"/>
    <w:rsid w:val="00783AC2"/>
    <w:rsid w:val="00783BE5"/>
    <w:rsid w:val="0078424E"/>
    <w:rsid w:val="00784665"/>
    <w:rsid w:val="00784738"/>
    <w:rsid w:val="00784EBE"/>
    <w:rsid w:val="00784F88"/>
    <w:rsid w:val="0078563C"/>
    <w:rsid w:val="00785A3D"/>
    <w:rsid w:val="00785B9C"/>
    <w:rsid w:val="007860B4"/>
    <w:rsid w:val="00786218"/>
    <w:rsid w:val="0078621D"/>
    <w:rsid w:val="00786699"/>
    <w:rsid w:val="00786803"/>
    <w:rsid w:val="00786EEF"/>
    <w:rsid w:val="00786F5D"/>
    <w:rsid w:val="0078754D"/>
    <w:rsid w:val="0078778D"/>
    <w:rsid w:val="007879E3"/>
    <w:rsid w:val="00787FF1"/>
    <w:rsid w:val="007901A7"/>
    <w:rsid w:val="007905B0"/>
    <w:rsid w:val="0079076D"/>
    <w:rsid w:val="00790C12"/>
    <w:rsid w:val="00790D40"/>
    <w:rsid w:val="007911A2"/>
    <w:rsid w:val="007913E8"/>
    <w:rsid w:val="007915E8"/>
    <w:rsid w:val="00791C6D"/>
    <w:rsid w:val="00791D52"/>
    <w:rsid w:val="00792560"/>
    <w:rsid w:val="007927E3"/>
    <w:rsid w:val="0079292B"/>
    <w:rsid w:val="0079295C"/>
    <w:rsid w:val="0079298D"/>
    <w:rsid w:val="007930DC"/>
    <w:rsid w:val="00793225"/>
    <w:rsid w:val="007933FA"/>
    <w:rsid w:val="00793EEA"/>
    <w:rsid w:val="00793FC4"/>
    <w:rsid w:val="007942FD"/>
    <w:rsid w:val="00794711"/>
    <w:rsid w:val="007952AB"/>
    <w:rsid w:val="00796357"/>
    <w:rsid w:val="00797148"/>
    <w:rsid w:val="00797159"/>
    <w:rsid w:val="007A0A5B"/>
    <w:rsid w:val="007A1B84"/>
    <w:rsid w:val="007A2792"/>
    <w:rsid w:val="007A32B2"/>
    <w:rsid w:val="007A32CA"/>
    <w:rsid w:val="007A3563"/>
    <w:rsid w:val="007A35F2"/>
    <w:rsid w:val="007A38ED"/>
    <w:rsid w:val="007A3CAE"/>
    <w:rsid w:val="007A4177"/>
    <w:rsid w:val="007A423B"/>
    <w:rsid w:val="007A4341"/>
    <w:rsid w:val="007A4A04"/>
    <w:rsid w:val="007A4B00"/>
    <w:rsid w:val="007A5871"/>
    <w:rsid w:val="007A5A07"/>
    <w:rsid w:val="007A6B9C"/>
    <w:rsid w:val="007A6C2D"/>
    <w:rsid w:val="007A6D61"/>
    <w:rsid w:val="007A73B6"/>
    <w:rsid w:val="007A7B04"/>
    <w:rsid w:val="007A7FBF"/>
    <w:rsid w:val="007B0291"/>
    <w:rsid w:val="007B04DE"/>
    <w:rsid w:val="007B05D2"/>
    <w:rsid w:val="007B0B1B"/>
    <w:rsid w:val="007B11FC"/>
    <w:rsid w:val="007B12B3"/>
    <w:rsid w:val="007B135A"/>
    <w:rsid w:val="007B159E"/>
    <w:rsid w:val="007B165D"/>
    <w:rsid w:val="007B1CA3"/>
    <w:rsid w:val="007B2597"/>
    <w:rsid w:val="007B270C"/>
    <w:rsid w:val="007B2901"/>
    <w:rsid w:val="007B2993"/>
    <w:rsid w:val="007B2B5A"/>
    <w:rsid w:val="007B2D9D"/>
    <w:rsid w:val="007B4444"/>
    <w:rsid w:val="007B4CD3"/>
    <w:rsid w:val="007B50DD"/>
    <w:rsid w:val="007B55F0"/>
    <w:rsid w:val="007B578F"/>
    <w:rsid w:val="007B5A4E"/>
    <w:rsid w:val="007B6F0B"/>
    <w:rsid w:val="007B6F2B"/>
    <w:rsid w:val="007B7726"/>
    <w:rsid w:val="007B7C28"/>
    <w:rsid w:val="007B7CE2"/>
    <w:rsid w:val="007C0106"/>
    <w:rsid w:val="007C0B6B"/>
    <w:rsid w:val="007C0C75"/>
    <w:rsid w:val="007C0FB4"/>
    <w:rsid w:val="007C0FF1"/>
    <w:rsid w:val="007C1A0D"/>
    <w:rsid w:val="007C1E14"/>
    <w:rsid w:val="007C206C"/>
    <w:rsid w:val="007C21EB"/>
    <w:rsid w:val="007C2635"/>
    <w:rsid w:val="007C291E"/>
    <w:rsid w:val="007C2D8C"/>
    <w:rsid w:val="007C2EF8"/>
    <w:rsid w:val="007C2FA4"/>
    <w:rsid w:val="007C43EB"/>
    <w:rsid w:val="007C46E2"/>
    <w:rsid w:val="007C4DB5"/>
    <w:rsid w:val="007C4EAE"/>
    <w:rsid w:val="007C5A84"/>
    <w:rsid w:val="007C5B61"/>
    <w:rsid w:val="007C6819"/>
    <w:rsid w:val="007C6E8C"/>
    <w:rsid w:val="007C721C"/>
    <w:rsid w:val="007C725E"/>
    <w:rsid w:val="007C7267"/>
    <w:rsid w:val="007C7519"/>
    <w:rsid w:val="007C7570"/>
    <w:rsid w:val="007C7948"/>
    <w:rsid w:val="007C79FA"/>
    <w:rsid w:val="007C7C89"/>
    <w:rsid w:val="007C7D28"/>
    <w:rsid w:val="007D081B"/>
    <w:rsid w:val="007D0934"/>
    <w:rsid w:val="007D0B25"/>
    <w:rsid w:val="007D159C"/>
    <w:rsid w:val="007D1615"/>
    <w:rsid w:val="007D1AC9"/>
    <w:rsid w:val="007D26A5"/>
    <w:rsid w:val="007D2887"/>
    <w:rsid w:val="007D2C23"/>
    <w:rsid w:val="007D2C9F"/>
    <w:rsid w:val="007D2EA7"/>
    <w:rsid w:val="007D2F66"/>
    <w:rsid w:val="007D30F1"/>
    <w:rsid w:val="007D32C4"/>
    <w:rsid w:val="007D3759"/>
    <w:rsid w:val="007D3A5B"/>
    <w:rsid w:val="007D3C06"/>
    <w:rsid w:val="007D3C59"/>
    <w:rsid w:val="007D3F73"/>
    <w:rsid w:val="007D4392"/>
    <w:rsid w:val="007D4683"/>
    <w:rsid w:val="007D4C38"/>
    <w:rsid w:val="007D504A"/>
    <w:rsid w:val="007D5251"/>
    <w:rsid w:val="007D5E6A"/>
    <w:rsid w:val="007D5F7A"/>
    <w:rsid w:val="007D6D27"/>
    <w:rsid w:val="007D6F3C"/>
    <w:rsid w:val="007D710F"/>
    <w:rsid w:val="007D72A9"/>
    <w:rsid w:val="007D7E84"/>
    <w:rsid w:val="007E007F"/>
    <w:rsid w:val="007E0169"/>
    <w:rsid w:val="007E033F"/>
    <w:rsid w:val="007E0BE0"/>
    <w:rsid w:val="007E11A3"/>
    <w:rsid w:val="007E141F"/>
    <w:rsid w:val="007E1423"/>
    <w:rsid w:val="007E192A"/>
    <w:rsid w:val="007E2166"/>
    <w:rsid w:val="007E255F"/>
    <w:rsid w:val="007E2BB4"/>
    <w:rsid w:val="007E2EBE"/>
    <w:rsid w:val="007E317A"/>
    <w:rsid w:val="007E31C6"/>
    <w:rsid w:val="007E368F"/>
    <w:rsid w:val="007E3A2C"/>
    <w:rsid w:val="007E3F0D"/>
    <w:rsid w:val="007E4433"/>
    <w:rsid w:val="007E6578"/>
    <w:rsid w:val="007E66D6"/>
    <w:rsid w:val="007E6786"/>
    <w:rsid w:val="007E6B07"/>
    <w:rsid w:val="007E71F6"/>
    <w:rsid w:val="007E7B2E"/>
    <w:rsid w:val="007E7B89"/>
    <w:rsid w:val="007E7E78"/>
    <w:rsid w:val="007E7FBD"/>
    <w:rsid w:val="007F0144"/>
    <w:rsid w:val="007F0CFD"/>
    <w:rsid w:val="007F0EF7"/>
    <w:rsid w:val="007F2313"/>
    <w:rsid w:val="007F25A8"/>
    <w:rsid w:val="007F26DB"/>
    <w:rsid w:val="007F2A1E"/>
    <w:rsid w:val="007F343C"/>
    <w:rsid w:val="007F366D"/>
    <w:rsid w:val="007F3868"/>
    <w:rsid w:val="007F3B88"/>
    <w:rsid w:val="007F3DE4"/>
    <w:rsid w:val="007F3F83"/>
    <w:rsid w:val="007F3FB5"/>
    <w:rsid w:val="007F47C0"/>
    <w:rsid w:val="007F5CE4"/>
    <w:rsid w:val="007F5FE1"/>
    <w:rsid w:val="007F64F5"/>
    <w:rsid w:val="007F6D30"/>
    <w:rsid w:val="007F708F"/>
    <w:rsid w:val="007F72BA"/>
    <w:rsid w:val="007F7C4C"/>
    <w:rsid w:val="007F7EB5"/>
    <w:rsid w:val="0080000C"/>
    <w:rsid w:val="0080023E"/>
    <w:rsid w:val="00800368"/>
    <w:rsid w:val="008009F3"/>
    <w:rsid w:val="00801F03"/>
    <w:rsid w:val="0080226A"/>
    <w:rsid w:val="0080257A"/>
    <w:rsid w:val="00802937"/>
    <w:rsid w:val="00802B75"/>
    <w:rsid w:val="00804968"/>
    <w:rsid w:val="00804BF2"/>
    <w:rsid w:val="00804C98"/>
    <w:rsid w:val="00805607"/>
    <w:rsid w:val="00806235"/>
    <w:rsid w:val="0080653C"/>
    <w:rsid w:val="00806627"/>
    <w:rsid w:val="008068C2"/>
    <w:rsid w:val="0080694F"/>
    <w:rsid w:val="008069F3"/>
    <w:rsid w:val="00806AEC"/>
    <w:rsid w:val="00806C86"/>
    <w:rsid w:val="00806F94"/>
    <w:rsid w:val="00806FEE"/>
    <w:rsid w:val="0080752D"/>
    <w:rsid w:val="00807636"/>
    <w:rsid w:val="00807761"/>
    <w:rsid w:val="0080782B"/>
    <w:rsid w:val="008078C0"/>
    <w:rsid w:val="00807C73"/>
    <w:rsid w:val="00810710"/>
    <w:rsid w:val="0081075E"/>
    <w:rsid w:val="0081076B"/>
    <w:rsid w:val="00810D22"/>
    <w:rsid w:val="008112BD"/>
    <w:rsid w:val="00811D31"/>
    <w:rsid w:val="00812B57"/>
    <w:rsid w:val="00812C8D"/>
    <w:rsid w:val="00812DCF"/>
    <w:rsid w:val="00812ECA"/>
    <w:rsid w:val="00812F65"/>
    <w:rsid w:val="00813852"/>
    <w:rsid w:val="0081393A"/>
    <w:rsid w:val="00813D27"/>
    <w:rsid w:val="00814C29"/>
    <w:rsid w:val="00814C86"/>
    <w:rsid w:val="00814E5F"/>
    <w:rsid w:val="00814F75"/>
    <w:rsid w:val="00815E09"/>
    <w:rsid w:val="00815F12"/>
    <w:rsid w:val="00816788"/>
    <w:rsid w:val="0081679E"/>
    <w:rsid w:val="00816970"/>
    <w:rsid w:val="008172D5"/>
    <w:rsid w:val="00817A27"/>
    <w:rsid w:val="00817D82"/>
    <w:rsid w:val="00820025"/>
    <w:rsid w:val="00820141"/>
    <w:rsid w:val="00820171"/>
    <w:rsid w:val="00820284"/>
    <w:rsid w:val="00820829"/>
    <w:rsid w:val="008209D7"/>
    <w:rsid w:val="00820F2E"/>
    <w:rsid w:val="008210BF"/>
    <w:rsid w:val="0082147C"/>
    <w:rsid w:val="0082166F"/>
    <w:rsid w:val="0082171B"/>
    <w:rsid w:val="00821BFE"/>
    <w:rsid w:val="00821D04"/>
    <w:rsid w:val="00821DD6"/>
    <w:rsid w:val="00822777"/>
    <w:rsid w:val="00822C2E"/>
    <w:rsid w:val="00822D7F"/>
    <w:rsid w:val="00823E93"/>
    <w:rsid w:val="0082514D"/>
    <w:rsid w:val="0082545C"/>
    <w:rsid w:val="00825885"/>
    <w:rsid w:val="008259C6"/>
    <w:rsid w:val="00826261"/>
    <w:rsid w:val="00826452"/>
    <w:rsid w:val="0082686F"/>
    <w:rsid w:val="00826C4F"/>
    <w:rsid w:val="008272B7"/>
    <w:rsid w:val="00827C6A"/>
    <w:rsid w:val="00827C7B"/>
    <w:rsid w:val="00827C8B"/>
    <w:rsid w:val="00830C9C"/>
    <w:rsid w:val="0083120C"/>
    <w:rsid w:val="00832206"/>
    <w:rsid w:val="0083263E"/>
    <w:rsid w:val="00832E57"/>
    <w:rsid w:val="008330A2"/>
    <w:rsid w:val="00833870"/>
    <w:rsid w:val="008347B9"/>
    <w:rsid w:val="00834D42"/>
    <w:rsid w:val="0083547C"/>
    <w:rsid w:val="008355AB"/>
    <w:rsid w:val="00835708"/>
    <w:rsid w:val="00835DF8"/>
    <w:rsid w:val="008361A4"/>
    <w:rsid w:val="0083653E"/>
    <w:rsid w:val="00837882"/>
    <w:rsid w:val="00837E9A"/>
    <w:rsid w:val="008400DB"/>
    <w:rsid w:val="00840170"/>
    <w:rsid w:val="00840262"/>
    <w:rsid w:val="008408DE"/>
    <w:rsid w:val="00840FB5"/>
    <w:rsid w:val="00840FBE"/>
    <w:rsid w:val="00841582"/>
    <w:rsid w:val="00841594"/>
    <w:rsid w:val="00841F51"/>
    <w:rsid w:val="00842268"/>
    <w:rsid w:val="00842C6F"/>
    <w:rsid w:val="00843B22"/>
    <w:rsid w:val="00843B6D"/>
    <w:rsid w:val="00843BEC"/>
    <w:rsid w:val="00844188"/>
    <w:rsid w:val="0084514A"/>
    <w:rsid w:val="008452DB"/>
    <w:rsid w:val="00845601"/>
    <w:rsid w:val="00845629"/>
    <w:rsid w:val="008460A6"/>
    <w:rsid w:val="00846E4C"/>
    <w:rsid w:val="0084754E"/>
    <w:rsid w:val="0085095F"/>
    <w:rsid w:val="00850ADA"/>
    <w:rsid w:val="00850D38"/>
    <w:rsid w:val="0085119D"/>
    <w:rsid w:val="00851352"/>
    <w:rsid w:val="0085188E"/>
    <w:rsid w:val="008518A7"/>
    <w:rsid w:val="008520D3"/>
    <w:rsid w:val="00852116"/>
    <w:rsid w:val="008525C7"/>
    <w:rsid w:val="00852EA2"/>
    <w:rsid w:val="0085318C"/>
    <w:rsid w:val="00853412"/>
    <w:rsid w:val="00853738"/>
    <w:rsid w:val="0085390B"/>
    <w:rsid w:val="0085396A"/>
    <w:rsid w:val="008545DC"/>
    <w:rsid w:val="00854675"/>
    <w:rsid w:val="00854688"/>
    <w:rsid w:val="00854916"/>
    <w:rsid w:val="00854F1B"/>
    <w:rsid w:val="008550BC"/>
    <w:rsid w:val="008550E7"/>
    <w:rsid w:val="0085552E"/>
    <w:rsid w:val="008556E2"/>
    <w:rsid w:val="0085571F"/>
    <w:rsid w:val="008557B6"/>
    <w:rsid w:val="00855A17"/>
    <w:rsid w:val="00855E72"/>
    <w:rsid w:val="00856040"/>
    <w:rsid w:val="00856232"/>
    <w:rsid w:val="00856516"/>
    <w:rsid w:val="00856636"/>
    <w:rsid w:val="0085685B"/>
    <w:rsid w:val="00856A91"/>
    <w:rsid w:val="00856BD1"/>
    <w:rsid w:val="0085746E"/>
    <w:rsid w:val="008575DF"/>
    <w:rsid w:val="0085781D"/>
    <w:rsid w:val="008605BF"/>
    <w:rsid w:val="00860606"/>
    <w:rsid w:val="0086098D"/>
    <w:rsid w:val="00860A55"/>
    <w:rsid w:val="00860C3E"/>
    <w:rsid w:val="00861381"/>
    <w:rsid w:val="00861C98"/>
    <w:rsid w:val="00862637"/>
    <w:rsid w:val="00862A04"/>
    <w:rsid w:val="00862AC3"/>
    <w:rsid w:val="00862C6A"/>
    <w:rsid w:val="008639FC"/>
    <w:rsid w:val="00863CE9"/>
    <w:rsid w:val="00863F56"/>
    <w:rsid w:val="008642AD"/>
    <w:rsid w:val="00864513"/>
    <w:rsid w:val="00864734"/>
    <w:rsid w:val="00864DBF"/>
    <w:rsid w:val="00865085"/>
    <w:rsid w:val="0086519E"/>
    <w:rsid w:val="0086522F"/>
    <w:rsid w:val="00865B1F"/>
    <w:rsid w:val="00865E1E"/>
    <w:rsid w:val="00866029"/>
    <w:rsid w:val="0086605C"/>
    <w:rsid w:val="00866456"/>
    <w:rsid w:val="00866490"/>
    <w:rsid w:val="00866AB4"/>
    <w:rsid w:val="00866C5B"/>
    <w:rsid w:val="00866D79"/>
    <w:rsid w:val="00867C60"/>
    <w:rsid w:val="00870063"/>
    <w:rsid w:val="008707C6"/>
    <w:rsid w:val="0087083F"/>
    <w:rsid w:val="00870CF9"/>
    <w:rsid w:val="00870EC8"/>
    <w:rsid w:val="008717B5"/>
    <w:rsid w:val="00871BBA"/>
    <w:rsid w:val="00871DA2"/>
    <w:rsid w:val="00871F13"/>
    <w:rsid w:val="0087200B"/>
    <w:rsid w:val="0087250D"/>
    <w:rsid w:val="008729E8"/>
    <w:rsid w:val="00872CDE"/>
    <w:rsid w:val="00872E5E"/>
    <w:rsid w:val="008742BD"/>
    <w:rsid w:val="00874AFF"/>
    <w:rsid w:val="00875CA2"/>
    <w:rsid w:val="00875D90"/>
    <w:rsid w:val="008760A4"/>
    <w:rsid w:val="008765B8"/>
    <w:rsid w:val="0087660B"/>
    <w:rsid w:val="00876A15"/>
    <w:rsid w:val="00876E4C"/>
    <w:rsid w:val="00876EA3"/>
    <w:rsid w:val="00877F2B"/>
    <w:rsid w:val="00880710"/>
    <w:rsid w:val="00880D96"/>
    <w:rsid w:val="00880DCF"/>
    <w:rsid w:val="00881586"/>
    <w:rsid w:val="00881729"/>
    <w:rsid w:val="00881E76"/>
    <w:rsid w:val="00882004"/>
    <w:rsid w:val="00882ABC"/>
    <w:rsid w:val="00883211"/>
    <w:rsid w:val="008836B4"/>
    <w:rsid w:val="00883BBA"/>
    <w:rsid w:val="00884349"/>
    <w:rsid w:val="0088462B"/>
    <w:rsid w:val="00884C19"/>
    <w:rsid w:val="00884C20"/>
    <w:rsid w:val="00884F0E"/>
    <w:rsid w:val="0088515E"/>
    <w:rsid w:val="008855AC"/>
    <w:rsid w:val="008856CB"/>
    <w:rsid w:val="008856DD"/>
    <w:rsid w:val="00885830"/>
    <w:rsid w:val="00885836"/>
    <w:rsid w:val="008859CF"/>
    <w:rsid w:val="00885C94"/>
    <w:rsid w:val="00885FC2"/>
    <w:rsid w:val="008860C3"/>
    <w:rsid w:val="00886271"/>
    <w:rsid w:val="00886866"/>
    <w:rsid w:val="008868E9"/>
    <w:rsid w:val="00886C40"/>
    <w:rsid w:val="0088704D"/>
    <w:rsid w:val="00887260"/>
    <w:rsid w:val="008876D6"/>
    <w:rsid w:val="00887823"/>
    <w:rsid w:val="00890625"/>
    <w:rsid w:val="008906CF"/>
    <w:rsid w:val="00890B40"/>
    <w:rsid w:val="008913DF"/>
    <w:rsid w:val="00891551"/>
    <w:rsid w:val="00891C51"/>
    <w:rsid w:val="00891F22"/>
    <w:rsid w:val="00892488"/>
    <w:rsid w:val="00892C2F"/>
    <w:rsid w:val="00892D3D"/>
    <w:rsid w:val="00892FC5"/>
    <w:rsid w:val="008937A4"/>
    <w:rsid w:val="00893F46"/>
    <w:rsid w:val="00894868"/>
    <w:rsid w:val="00894EF9"/>
    <w:rsid w:val="008951A0"/>
    <w:rsid w:val="0089538A"/>
    <w:rsid w:val="0089544B"/>
    <w:rsid w:val="00895C41"/>
    <w:rsid w:val="00896998"/>
    <w:rsid w:val="008969E6"/>
    <w:rsid w:val="00896C98"/>
    <w:rsid w:val="00897161"/>
    <w:rsid w:val="00897265"/>
    <w:rsid w:val="00897AFC"/>
    <w:rsid w:val="008A0A42"/>
    <w:rsid w:val="008A18C4"/>
    <w:rsid w:val="008A1C26"/>
    <w:rsid w:val="008A2E38"/>
    <w:rsid w:val="008A2E7E"/>
    <w:rsid w:val="008A2F38"/>
    <w:rsid w:val="008A30FC"/>
    <w:rsid w:val="008A367F"/>
    <w:rsid w:val="008A3857"/>
    <w:rsid w:val="008A3D52"/>
    <w:rsid w:val="008A45BA"/>
    <w:rsid w:val="008A45BE"/>
    <w:rsid w:val="008A45D6"/>
    <w:rsid w:val="008A4CA2"/>
    <w:rsid w:val="008A504D"/>
    <w:rsid w:val="008A50BD"/>
    <w:rsid w:val="008A5213"/>
    <w:rsid w:val="008A5C81"/>
    <w:rsid w:val="008A6635"/>
    <w:rsid w:val="008A6E8E"/>
    <w:rsid w:val="008A6E8F"/>
    <w:rsid w:val="008A76D5"/>
    <w:rsid w:val="008A784D"/>
    <w:rsid w:val="008A7BF2"/>
    <w:rsid w:val="008B01D9"/>
    <w:rsid w:val="008B082A"/>
    <w:rsid w:val="008B0979"/>
    <w:rsid w:val="008B0B28"/>
    <w:rsid w:val="008B0E75"/>
    <w:rsid w:val="008B1067"/>
    <w:rsid w:val="008B24A7"/>
    <w:rsid w:val="008B273A"/>
    <w:rsid w:val="008B29D5"/>
    <w:rsid w:val="008B2B2D"/>
    <w:rsid w:val="008B2B77"/>
    <w:rsid w:val="008B3651"/>
    <w:rsid w:val="008B3EEE"/>
    <w:rsid w:val="008B4DE6"/>
    <w:rsid w:val="008B4F73"/>
    <w:rsid w:val="008B535F"/>
    <w:rsid w:val="008B56C3"/>
    <w:rsid w:val="008B5C83"/>
    <w:rsid w:val="008B64EF"/>
    <w:rsid w:val="008B65CF"/>
    <w:rsid w:val="008B6839"/>
    <w:rsid w:val="008B698C"/>
    <w:rsid w:val="008B6E7D"/>
    <w:rsid w:val="008B7640"/>
    <w:rsid w:val="008B7B88"/>
    <w:rsid w:val="008B7C5B"/>
    <w:rsid w:val="008C070F"/>
    <w:rsid w:val="008C0E8E"/>
    <w:rsid w:val="008C1A37"/>
    <w:rsid w:val="008C222D"/>
    <w:rsid w:val="008C252A"/>
    <w:rsid w:val="008C288F"/>
    <w:rsid w:val="008C2A48"/>
    <w:rsid w:val="008C30FB"/>
    <w:rsid w:val="008C3225"/>
    <w:rsid w:val="008C362A"/>
    <w:rsid w:val="008C3889"/>
    <w:rsid w:val="008C3B4B"/>
    <w:rsid w:val="008C41FB"/>
    <w:rsid w:val="008C4560"/>
    <w:rsid w:val="008C48A7"/>
    <w:rsid w:val="008C4C5A"/>
    <w:rsid w:val="008C5A01"/>
    <w:rsid w:val="008C5FA7"/>
    <w:rsid w:val="008C688B"/>
    <w:rsid w:val="008C6A7F"/>
    <w:rsid w:val="008C71A2"/>
    <w:rsid w:val="008C7308"/>
    <w:rsid w:val="008C7424"/>
    <w:rsid w:val="008C7614"/>
    <w:rsid w:val="008C7B16"/>
    <w:rsid w:val="008C7BC6"/>
    <w:rsid w:val="008C7FAC"/>
    <w:rsid w:val="008D04C1"/>
    <w:rsid w:val="008D0ACE"/>
    <w:rsid w:val="008D0D1C"/>
    <w:rsid w:val="008D110D"/>
    <w:rsid w:val="008D1580"/>
    <w:rsid w:val="008D17CE"/>
    <w:rsid w:val="008D1FD2"/>
    <w:rsid w:val="008D2420"/>
    <w:rsid w:val="008D253D"/>
    <w:rsid w:val="008D2602"/>
    <w:rsid w:val="008D3426"/>
    <w:rsid w:val="008D3DB8"/>
    <w:rsid w:val="008D481B"/>
    <w:rsid w:val="008D4A5E"/>
    <w:rsid w:val="008D4AD1"/>
    <w:rsid w:val="008D5A5A"/>
    <w:rsid w:val="008D5E50"/>
    <w:rsid w:val="008D667A"/>
    <w:rsid w:val="008D68D0"/>
    <w:rsid w:val="008D6BA3"/>
    <w:rsid w:val="008D7658"/>
    <w:rsid w:val="008D79E4"/>
    <w:rsid w:val="008D7AEC"/>
    <w:rsid w:val="008E0003"/>
    <w:rsid w:val="008E01C3"/>
    <w:rsid w:val="008E057A"/>
    <w:rsid w:val="008E08F4"/>
    <w:rsid w:val="008E0B39"/>
    <w:rsid w:val="008E0C8A"/>
    <w:rsid w:val="008E0D1C"/>
    <w:rsid w:val="008E0E7A"/>
    <w:rsid w:val="008E12A1"/>
    <w:rsid w:val="008E16D8"/>
    <w:rsid w:val="008E1B6B"/>
    <w:rsid w:val="008E1CF8"/>
    <w:rsid w:val="008E1D15"/>
    <w:rsid w:val="008E230A"/>
    <w:rsid w:val="008E2438"/>
    <w:rsid w:val="008E2819"/>
    <w:rsid w:val="008E2F14"/>
    <w:rsid w:val="008E2F99"/>
    <w:rsid w:val="008E2FCF"/>
    <w:rsid w:val="008E30CC"/>
    <w:rsid w:val="008E37EA"/>
    <w:rsid w:val="008E4142"/>
    <w:rsid w:val="008E455C"/>
    <w:rsid w:val="008E4AAB"/>
    <w:rsid w:val="008E603B"/>
    <w:rsid w:val="008E635F"/>
    <w:rsid w:val="008E6845"/>
    <w:rsid w:val="008E6AB9"/>
    <w:rsid w:val="008E6D5F"/>
    <w:rsid w:val="008E79D9"/>
    <w:rsid w:val="008E7A1D"/>
    <w:rsid w:val="008E7D13"/>
    <w:rsid w:val="008E7D9E"/>
    <w:rsid w:val="008F0509"/>
    <w:rsid w:val="008F0717"/>
    <w:rsid w:val="008F08ED"/>
    <w:rsid w:val="008F0DD9"/>
    <w:rsid w:val="008F1502"/>
    <w:rsid w:val="008F1584"/>
    <w:rsid w:val="008F1907"/>
    <w:rsid w:val="008F20F3"/>
    <w:rsid w:val="008F252F"/>
    <w:rsid w:val="008F2B24"/>
    <w:rsid w:val="008F2C5B"/>
    <w:rsid w:val="008F2CC4"/>
    <w:rsid w:val="008F30D5"/>
    <w:rsid w:val="008F3B01"/>
    <w:rsid w:val="008F3B06"/>
    <w:rsid w:val="008F3C4A"/>
    <w:rsid w:val="008F4355"/>
    <w:rsid w:val="008F49F5"/>
    <w:rsid w:val="008F4B55"/>
    <w:rsid w:val="008F4CB9"/>
    <w:rsid w:val="008F4D8D"/>
    <w:rsid w:val="008F522D"/>
    <w:rsid w:val="008F5A62"/>
    <w:rsid w:val="008F5D41"/>
    <w:rsid w:val="008F5F83"/>
    <w:rsid w:val="008F62F9"/>
    <w:rsid w:val="008F67D4"/>
    <w:rsid w:val="008F68B9"/>
    <w:rsid w:val="008F6952"/>
    <w:rsid w:val="008F6A65"/>
    <w:rsid w:val="008F71F7"/>
    <w:rsid w:val="008F78D5"/>
    <w:rsid w:val="00900B68"/>
    <w:rsid w:val="00900CB3"/>
    <w:rsid w:val="009010D6"/>
    <w:rsid w:val="0090115F"/>
    <w:rsid w:val="009015DC"/>
    <w:rsid w:val="00901BB1"/>
    <w:rsid w:val="009021B7"/>
    <w:rsid w:val="0090221E"/>
    <w:rsid w:val="00902451"/>
    <w:rsid w:val="009024F2"/>
    <w:rsid w:val="009029E1"/>
    <w:rsid w:val="009031D3"/>
    <w:rsid w:val="00903CCD"/>
    <w:rsid w:val="00903E1A"/>
    <w:rsid w:val="0090459B"/>
    <w:rsid w:val="009045D4"/>
    <w:rsid w:val="00905775"/>
    <w:rsid w:val="00905D34"/>
    <w:rsid w:val="00905D92"/>
    <w:rsid w:val="00905F09"/>
    <w:rsid w:val="00906103"/>
    <w:rsid w:val="00906604"/>
    <w:rsid w:val="00906C9E"/>
    <w:rsid w:val="00906F68"/>
    <w:rsid w:val="00907010"/>
    <w:rsid w:val="0090704B"/>
    <w:rsid w:val="00907730"/>
    <w:rsid w:val="00907F67"/>
    <w:rsid w:val="00910522"/>
    <w:rsid w:val="009109EE"/>
    <w:rsid w:val="00910F3B"/>
    <w:rsid w:val="00911874"/>
    <w:rsid w:val="00911897"/>
    <w:rsid w:val="00911CF5"/>
    <w:rsid w:val="00911E22"/>
    <w:rsid w:val="009125E3"/>
    <w:rsid w:val="009127D6"/>
    <w:rsid w:val="00912B0E"/>
    <w:rsid w:val="00912B78"/>
    <w:rsid w:val="00913720"/>
    <w:rsid w:val="00913A2A"/>
    <w:rsid w:val="00914051"/>
    <w:rsid w:val="00914082"/>
    <w:rsid w:val="0091579A"/>
    <w:rsid w:val="00916161"/>
    <w:rsid w:val="009166C4"/>
    <w:rsid w:val="00916856"/>
    <w:rsid w:val="009168B4"/>
    <w:rsid w:val="009170B6"/>
    <w:rsid w:val="009174B8"/>
    <w:rsid w:val="00917544"/>
    <w:rsid w:val="00917578"/>
    <w:rsid w:val="00917C98"/>
    <w:rsid w:val="0092007B"/>
    <w:rsid w:val="00920B03"/>
    <w:rsid w:val="00920CAF"/>
    <w:rsid w:val="00920EA6"/>
    <w:rsid w:val="00921D26"/>
    <w:rsid w:val="00922018"/>
    <w:rsid w:val="0092247B"/>
    <w:rsid w:val="0092249D"/>
    <w:rsid w:val="00922CFF"/>
    <w:rsid w:val="009233D2"/>
    <w:rsid w:val="00923A2A"/>
    <w:rsid w:val="00923CFB"/>
    <w:rsid w:val="009243D2"/>
    <w:rsid w:val="009243DC"/>
    <w:rsid w:val="0092479E"/>
    <w:rsid w:val="00924BB6"/>
    <w:rsid w:val="00925CE6"/>
    <w:rsid w:val="00926241"/>
    <w:rsid w:val="0092643F"/>
    <w:rsid w:val="009268E8"/>
    <w:rsid w:val="009270F2"/>
    <w:rsid w:val="0092767A"/>
    <w:rsid w:val="00927D2A"/>
    <w:rsid w:val="00930365"/>
    <w:rsid w:val="009307DC"/>
    <w:rsid w:val="00930C40"/>
    <w:rsid w:val="00930D77"/>
    <w:rsid w:val="00931085"/>
    <w:rsid w:val="009313DF"/>
    <w:rsid w:val="009315CE"/>
    <w:rsid w:val="009318EF"/>
    <w:rsid w:val="00931AC6"/>
    <w:rsid w:val="00931BA0"/>
    <w:rsid w:val="00931D1C"/>
    <w:rsid w:val="00931F27"/>
    <w:rsid w:val="009324C1"/>
    <w:rsid w:val="00932B52"/>
    <w:rsid w:val="00933214"/>
    <w:rsid w:val="009335F0"/>
    <w:rsid w:val="00933991"/>
    <w:rsid w:val="009339FB"/>
    <w:rsid w:val="00933A0D"/>
    <w:rsid w:val="009346F2"/>
    <w:rsid w:val="009349D9"/>
    <w:rsid w:val="00934D37"/>
    <w:rsid w:val="00935E31"/>
    <w:rsid w:val="009362A9"/>
    <w:rsid w:val="00936377"/>
    <w:rsid w:val="00937030"/>
    <w:rsid w:val="009403C6"/>
    <w:rsid w:val="00940AA9"/>
    <w:rsid w:val="00940CBB"/>
    <w:rsid w:val="0094116E"/>
    <w:rsid w:val="009411CC"/>
    <w:rsid w:val="00941535"/>
    <w:rsid w:val="009418F8"/>
    <w:rsid w:val="00941B60"/>
    <w:rsid w:val="00941DA9"/>
    <w:rsid w:val="00942138"/>
    <w:rsid w:val="0094338E"/>
    <w:rsid w:val="00943778"/>
    <w:rsid w:val="0094382A"/>
    <w:rsid w:val="00943959"/>
    <w:rsid w:val="00943C1C"/>
    <w:rsid w:val="00943C39"/>
    <w:rsid w:val="009444AE"/>
    <w:rsid w:val="00944BD0"/>
    <w:rsid w:val="00944D3A"/>
    <w:rsid w:val="00944E9C"/>
    <w:rsid w:val="00944F4D"/>
    <w:rsid w:val="00945062"/>
    <w:rsid w:val="00945864"/>
    <w:rsid w:val="00946278"/>
    <w:rsid w:val="009465F5"/>
    <w:rsid w:val="00946BBC"/>
    <w:rsid w:val="00946DF7"/>
    <w:rsid w:val="00947769"/>
    <w:rsid w:val="0094783C"/>
    <w:rsid w:val="00950A74"/>
    <w:rsid w:val="009517A9"/>
    <w:rsid w:val="009519F7"/>
    <w:rsid w:val="00951DD9"/>
    <w:rsid w:val="009523A5"/>
    <w:rsid w:val="0095250E"/>
    <w:rsid w:val="009525C6"/>
    <w:rsid w:val="00952BC6"/>
    <w:rsid w:val="00952D7F"/>
    <w:rsid w:val="00953016"/>
    <w:rsid w:val="0095341A"/>
    <w:rsid w:val="00953459"/>
    <w:rsid w:val="00953768"/>
    <w:rsid w:val="00954290"/>
    <w:rsid w:val="009545DA"/>
    <w:rsid w:val="009552CB"/>
    <w:rsid w:val="00955334"/>
    <w:rsid w:val="00955648"/>
    <w:rsid w:val="009556C1"/>
    <w:rsid w:val="00955BCD"/>
    <w:rsid w:val="0095607E"/>
    <w:rsid w:val="00956129"/>
    <w:rsid w:val="00956426"/>
    <w:rsid w:val="0095654F"/>
    <w:rsid w:val="0095665B"/>
    <w:rsid w:val="009566D1"/>
    <w:rsid w:val="009567E2"/>
    <w:rsid w:val="00956B3D"/>
    <w:rsid w:val="00957C55"/>
    <w:rsid w:val="0096067D"/>
    <w:rsid w:val="00961A85"/>
    <w:rsid w:val="00962191"/>
    <w:rsid w:val="009625EF"/>
    <w:rsid w:val="00962941"/>
    <w:rsid w:val="00962A0C"/>
    <w:rsid w:val="0096356B"/>
    <w:rsid w:val="009639C7"/>
    <w:rsid w:val="00963A7E"/>
    <w:rsid w:val="00963B78"/>
    <w:rsid w:val="0096427C"/>
    <w:rsid w:val="00964928"/>
    <w:rsid w:val="00965257"/>
    <w:rsid w:val="00967094"/>
    <w:rsid w:val="009678AC"/>
    <w:rsid w:val="00967961"/>
    <w:rsid w:val="00967D6C"/>
    <w:rsid w:val="00967F38"/>
    <w:rsid w:val="00970381"/>
    <w:rsid w:val="00970924"/>
    <w:rsid w:val="00970EBF"/>
    <w:rsid w:val="009717A3"/>
    <w:rsid w:val="00971A68"/>
    <w:rsid w:val="00971B41"/>
    <w:rsid w:val="00971B8E"/>
    <w:rsid w:val="00971CE5"/>
    <w:rsid w:val="00971E6C"/>
    <w:rsid w:val="0097210F"/>
    <w:rsid w:val="0097214F"/>
    <w:rsid w:val="009729C1"/>
    <w:rsid w:val="00972B98"/>
    <w:rsid w:val="00972DCA"/>
    <w:rsid w:val="0097313F"/>
    <w:rsid w:val="00973387"/>
    <w:rsid w:val="009742BA"/>
    <w:rsid w:val="00974336"/>
    <w:rsid w:val="00974758"/>
    <w:rsid w:val="00975988"/>
    <w:rsid w:val="00976011"/>
    <w:rsid w:val="009760AA"/>
    <w:rsid w:val="009763EF"/>
    <w:rsid w:val="009769EB"/>
    <w:rsid w:val="00976A6D"/>
    <w:rsid w:val="00976F84"/>
    <w:rsid w:val="009775B9"/>
    <w:rsid w:val="00977920"/>
    <w:rsid w:val="00977A76"/>
    <w:rsid w:val="00977CBF"/>
    <w:rsid w:val="00977E35"/>
    <w:rsid w:val="00977E7C"/>
    <w:rsid w:val="00980B96"/>
    <w:rsid w:val="00980CCC"/>
    <w:rsid w:val="00980DA9"/>
    <w:rsid w:val="00980DDE"/>
    <w:rsid w:val="00981567"/>
    <w:rsid w:val="0098170D"/>
    <w:rsid w:val="00981B47"/>
    <w:rsid w:val="00981D3A"/>
    <w:rsid w:val="00981D89"/>
    <w:rsid w:val="009821A4"/>
    <w:rsid w:val="00982379"/>
    <w:rsid w:val="00982BA0"/>
    <w:rsid w:val="00982F7A"/>
    <w:rsid w:val="009835F1"/>
    <w:rsid w:val="00983AA6"/>
    <w:rsid w:val="00983C83"/>
    <w:rsid w:val="00983DFF"/>
    <w:rsid w:val="00983EE2"/>
    <w:rsid w:val="009841D9"/>
    <w:rsid w:val="0098484C"/>
    <w:rsid w:val="009849EA"/>
    <w:rsid w:val="00984A1C"/>
    <w:rsid w:val="0098559F"/>
    <w:rsid w:val="00986521"/>
    <w:rsid w:val="0098655D"/>
    <w:rsid w:val="00986C15"/>
    <w:rsid w:val="00987257"/>
    <w:rsid w:val="0098733F"/>
    <w:rsid w:val="00987411"/>
    <w:rsid w:val="009902A8"/>
    <w:rsid w:val="00990FF9"/>
    <w:rsid w:val="0099142A"/>
    <w:rsid w:val="00991A14"/>
    <w:rsid w:val="00991C76"/>
    <w:rsid w:val="00992154"/>
    <w:rsid w:val="009922CA"/>
    <w:rsid w:val="009923E7"/>
    <w:rsid w:val="00992A9E"/>
    <w:rsid w:val="00992DDA"/>
    <w:rsid w:val="00993791"/>
    <w:rsid w:val="0099429F"/>
    <w:rsid w:val="009942DF"/>
    <w:rsid w:val="00995153"/>
    <w:rsid w:val="00995390"/>
    <w:rsid w:val="00995553"/>
    <w:rsid w:val="00995715"/>
    <w:rsid w:val="009957C9"/>
    <w:rsid w:val="009957F1"/>
    <w:rsid w:val="00995E7A"/>
    <w:rsid w:val="0099614B"/>
    <w:rsid w:val="009965D4"/>
    <w:rsid w:val="00997998"/>
    <w:rsid w:val="009A0199"/>
    <w:rsid w:val="009A0218"/>
    <w:rsid w:val="009A0A8F"/>
    <w:rsid w:val="009A1941"/>
    <w:rsid w:val="009A1BB5"/>
    <w:rsid w:val="009A1DC8"/>
    <w:rsid w:val="009A1F0C"/>
    <w:rsid w:val="009A26DB"/>
    <w:rsid w:val="009A2C04"/>
    <w:rsid w:val="009A3095"/>
    <w:rsid w:val="009A3808"/>
    <w:rsid w:val="009A3E36"/>
    <w:rsid w:val="009A3FD8"/>
    <w:rsid w:val="009A452F"/>
    <w:rsid w:val="009A4634"/>
    <w:rsid w:val="009A46C3"/>
    <w:rsid w:val="009A516D"/>
    <w:rsid w:val="009A5558"/>
    <w:rsid w:val="009A5809"/>
    <w:rsid w:val="009A586D"/>
    <w:rsid w:val="009A60C1"/>
    <w:rsid w:val="009A60EC"/>
    <w:rsid w:val="009A61AC"/>
    <w:rsid w:val="009A7566"/>
    <w:rsid w:val="009B0105"/>
    <w:rsid w:val="009B072C"/>
    <w:rsid w:val="009B0D89"/>
    <w:rsid w:val="009B0EBE"/>
    <w:rsid w:val="009B1086"/>
    <w:rsid w:val="009B1255"/>
    <w:rsid w:val="009B1B67"/>
    <w:rsid w:val="009B1ED7"/>
    <w:rsid w:val="009B208F"/>
    <w:rsid w:val="009B284C"/>
    <w:rsid w:val="009B44E5"/>
    <w:rsid w:val="009B4820"/>
    <w:rsid w:val="009B4BAA"/>
    <w:rsid w:val="009B4CE6"/>
    <w:rsid w:val="009B546D"/>
    <w:rsid w:val="009B5777"/>
    <w:rsid w:val="009B5D22"/>
    <w:rsid w:val="009B66C4"/>
    <w:rsid w:val="009B67B2"/>
    <w:rsid w:val="009B6A9E"/>
    <w:rsid w:val="009B6AC3"/>
    <w:rsid w:val="009B6AEF"/>
    <w:rsid w:val="009B7994"/>
    <w:rsid w:val="009B7EAA"/>
    <w:rsid w:val="009B7FA7"/>
    <w:rsid w:val="009C03FF"/>
    <w:rsid w:val="009C07E4"/>
    <w:rsid w:val="009C0B8C"/>
    <w:rsid w:val="009C0C02"/>
    <w:rsid w:val="009C0DD1"/>
    <w:rsid w:val="009C0FA6"/>
    <w:rsid w:val="009C16C2"/>
    <w:rsid w:val="009C19AC"/>
    <w:rsid w:val="009C1AEB"/>
    <w:rsid w:val="009C2037"/>
    <w:rsid w:val="009C20BE"/>
    <w:rsid w:val="009C237F"/>
    <w:rsid w:val="009C283A"/>
    <w:rsid w:val="009C29C8"/>
    <w:rsid w:val="009C2A0D"/>
    <w:rsid w:val="009C2B17"/>
    <w:rsid w:val="009C2FBA"/>
    <w:rsid w:val="009C3662"/>
    <w:rsid w:val="009C3E61"/>
    <w:rsid w:val="009C4442"/>
    <w:rsid w:val="009C4CBF"/>
    <w:rsid w:val="009C4E8B"/>
    <w:rsid w:val="009C5505"/>
    <w:rsid w:val="009C60D4"/>
    <w:rsid w:val="009C702D"/>
    <w:rsid w:val="009C7186"/>
    <w:rsid w:val="009C7326"/>
    <w:rsid w:val="009C77AB"/>
    <w:rsid w:val="009C7D03"/>
    <w:rsid w:val="009D1126"/>
    <w:rsid w:val="009D26DC"/>
    <w:rsid w:val="009D276C"/>
    <w:rsid w:val="009D27BA"/>
    <w:rsid w:val="009D32FA"/>
    <w:rsid w:val="009D331C"/>
    <w:rsid w:val="009D3C4E"/>
    <w:rsid w:val="009D453C"/>
    <w:rsid w:val="009D4647"/>
    <w:rsid w:val="009D46DB"/>
    <w:rsid w:val="009D48EF"/>
    <w:rsid w:val="009D4C6F"/>
    <w:rsid w:val="009D5544"/>
    <w:rsid w:val="009D5F4B"/>
    <w:rsid w:val="009D631B"/>
    <w:rsid w:val="009D6A70"/>
    <w:rsid w:val="009D7040"/>
    <w:rsid w:val="009D70C2"/>
    <w:rsid w:val="009D7289"/>
    <w:rsid w:val="009D7F26"/>
    <w:rsid w:val="009D7F60"/>
    <w:rsid w:val="009E109E"/>
    <w:rsid w:val="009E12A6"/>
    <w:rsid w:val="009E1A0F"/>
    <w:rsid w:val="009E2031"/>
    <w:rsid w:val="009E2439"/>
    <w:rsid w:val="009E293B"/>
    <w:rsid w:val="009E29DF"/>
    <w:rsid w:val="009E30AC"/>
    <w:rsid w:val="009E317B"/>
    <w:rsid w:val="009E3237"/>
    <w:rsid w:val="009E49A8"/>
    <w:rsid w:val="009E4B5A"/>
    <w:rsid w:val="009E5828"/>
    <w:rsid w:val="009E585B"/>
    <w:rsid w:val="009E5B43"/>
    <w:rsid w:val="009E6458"/>
    <w:rsid w:val="009E6C22"/>
    <w:rsid w:val="009E75C5"/>
    <w:rsid w:val="009E7620"/>
    <w:rsid w:val="009E7B62"/>
    <w:rsid w:val="009F0372"/>
    <w:rsid w:val="009F079A"/>
    <w:rsid w:val="009F0C4A"/>
    <w:rsid w:val="009F1387"/>
    <w:rsid w:val="009F1CE6"/>
    <w:rsid w:val="009F1FBB"/>
    <w:rsid w:val="009F20A2"/>
    <w:rsid w:val="009F2532"/>
    <w:rsid w:val="009F2FA6"/>
    <w:rsid w:val="009F34D8"/>
    <w:rsid w:val="009F3BB6"/>
    <w:rsid w:val="009F4315"/>
    <w:rsid w:val="009F4B0F"/>
    <w:rsid w:val="009F58BC"/>
    <w:rsid w:val="009F5C3A"/>
    <w:rsid w:val="009F5D87"/>
    <w:rsid w:val="009F64A5"/>
    <w:rsid w:val="009F65F0"/>
    <w:rsid w:val="009F6E2A"/>
    <w:rsid w:val="009F750C"/>
    <w:rsid w:val="009F7C5D"/>
    <w:rsid w:val="009F7D96"/>
    <w:rsid w:val="00A0058A"/>
    <w:rsid w:val="00A007B7"/>
    <w:rsid w:val="00A00A69"/>
    <w:rsid w:val="00A01869"/>
    <w:rsid w:val="00A01A2D"/>
    <w:rsid w:val="00A01F37"/>
    <w:rsid w:val="00A023F8"/>
    <w:rsid w:val="00A02547"/>
    <w:rsid w:val="00A026C6"/>
    <w:rsid w:val="00A02F7C"/>
    <w:rsid w:val="00A032C4"/>
    <w:rsid w:val="00A033D2"/>
    <w:rsid w:val="00A0368F"/>
    <w:rsid w:val="00A03BF3"/>
    <w:rsid w:val="00A03E40"/>
    <w:rsid w:val="00A04615"/>
    <w:rsid w:val="00A04768"/>
    <w:rsid w:val="00A04876"/>
    <w:rsid w:val="00A05531"/>
    <w:rsid w:val="00A0554C"/>
    <w:rsid w:val="00A055D6"/>
    <w:rsid w:val="00A055FC"/>
    <w:rsid w:val="00A06103"/>
    <w:rsid w:val="00A0647D"/>
    <w:rsid w:val="00A0688E"/>
    <w:rsid w:val="00A068A6"/>
    <w:rsid w:val="00A068BC"/>
    <w:rsid w:val="00A06F1D"/>
    <w:rsid w:val="00A07455"/>
    <w:rsid w:val="00A07BAF"/>
    <w:rsid w:val="00A07DC2"/>
    <w:rsid w:val="00A1000A"/>
    <w:rsid w:val="00A10074"/>
    <w:rsid w:val="00A1009F"/>
    <w:rsid w:val="00A10A7E"/>
    <w:rsid w:val="00A10D37"/>
    <w:rsid w:val="00A10F56"/>
    <w:rsid w:val="00A1227B"/>
    <w:rsid w:val="00A12AFA"/>
    <w:rsid w:val="00A12E44"/>
    <w:rsid w:val="00A13346"/>
    <w:rsid w:val="00A136D2"/>
    <w:rsid w:val="00A13857"/>
    <w:rsid w:val="00A13EB6"/>
    <w:rsid w:val="00A13EBD"/>
    <w:rsid w:val="00A13EFA"/>
    <w:rsid w:val="00A13F5A"/>
    <w:rsid w:val="00A14388"/>
    <w:rsid w:val="00A14A58"/>
    <w:rsid w:val="00A14F26"/>
    <w:rsid w:val="00A15022"/>
    <w:rsid w:val="00A1524A"/>
    <w:rsid w:val="00A153A5"/>
    <w:rsid w:val="00A158DC"/>
    <w:rsid w:val="00A15A61"/>
    <w:rsid w:val="00A15DDB"/>
    <w:rsid w:val="00A16218"/>
    <w:rsid w:val="00A163F0"/>
    <w:rsid w:val="00A16623"/>
    <w:rsid w:val="00A17620"/>
    <w:rsid w:val="00A17716"/>
    <w:rsid w:val="00A17E66"/>
    <w:rsid w:val="00A204AC"/>
    <w:rsid w:val="00A2114B"/>
    <w:rsid w:val="00A21C66"/>
    <w:rsid w:val="00A21FE1"/>
    <w:rsid w:val="00A22538"/>
    <w:rsid w:val="00A22819"/>
    <w:rsid w:val="00A22EF0"/>
    <w:rsid w:val="00A22F6C"/>
    <w:rsid w:val="00A2318F"/>
    <w:rsid w:val="00A232EB"/>
    <w:rsid w:val="00A2339E"/>
    <w:rsid w:val="00A2446B"/>
    <w:rsid w:val="00A2457C"/>
    <w:rsid w:val="00A249FA"/>
    <w:rsid w:val="00A25058"/>
    <w:rsid w:val="00A250CE"/>
    <w:rsid w:val="00A25E92"/>
    <w:rsid w:val="00A26E4D"/>
    <w:rsid w:val="00A277FB"/>
    <w:rsid w:val="00A27B6F"/>
    <w:rsid w:val="00A27D33"/>
    <w:rsid w:val="00A27D93"/>
    <w:rsid w:val="00A304DA"/>
    <w:rsid w:val="00A30687"/>
    <w:rsid w:val="00A30749"/>
    <w:rsid w:val="00A30A02"/>
    <w:rsid w:val="00A30AF9"/>
    <w:rsid w:val="00A30BA3"/>
    <w:rsid w:val="00A31364"/>
    <w:rsid w:val="00A31893"/>
    <w:rsid w:val="00A31930"/>
    <w:rsid w:val="00A31CE2"/>
    <w:rsid w:val="00A31D8F"/>
    <w:rsid w:val="00A32189"/>
    <w:rsid w:val="00A32BDF"/>
    <w:rsid w:val="00A32E77"/>
    <w:rsid w:val="00A332AF"/>
    <w:rsid w:val="00A33C11"/>
    <w:rsid w:val="00A33E4D"/>
    <w:rsid w:val="00A35205"/>
    <w:rsid w:val="00A353CB"/>
    <w:rsid w:val="00A35CC9"/>
    <w:rsid w:val="00A36235"/>
    <w:rsid w:val="00A37D5D"/>
    <w:rsid w:val="00A400FE"/>
    <w:rsid w:val="00A41035"/>
    <w:rsid w:val="00A412CF"/>
    <w:rsid w:val="00A4140F"/>
    <w:rsid w:val="00A41C44"/>
    <w:rsid w:val="00A41FB4"/>
    <w:rsid w:val="00A422A2"/>
    <w:rsid w:val="00A4264B"/>
    <w:rsid w:val="00A439BE"/>
    <w:rsid w:val="00A44079"/>
    <w:rsid w:val="00A440AD"/>
    <w:rsid w:val="00A44F5D"/>
    <w:rsid w:val="00A452FA"/>
    <w:rsid w:val="00A45B42"/>
    <w:rsid w:val="00A45CD1"/>
    <w:rsid w:val="00A47A5C"/>
    <w:rsid w:val="00A47C9D"/>
    <w:rsid w:val="00A47CAE"/>
    <w:rsid w:val="00A5032A"/>
    <w:rsid w:val="00A50B9C"/>
    <w:rsid w:val="00A50BE1"/>
    <w:rsid w:val="00A50C79"/>
    <w:rsid w:val="00A50EDF"/>
    <w:rsid w:val="00A5134E"/>
    <w:rsid w:val="00A516C5"/>
    <w:rsid w:val="00A52921"/>
    <w:rsid w:val="00A52C47"/>
    <w:rsid w:val="00A52CB5"/>
    <w:rsid w:val="00A53273"/>
    <w:rsid w:val="00A536BE"/>
    <w:rsid w:val="00A542D0"/>
    <w:rsid w:val="00A548C8"/>
    <w:rsid w:val="00A5490C"/>
    <w:rsid w:val="00A549DD"/>
    <w:rsid w:val="00A55185"/>
    <w:rsid w:val="00A55503"/>
    <w:rsid w:val="00A560D5"/>
    <w:rsid w:val="00A56463"/>
    <w:rsid w:val="00A568FD"/>
    <w:rsid w:val="00A56C1C"/>
    <w:rsid w:val="00A56E55"/>
    <w:rsid w:val="00A57142"/>
    <w:rsid w:val="00A602A2"/>
    <w:rsid w:val="00A60687"/>
    <w:rsid w:val="00A60758"/>
    <w:rsid w:val="00A607EB"/>
    <w:rsid w:val="00A611B4"/>
    <w:rsid w:val="00A61358"/>
    <w:rsid w:val="00A61A42"/>
    <w:rsid w:val="00A62087"/>
    <w:rsid w:val="00A62136"/>
    <w:rsid w:val="00A625BD"/>
    <w:rsid w:val="00A63380"/>
    <w:rsid w:val="00A63445"/>
    <w:rsid w:val="00A63915"/>
    <w:rsid w:val="00A63A76"/>
    <w:rsid w:val="00A63CCA"/>
    <w:rsid w:val="00A63E48"/>
    <w:rsid w:val="00A6430A"/>
    <w:rsid w:val="00A6439C"/>
    <w:rsid w:val="00A646BD"/>
    <w:rsid w:val="00A64B4F"/>
    <w:rsid w:val="00A64E3A"/>
    <w:rsid w:val="00A65806"/>
    <w:rsid w:val="00A65AEA"/>
    <w:rsid w:val="00A65C2F"/>
    <w:rsid w:val="00A66929"/>
    <w:rsid w:val="00A66E96"/>
    <w:rsid w:val="00A700CE"/>
    <w:rsid w:val="00A701CF"/>
    <w:rsid w:val="00A70210"/>
    <w:rsid w:val="00A70474"/>
    <w:rsid w:val="00A70815"/>
    <w:rsid w:val="00A7083B"/>
    <w:rsid w:val="00A70A24"/>
    <w:rsid w:val="00A70D90"/>
    <w:rsid w:val="00A714D6"/>
    <w:rsid w:val="00A714F7"/>
    <w:rsid w:val="00A71621"/>
    <w:rsid w:val="00A71677"/>
    <w:rsid w:val="00A71707"/>
    <w:rsid w:val="00A7177D"/>
    <w:rsid w:val="00A71E92"/>
    <w:rsid w:val="00A729EA"/>
    <w:rsid w:val="00A73192"/>
    <w:rsid w:val="00A73662"/>
    <w:rsid w:val="00A74114"/>
    <w:rsid w:val="00A7436F"/>
    <w:rsid w:val="00A74528"/>
    <w:rsid w:val="00A74F16"/>
    <w:rsid w:val="00A7504C"/>
    <w:rsid w:val="00A75FA6"/>
    <w:rsid w:val="00A7671A"/>
    <w:rsid w:val="00A76D1D"/>
    <w:rsid w:val="00A77098"/>
    <w:rsid w:val="00A775B7"/>
    <w:rsid w:val="00A7767F"/>
    <w:rsid w:val="00A801B8"/>
    <w:rsid w:val="00A80770"/>
    <w:rsid w:val="00A807FA"/>
    <w:rsid w:val="00A80D18"/>
    <w:rsid w:val="00A818B4"/>
    <w:rsid w:val="00A819A4"/>
    <w:rsid w:val="00A8271A"/>
    <w:rsid w:val="00A82B92"/>
    <w:rsid w:val="00A82D50"/>
    <w:rsid w:val="00A837B4"/>
    <w:rsid w:val="00A83D49"/>
    <w:rsid w:val="00A84076"/>
    <w:rsid w:val="00A844F0"/>
    <w:rsid w:val="00A8471D"/>
    <w:rsid w:val="00A84EE8"/>
    <w:rsid w:val="00A8551A"/>
    <w:rsid w:val="00A855BC"/>
    <w:rsid w:val="00A85CFA"/>
    <w:rsid w:val="00A863B7"/>
    <w:rsid w:val="00A86A44"/>
    <w:rsid w:val="00A86E4C"/>
    <w:rsid w:val="00A87929"/>
    <w:rsid w:val="00A87C9C"/>
    <w:rsid w:val="00A90396"/>
    <w:rsid w:val="00A90AAB"/>
    <w:rsid w:val="00A90B24"/>
    <w:rsid w:val="00A917A3"/>
    <w:rsid w:val="00A91CA3"/>
    <w:rsid w:val="00A92A3E"/>
    <w:rsid w:val="00A92AC5"/>
    <w:rsid w:val="00A9314F"/>
    <w:rsid w:val="00A938C4"/>
    <w:rsid w:val="00A93966"/>
    <w:rsid w:val="00A944B1"/>
    <w:rsid w:val="00A947E2"/>
    <w:rsid w:val="00A94B27"/>
    <w:rsid w:val="00A95218"/>
    <w:rsid w:val="00A96094"/>
    <w:rsid w:val="00A96188"/>
    <w:rsid w:val="00A9635C"/>
    <w:rsid w:val="00A968BD"/>
    <w:rsid w:val="00A969C1"/>
    <w:rsid w:val="00A97040"/>
    <w:rsid w:val="00A97234"/>
    <w:rsid w:val="00A974AF"/>
    <w:rsid w:val="00A97606"/>
    <w:rsid w:val="00A97BD4"/>
    <w:rsid w:val="00A97C03"/>
    <w:rsid w:val="00AA068B"/>
    <w:rsid w:val="00AA1055"/>
    <w:rsid w:val="00AA177C"/>
    <w:rsid w:val="00AA1BCD"/>
    <w:rsid w:val="00AA2280"/>
    <w:rsid w:val="00AA250A"/>
    <w:rsid w:val="00AA2775"/>
    <w:rsid w:val="00AA2825"/>
    <w:rsid w:val="00AA2B92"/>
    <w:rsid w:val="00AA313C"/>
    <w:rsid w:val="00AA3E6B"/>
    <w:rsid w:val="00AA402C"/>
    <w:rsid w:val="00AA4140"/>
    <w:rsid w:val="00AA4D93"/>
    <w:rsid w:val="00AA53FA"/>
    <w:rsid w:val="00AA549A"/>
    <w:rsid w:val="00AA55A5"/>
    <w:rsid w:val="00AA55E4"/>
    <w:rsid w:val="00AA5755"/>
    <w:rsid w:val="00AA6277"/>
    <w:rsid w:val="00AA67E4"/>
    <w:rsid w:val="00AA6A6A"/>
    <w:rsid w:val="00AA6B23"/>
    <w:rsid w:val="00AA7176"/>
    <w:rsid w:val="00AA7924"/>
    <w:rsid w:val="00AA7AEC"/>
    <w:rsid w:val="00AB0067"/>
    <w:rsid w:val="00AB026B"/>
    <w:rsid w:val="00AB05A0"/>
    <w:rsid w:val="00AB08C1"/>
    <w:rsid w:val="00AB11AA"/>
    <w:rsid w:val="00AB14E6"/>
    <w:rsid w:val="00AB197E"/>
    <w:rsid w:val="00AB1EBD"/>
    <w:rsid w:val="00AB22D0"/>
    <w:rsid w:val="00AB26BE"/>
    <w:rsid w:val="00AB3246"/>
    <w:rsid w:val="00AB4270"/>
    <w:rsid w:val="00AB5114"/>
    <w:rsid w:val="00AB55CF"/>
    <w:rsid w:val="00AB56DE"/>
    <w:rsid w:val="00AB5721"/>
    <w:rsid w:val="00AB595F"/>
    <w:rsid w:val="00AB63BF"/>
    <w:rsid w:val="00AB694E"/>
    <w:rsid w:val="00AB6DD3"/>
    <w:rsid w:val="00AB79A8"/>
    <w:rsid w:val="00AB7A22"/>
    <w:rsid w:val="00AB7C49"/>
    <w:rsid w:val="00AB7D9F"/>
    <w:rsid w:val="00AC02AE"/>
    <w:rsid w:val="00AC0449"/>
    <w:rsid w:val="00AC142F"/>
    <w:rsid w:val="00AC14BB"/>
    <w:rsid w:val="00AC18C8"/>
    <w:rsid w:val="00AC1EFD"/>
    <w:rsid w:val="00AC2184"/>
    <w:rsid w:val="00AC2667"/>
    <w:rsid w:val="00AC2DC9"/>
    <w:rsid w:val="00AC2EB6"/>
    <w:rsid w:val="00AC36C7"/>
    <w:rsid w:val="00AC3D1F"/>
    <w:rsid w:val="00AC3D92"/>
    <w:rsid w:val="00AC3FFC"/>
    <w:rsid w:val="00AC45AD"/>
    <w:rsid w:val="00AC5056"/>
    <w:rsid w:val="00AC5F64"/>
    <w:rsid w:val="00AC643E"/>
    <w:rsid w:val="00AC69F3"/>
    <w:rsid w:val="00AC6F80"/>
    <w:rsid w:val="00AC707C"/>
    <w:rsid w:val="00AC7106"/>
    <w:rsid w:val="00AC7348"/>
    <w:rsid w:val="00AC798E"/>
    <w:rsid w:val="00AC7C99"/>
    <w:rsid w:val="00AD0086"/>
    <w:rsid w:val="00AD0461"/>
    <w:rsid w:val="00AD0567"/>
    <w:rsid w:val="00AD0E7E"/>
    <w:rsid w:val="00AD0F12"/>
    <w:rsid w:val="00AD165C"/>
    <w:rsid w:val="00AD1864"/>
    <w:rsid w:val="00AD192A"/>
    <w:rsid w:val="00AD1DD5"/>
    <w:rsid w:val="00AD21DB"/>
    <w:rsid w:val="00AD26D6"/>
    <w:rsid w:val="00AD27E5"/>
    <w:rsid w:val="00AD27E9"/>
    <w:rsid w:val="00AD2932"/>
    <w:rsid w:val="00AD29F0"/>
    <w:rsid w:val="00AD2E23"/>
    <w:rsid w:val="00AD2F0D"/>
    <w:rsid w:val="00AD33D6"/>
    <w:rsid w:val="00AD3749"/>
    <w:rsid w:val="00AD378B"/>
    <w:rsid w:val="00AD387E"/>
    <w:rsid w:val="00AD400C"/>
    <w:rsid w:val="00AD4176"/>
    <w:rsid w:val="00AD42E6"/>
    <w:rsid w:val="00AD43CB"/>
    <w:rsid w:val="00AD44E6"/>
    <w:rsid w:val="00AD4B94"/>
    <w:rsid w:val="00AD4FED"/>
    <w:rsid w:val="00AD5277"/>
    <w:rsid w:val="00AD5995"/>
    <w:rsid w:val="00AD6C69"/>
    <w:rsid w:val="00AD6ED9"/>
    <w:rsid w:val="00AD7BA5"/>
    <w:rsid w:val="00AD7C32"/>
    <w:rsid w:val="00AE0012"/>
    <w:rsid w:val="00AE0199"/>
    <w:rsid w:val="00AE075D"/>
    <w:rsid w:val="00AE0E75"/>
    <w:rsid w:val="00AE0FD9"/>
    <w:rsid w:val="00AE0FDA"/>
    <w:rsid w:val="00AE1134"/>
    <w:rsid w:val="00AE1856"/>
    <w:rsid w:val="00AE1CD2"/>
    <w:rsid w:val="00AE223A"/>
    <w:rsid w:val="00AE22B5"/>
    <w:rsid w:val="00AE258C"/>
    <w:rsid w:val="00AE2590"/>
    <w:rsid w:val="00AE2FA5"/>
    <w:rsid w:val="00AE4394"/>
    <w:rsid w:val="00AE45D8"/>
    <w:rsid w:val="00AE47D4"/>
    <w:rsid w:val="00AE4F1D"/>
    <w:rsid w:val="00AE6604"/>
    <w:rsid w:val="00AE7749"/>
    <w:rsid w:val="00AE7C9B"/>
    <w:rsid w:val="00AE7E32"/>
    <w:rsid w:val="00AF0242"/>
    <w:rsid w:val="00AF0FB5"/>
    <w:rsid w:val="00AF1047"/>
    <w:rsid w:val="00AF1F6D"/>
    <w:rsid w:val="00AF2364"/>
    <w:rsid w:val="00AF2513"/>
    <w:rsid w:val="00AF28B5"/>
    <w:rsid w:val="00AF41C0"/>
    <w:rsid w:val="00AF472A"/>
    <w:rsid w:val="00AF4840"/>
    <w:rsid w:val="00AF4A0C"/>
    <w:rsid w:val="00AF4B6A"/>
    <w:rsid w:val="00AF4BCE"/>
    <w:rsid w:val="00AF52A2"/>
    <w:rsid w:val="00AF59D9"/>
    <w:rsid w:val="00AF7DA4"/>
    <w:rsid w:val="00AF7DF5"/>
    <w:rsid w:val="00B00019"/>
    <w:rsid w:val="00B00BF9"/>
    <w:rsid w:val="00B00F3C"/>
    <w:rsid w:val="00B01479"/>
    <w:rsid w:val="00B01D51"/>
    <w:rsid w:val="00B020F4"/>
    <w:rsid w:val="00B022D9"/>
    <w:rsid w:val="00B02A8A"/>
    <w:rsid w:val="00B02D84"/>
    <w:rsid w:val="00B02E1B"/>
    <w:rsid w:val="00B02E2D"/>
    <w:rsid w:val="00B036EF"/>
    <w:rsid w:val="00B0371E"/>
    <w:rsid w:val="00B03ABB"/>
    <w:rsid w:val="00B04475"/>
    <w:rsid w:val="00B04B1D"/>
    <w:rsid w:val="00B04BBE"/>
    <w:rsid w:val="00B04C9B"/>
    <w:rsid w:val="00B04F91"/>
    <w:rsid w:val="00B052AB"/>
    <w:rsid w:val="00B055E5"/>
    <w:rsid w:val="00B057A3"/>
    <w:rsid w:val="00B05818"/>
    <w:rsid w:val="00B06447"/>
    <w:rsid w:val="00B069B6"/>
    <w:rsid w:val="00B06A0F"/>
    <w:rsid w:val="00B06CDE"/>
    <w:rsid w:val="00B06DAC"/>
    <w:rsid w:val="00B06F3F"/>
    <w:rsid w:val="00B070FE"/>
    <w:rsid w:val="00B071D6"/>
    <w:rsid w:val="00B073A8"/>
    <w:rsid w:val="00B07E6C"/>
    <w:rsid w:val="00B100B0"/>
    <w:rsid w:val="00B1010E"/>
    <w:rsid w:val="00B10248"/>
    <w:rsid w:val="00B103A0"/>
    <w:rsid w:val="00B10940"/>
    <w:rsid w:val="00B10C39"/>
    <w:rsid w:val="00B10D3D"/>
    <w:rsid w:val="00B1146B"/>
    <w:rsid w:val="00B1150C"/>
    <w:rsid w:val="00B125FC"/>
    <w:rsid w:val="00B12BA2"/>
    <w:rsid w:val="00B12E52"/>
    <w:rsid w:val="00B12FAF"/>
    <w:rsid w:val="00B130E8"/>
    <w:rsid w:val="00B132DA"/>
    <w:rsid w:val="00B13687"/>
    <w:rsid w:val="00B138D6"/>
    <w:rsid w:val="00B13F5F"/>
    <w:rsid w:val="00B14111"/>
    <w:rsid w:val="00B1437E"/>
    <w:rsid w:val="00B15EF0"/>
    <w:rsid w:val="00B161FC"/>
    <w:rsid w:val="00B1635A"/>
    <w:rsid w:val="00B164C7"/>
    <w:rsid w:val="00B168C5"/>
    <w:rsid w:val="00B16DA3"/>
    <w:rsid w:val="00B170A9"/>
    <w:rsid w:val="00B17107"/>
    <w:rsid w:val="00B173DF"/>
    <w:rsid w:val="00B1768F"/>
    <w:rsid w:val="00B17AB3"/>
    <w:rsid w:val="00B17BAE"/>
    <w:rsid w:val="00B17F49"/>
    <w:rsid w:val="00B202D6"/>
    <w:rsid w:val="00B2035C"/>
    <w:rsid w:val="00B2043C"/>
    <w:rsid w:val="00B20AD4"/>
    <w:rsid w:val="00B21200"/>
    <w:rsid w:val="00B212D2"/>
    <w:rsid w:val="00B21554"/>
    <w:rsid w:val="00B21BED"/>
    <w:rsid w:val="00B21CAC"/>
    <w:rsid w:val="00B22AC7"/>
    <w:rsid w:val="00B24987"/>
    <w:rsid w:val="00B249C2"/>
    <w:rsid w:val="00B24B1B"/>
    <w:rsid w:val="00B25E3B"/>
    <w:rsid w:val="00B263E5"/>
    <w:rsid w:val="00B26BA8"/>
    <w:rsid w:val="00B27092"/>
    <w:rsid w:val="00B272AE"/>
    <w:rsid w:val="00B2745A"/>
    <w:rsid w:val="00B274F9"/>
    <w:rsid w:val="00B2784D"/>
    <w:rsid w:val="00B278C9"/>
    <w:rsid w:val="00B27AAF"/>
    <w:rsid w:val="00B27E1C"/>
    <w:rsid w:val="00B30689"/>
    <w:rsid w:val="00B30B87"/>
    <w:rsid w:val="00B30BF8"/>
    <w:rsid w:val="00B3140B"/>
    <w:rsid w:val="00B314D4"/>
    <w:rsid w:val="00B316E8"/>
    <w:rsid w:val="00B31760"/>
    <w:rsid w:val="00B32022"/>
    <w:rsid w:val="00B32540"/>
    <w:rsid w:val="00B3257B"/>
    <w:rsid w:val="00B32EAE"/>
    <w:rsid w:val="00B33704"/>
    <w:rsid w:val="00B3389E"/>
    <w:rsid w:val="00B33EE6"/>
    <w:rsid w:val="00B34108"/>
    <w:rsid w:val="00B341EE"/>
    <w:rsid w:val="00B343E8"/>
    <w:rsid w:val="00B3454C"/>
    <w:rsid w:val="00B34689"/>
    <w:rsid w:val="00B3515C"/>
    <w:rsid w:val="00B3548A"/>
    <w:rsid w:val="00B35EFD"/>
    <w:rsid w:val="00B3686B"/>
    <w:rsid w:val="00B36B96"/>
    <w:rsid w:val="00B372C0"/>
    <w:rsid w:val="00B37553"/>
    <w:rsid w:val="00B37726"/>
    <w:rsid w:val="00B37B6A"/>
    <w:rsid w:val="00B37C44"/>
    <w:rsid w:val="00B401C1"/>
    <w:rsid w:val="00B403B2"/>
    <w:rsid w:val="00B4048E"/>
    <w:rsid w:val="00B40F13"/>
    <w:rsid w:val="00B4167F"/>
    <w:rsid w:val="00B41874"/>
    <w:rsid w:val="00B41A8E"/>
    <w:rsid w:val="00B422CB"/>
    <w:rsid w:val="00B42677"/>
    <w:rsid w:val="00B42BA9"/>
    <w:rsid w:val="00B4372A"/>
    <w:rsid w:val="00B4377C"/>
    <w:rsid w:val="00B44001"/>
    <w:rsid w:val="00B4437A"/>
    <w:rsid w:val="00B4454A"/>
    <w:rsid w:val="00B4474B"/>
    <w:rsid w:val="00B4476C"/>
    <w:rsid w:val="00B44F16"/>
    <w:rsid w:val="00B454F7"/>
    <w:rsid w:val="00B45536"/>
    <w:rsid w:val="00B457C4"/>
    <w:rsid w:val="00B45931"/>
    <w:rsid w:val="00B45BFF"/>
    <w:rsid w:val="00B45EB5"/>
    <w:rsid w:val="00B46193"/>
    <w:rsid w:val="00B46580"/>
    <w:rsid w:val="00B469AD"/>
    <w:rsid w:val="00B46FC9"/>
    <w:rsid w:val="00B471CE"/>
    <w:rsid w:val="00B471E3"/>
    <w:rsid w:val="00B47802"/>
    <w:rsid w:val="00B47BBD"/>
    <w:rsid w:val="00B50086"/>
    <w:rsid w:val="00B50111"/>
    <w:rsid w:val="00B5047F"/>
    <w:rsid w:val="00B505D1"/>
    <w:rsid w:val="00B50639"/>
    <w:rsid w:val="00B508E3"/>
    <w:rsid w:val="00B51121"/>
    <w:rsid w:val="00B51742"/>
    <w:rsid w:val="00B5274E"/>
    <w:rsid w:val="00B5420E"/>
    <w:rsid w:val="00B54240"/>
    <w:rsid w:val="00B54624"/>
    <w:rsid w:val="00B5473A"/>
    <w:rsid w:val="00B54A20"/>
    <w:rsid w:val="00B55009"/>
    <w:rsid w:val="00B557C1"/>
    <w:rsid w:val="00B55A47"/>
    <w:rsid w:val="00B55CD4"/>
    <w:rsid w:val="00B562F0"/>
    <w:rsid w:val="00B56591"/>
    <w:rsid w:val="00B56F57"/>
    <w:rsid w:val="00B57F6E"/>
    <w:rsid w:val="00B57FE2"/>
    <w:rsid w:val="00B6001B"/>
    <w:rsid w:val="00B60B7C"/>
    <w:rsid w:val="00B60D08"/>
    <w:rsid w:val="00B60ED7"/>
    <w:rsid w:val="00B61A13"/>
    <w:rsid w:val="00B61C30"/>
    <w:rsid w:val="00B61F40"/>
    <w:rsid w:val="00B62687"/>
    <w:rsid w:val="00B626AB"/>
    <w:rsid w:val="00B62B0F"/>
    <w:rsid w:val="00B631CA"/>
    <w:rsid w:val="00B63250"/>
    <w:rsid w:val="00B6365A"/>
    <w:rsid w:val="00B6371A"/>
    <w:rsid w:val="00B63805"/>
    <w:rsid w:val="00B64755"/>
    <w:rsid w:val="00B6494B"/>
    <w:rsid w:val="00B64AC9"/>
    <w:rsid w:val="00B65207"/>
    <w:rsid w:val="00B66214"/>
    <w:rsid w:val="00B662BE"/>
    <w:rsid w:val="00B66449"/>
    <w:rsid w:val="00B6701F"/>
    <w:rsid w:val="00B67D4B"/>
    <w:rsid w:val="00B703C0"/>
    <w:rsid w:val="00B70643"/>
    <w:rsid w:val="00B70C6A"/>
    <w:rsid w:val="00B70EC9"/>
    <w:rsid w:val="00B712AE"/>
    <w:rsid w:val="00B71325"/>
    <w:rsid w:val="00B7155C"/>
    <w:rsid w:val="00B719C0"/>
    <w:rsid w:val="00B71BB7"/>
    <w:rsid w:val="00B71F1E"/>
    <w:rsid w:val="00B72022"/>
    <w:rsid w:val="00B725E9"/>
    <w:rsid w:val="00B72CA6"/>
    <w:rsid w:val="00B72DE0"/>
    <w:rsid w:val="00B72E48"/>
    <w:rsid w:val="00B733BC"/>
    <w:rsid w:val="00B736BA"/>
    <w:rsid w:val="00B73A1C"/>
    <w:rsid w:val="00B73C01"/>
    <w:rsid w:val="00B75CED"/>
    <w:rsid w:val="00B76B98"/>
    <w:rsid w:val="00B76EDE"/>
    <w:rsid w:val="00B7755C"/>
    <w:rsid w:val="00B7792D"/>
    <w:rsid w:val="00B77E52"/>
    <w:rsid w:val="00B77E8A"/>
    <w:rsid w:val="00B80F05"/>
    <w:rsid w:val="00B8121E"/>
    <w:rsid w:val="00B82138"/>
    <w:rsid w:val="00B823CD"/>
    <w:rsid w:val="00B832DE"/>
    <w:rsid w:val="00B8374A"/>
    <w:rsid w:val="00B84778"/>
    <w:rsid w:val="00B8477D"/>
    <w:rsid w:val="00B85280"/>
    <w:rsid w:val="00B85964"/>
    <w:rsid w:val="00B859C9"/>
    <w:rsid w:val="00B85E11"/>
    <w:rsid w:val="00B86783"/>
    <w:rsid w:val="00B870C3"/>
    <w:rsid w:val="00B90526"/>
    <w:rsid w:val="00B90A80"/>
    <w:rsid w:val="00B91BC2"/>
    <w:rsid w:val="00B91DFB"/>
    <w:rsid w:val="00B92ED9"/>
    <w:rsid w:val="00B9394E"/>
    <w:rsid w:val="00B93BA7"/>
    <w:rsid w:val="00B93DA0"/>
    <w:rsid w:val="00B93FCC"/>
    <w:rsid w:val="00B94214"/>
    <w:rsid w:val="00B94A9C"/>
    <w:rsid w:val="00B956D1"/>
    <w:rsid w:val="00B959FC"/>
    <w:rsid w:val="00B96F09"/>
    <w:rsid w:val="00BA0735"/>
    <w:rsid w:val="00BA0919"/>
    <w:rsid w:val="00BA1001"/>
    <w:rsid w:val="00BA1436"/>
    <w:rsid w:val="00BA144C"/>
    <w:rsid w:val="00BA158C"/>
    <w:rsid w:val="00BA1648"/>
    <w:rsid w:val="00BA1708"/>
    <w:rsid w:val="00BA1790"/>
    <w:rsid w:val="00BA1797"/>
    <w:rsid w:val="00BA190B"/>
    <w:rsid w:val="00BA1D14"/>
    <w:rsid w:val="00BA20C1"/>
    <w:rsid w:val="00BA23D9"/>
    <w:rsid w:val="00BA2F90"/>
    <w:rsid w:val="00BA3672"/>
    <w:rsid w:val="00BA377D"/>
    <w:rsid w:val="00BA391B"/>
    <w:rsid w:val="00BA3BF5"/>
    <w:rsid w:val="00BA43A4"/>
    <w:rsid w:val="00BA441C"/>
    <w:rsid w:val="00BA4459"/>
    <w:rsid w:val="00BA4A5B"/>
    <w:rsid w:val="00BA4AEB"/>
    <w:rsid w:val="00BA4DB2"/>
    <w:rsid w:val="00BA4E3D"/>
    <w:rsid w:val="00BA547D"/>
    <w:rsid w:val="00BA566D"/>
    <w:rsid w:val="00BA5E8C"/>
    <w:rsid w:val="00BA6B22"/>
    <w:rsid w:val="00BA711E"/>
    <w:rsid w:val="00BA7309"/>
    <w:rsid w:val="00BA7776"/>
    <w:rsid w:val="00BA7A6B"/>
    <w:rsid w:val="00BB046F"/>
    <w:rsid w:val="00BB05C8"/>
    <w:rsid w:val="00BB0643"/>
    <w:rsid w:val="00BB0924"/>
    <w:rsid w:val="00BB0D64"/>
    <w:rsid w:val="00BB1715"/>
    <w:rsid w:val="00BB1817"/>
    <w:rsid w:val="00BB1E99"/>
    <w:rsid w:val="00BB20A5"/>
    <w:rsid w:val="00BB20C6"/>
    <w:rsid w:val="00BB2563"/>
    <w:rsid w:val="00BB2675"/>
    <w:rsid w:val="00BB2F96"/>
    <w:rsid w:val="00BB3149"/>
    <w:rsid w:val="00BB3161"/>
    <w:rsid w:val="00BB3454"/>
    <w:rsid w:val="00BB369A"/>
    <w:rsid w:val="00BB3A09"/>
    <w:rsid w:val="00BB5029"/>
    <w:rsid w:val="00BB5DB6"/>
    <w:rsid w:val="00BB6186"/>
    <w:rsid w:val="00BB6A76"/>
    <w:rsid w:val="00BB6DD8"/>
    <w:rsid w:val="00BC00DE"/>
    <w:rsid w:val="00BC056A"/>
    <w:rsid w:val="00BC05D6"/>
    <w:rsid w:val="00BC08CE"/>
    <w:rsid w:val="00BC1340"/>
    <w:rsid w:val="00BC1482"/>
    <w:rsid w:val="00BC2776"/>
    <w:rsid w:val="00BC2971"/>
    <w:rsid w:val="00BC2982"/>
    <w:rsid w:val="00BC2B4E"/>
    <w:rsid w:val="00BC306C"/>
    <w:rsid w:val="00BC324A"/>
    <w:rsid w:val="00BC369C"/>
    <w:rsid w:val="00BC509B"/>
    <w:rsid w:val="00BC50E9"/>
    <w:rsid w:val="00BC7060"/>
    <w:rsid w:val="00BC77BB"/>
    <w:rsid w:val="00BC7A66"/>
    <w:rsid w:val="00BC7DAF"/>
    <w:rsid w:val="00BD0421"/>
    <w:rsid w:val="00BD07E0"/>
    <w:rsid w:val="00BD0BB0"/>
    <w:rsid w:val="00BD0F76"/>
    <w:rsid w:val="00BD1217"/>
    <w:rsid w:val="00BD16BF"/>
    <w:rsid w:val="00BD197E"/>
    <w:rsid w:val="00BD1C6C"/>
    <w:rsid w:val="00BD215A"/>
    <w:rsid w:val="00BD22CB"/>
    <w:rsid w:val="00BD236D"/>
    <w:rsid w:val="00BD23BC"/>
    <w:rsid w:val="00BD2723"/>
    <w:rsid w:val="00BD3593"/>
    <w:rsid w:val="00BD3682"/>
    <w:rsid w:val="00BD37C3"/>
    <w:rsid w:val="00BD3909"/>
    <w:rsid w:val="00BD4223"/>
    <w:rsid w:val="00BD45D3"/>
    <w:rsid w:val="00BD4E1B"/>
    <w:rsid w:val="00BD4F57"/>
    <w:rsid w:val="00BD51AE"/>
    <w:rsid w:val="00BD5490"/>
    <w:rsid w:val="00BD57A4"/>
    <w:rsid w:val="00BD5BB8"/>
    <w:rsid w:val="00BD5BBF"/>
    <w:rsid w:val="00BD608B"/>
    <w:rsid w:val="00BD627F"/>
    <w:rsid w:val="00BD65B6"/>
    <w:rsid w:val="00BD65C2"/>
    <w:rsid w:val="00BD6A48"/>
    <w:rsid w:val="00BD7636"/>
    <w:rsid w:val="00BD76CC"/>
    <w:rsid w:val="00BD78AC"/>
    <w:rsid w:val="00BE0604"/>
    <w:rsid w:val="00BE132D"/>
    <w:rsid w:val="00BE14B1"/>
    <w:rsid w:val="00BE1A2C"/>
    <w:rsid w:val="00BE1FC6"/>
    <w:rsid w:val="00BE239E"/>
    <w:rsid w:val="00BE25EA"/>
    <w:rsid w:val="00BE291F"/>
    <w:rsid w:val="00BE2AE5"/>
    <w:rsid w:val="00BE2EE3"/>
    <w:rsid w:val="00BE2F37"/>
    <w:rsid w:val="00BE3607"/>
    <w:rsid w:val="00BE3B6C"/>
    <w:rsid w:val="00BE3D01"/>
    <w:rsid w:val="00BE3EF1"/>
    <w:rsid w:val="00BE4051"/>
    <w:rsid w:val="00BE4176"/>
    <w:rsid w:val="00BE430A"/>
    <w:rsid w:val="00BE4C6A"/>
    <w:rsid w:val="00BE53C1"/>
    <w:rsid w:val="00BE5C54"/>
    <w:rsid w:val="00BE656D"/>
    <w:rsid w:val="00BE6C14"/>
    <w:rsid w:val="00BE6CAE"/>
    <w:rsid w:val="00BE70A1"/>
    <w:rsid w:val="00BE7645"/>
    <w:rsid w:val="00BE764D"/>
    <w:rsid w:val="00BE7E97"/>
    <w:rsid w:val="00BE7EDA"/>
    <w:rsid w:val="00BE7F6C"/>
    <w:rsid w:val="00BF045C"/>
    <w:rsid w:val="00BF0522"/>
    <w:rsid w:val="00BF0783"/>
    <w:rsid w:val="00BF1C4B"/>
    <w:rsid w:val="00BF264F"/>
    <w:rsid w:val="00BF2CB8"/>
    <w:rsid w:val="00BF3773"/>
    <w:rsid w:val="00BF3912"/>
    <w:rsid w:val="00BF3994"/>
    <w:rsid w:val="00BF3A03"/>
    <w:rsid w:val="00BF3CF2"/>
    <w:rsid w:val="00BF4139"/>
    <w:rsid w:val="00BF45C1"/>
    <w:rsid w:val="00BF46FF"/>
    <w:rsid w:val="00BF4B47"/>
    <w:rsid w:val="00BF59D9"/>
    <w:rsid w:val="00BF5A9D"/>
    <w:rsid w:val="00BF5C59"/>
    <w:rsid w:val="00BF5E0B"/>
    <w:rsid w:val="00BF62D6"/>
    <w:rsid w:val="00BF6AF8"/>
    <w:rsid w:val="00BF77DB"/>
    <w:rsid w:val="00C01886"/>
    <w:rsid w:val="00C02241"/>
    <w:rsid w:val="00C02563"/>
    <w:rsid w:val="00C02712"/>
    <w:rsid w:val="00C028F3"/>
    <w:rsid w:val="00C02E81"/>
    <w:rsid w:val="00C02F37"/>
    <w:rsid w:val="00C03393"/>
    <w:rsid w:val="00C046D1"/>
    <w:rsid w:val="00C046F4"/>
    <w:rsid w:val="00C0494E"/>
    <w:rsid w:val="00C04BE7"/>
    <w:rsid w:val="00C04CF6"/>
    <w:rsid w:val="00C0550E"/>
    <w:rsid w:val="00C0556B"/>
    <w:rsid w:val="00C056BB"/>
    <w:rsid w:val="00C05884"/>
    <w:rsid w:val="00C063D3"/>
    <w:rsid w:val="00C0654D"/>
    <w:rsid w:val="00C06B43"/>
    <w:rsid w:val="00C06D6B"/>
    <w:rsid w:val="00C071C4"/>
    <w:rsid w:val="00C077F9"/>
    <w:rsid w:val="00C104A7"/>
    <w:rsid w:val="00C105AC"/>
    <w:rsid w:val="00C10E9D"/>
    <w:rsid w:val="00C1140F"/>
    <w:rsid w:val="00C11870"/>
    <w:rsid w:val="00C11923"/>
    <w:rsid w:val="00C11B47"/>
    <w:rsid w:val="00C12B1E"/>
    <w:rsid w:val="00C12B78"/>
    <w:rsid w:val="00C12C3F"/>
    <w:rsid w:val="00C12DCC"/>
    <w:rsid w:val="00C12DD7"/>
    <w:rsid w:val="00C13FB9"/>
    <w:rsid w:val="00C14983"/>
    <w:rsid w:val="00C14BCC"/>
    <w:rsid w:val="00C155F6"/>
    <w:rsid w:val="00C15A71"/>
    <w:rsid w:val="00C15C03"/>
    <w:rsid w:val="00C16858"/>
    <w:rsid w:val="00C168E9"/>
    <w:rsid w:val="00C17045"/>
    <w:rsid w:val="00C172F2"/>
    <w:rsid w:val="00C1790B"/>
    <w:rsid w:val="00C17A89"/>
    <w:rsid w:val="00C17B88"/>
    <w:rsid w:val="00C20309"/>
    <w:rsid w:val="00C20358"/>
    <w:rsid w:val="00C203B1"/>
    <w:rsid w:val="00C20C41"/>
    <w:rsid w:val="00C21D4B"/>
    <w:rsid w:val="00C21F9E"/>
    <w:rsid w:val="00C22126"/>
    <w:rsid w:val="00C2285B"/>
    <w:rsid w:val="00C22B9D"/>
    <w:rsid w:val="00C22CA2"/>
    <w:rsid w:val="00C22EE9"/>
    <w:rsid w:val="00C23321"/>
    <w:rsid w:val="00C235E7"/>
    <w:rsid w:val="00C23E6A"/>
    <w:rsid w:val="00C24215"/>
    <w:rsid w:val="00C24531"/>
    <w:rsid w:val="00C24B51"/>
    <w:rsid w:val="00C24ED2"/>
    <w:rsid w:val="00C25211"/>
    <w:rsid w:val="00C254B6"/>
    <w:rsid w:val="00C25F22"/>
    <w:rsid w:val="00C25F4C"/>
    <w:rsid w:val="00C262DE"/>
    <w:rsid w:val="00C271CD"/>
    <w:rsid w:val="00C272BD"/>
    <w:rsid w:val="00C275CD"/>
    <w:rsid w:val="00C279F9"/>
    <w:rsid w:val="00C27BA0"/>
    <w:rsid w:val="00C30569"/>
    <w:rsid w:val="00C30D3E"/>
    <w:rsid w:val="00C30F4B"/>
    <w:rsid w:val="00C31100"/>
    <w:rsid w:val="00C311AB"/>
    <w:rsid w:val="00C317EC"/>
    <w:rsid w:val="00C3241C"/>
    <w:rsid w:val="00C324F0"/>
    <w:rsid w:val="00C32B1E"/>
    <w:rsid w:val="00C32B20"/>
    <w:rsid w:val="00C32EA5"/>
    <w:rsid w:val="00C32FAE"/>
    <w:rsid w:val="00C346C2"/>
    <w:rsid w:val="00C346FF"/>
    <w:rsid w:val="00C34A3D"/>
    <w:rsid w:val="00C34F21"/>
    <w:rsid w:val="00C35627"/>
    <w:rsid w:val="00C35D24"/>
    <w:rsid w:val="00C363DC"/>
    <w:rsid w:val="00C365C1"/>
    <w:rsid w:val="00C37BC2"/>
    <w:rsid w:val="00C37C48"/>
    <w:rsid w:val="00C40433"/>
    <w:rsid w:val="00C4047E"/>
    <w:rsid w:val="00C40C9A"/>
    <w:rsid w:val="00C40F61"/>
    <w:rsid w:val="00C42160"/>
    <w:rsid w:val="00C427AC"/>
    <w:rsid w:val="00C42963"/>
    <w:rsid w:val="00C438A3"/>
    <w:rsid w:val="00C439BB"/>
    <w:rsid w:val="00C43A76"/>
    <w:rsid w:val="00C44128"/>
    <w:rsid w:val="00C44A14"/>
    <w:rsid w:val="00C44E2F"/>
    <w:rsid w:val="00C45977"/>
    <w:rsid w:val="00C45A66"/>
    <w:rsid w:val="00C4651F"/>
    <w:rsid w:val="00C46D75"/>
    <w:rsid w:val="00C46E51"/>
    <w:rsid w:val="00C471EC"/>
    <w:rsid w:val="00C4771C"/>
    <w:rsid w:val="00C47826"/>
    <w:rsid w:val="00C47905"/>
    <w:rsid w:val="00C505C8"/>
    <w:rsid w:val="00C5063A"/>
    <w:rsid w:val="00C508C7"/>
    <w:rsid w:val="00C50DED"/>
    <w:rsid w:val="00C5127C"/>
    <w:rsid w:val="00C51645"/>
    <w:rsid w:val="00C51836"/>
    <w:rsid w:val="00C51889"/>
    <w:rsid w:val="00C5190C"/>
    <w:rsid w:val="00C51A75"/>
    <w:rsid w:val="00C51AED"/>
    <w:rsid w:val="00C51FF7"/>
    <w:rsid w:val="00C52209"/>
    <w:rsid w:val="00C523D1"/>
    <w:rsid w:val="00C52C56"/>
    <w:rsid w:val="00C53248"/>
    <w:rsid w:val="00C536CC"/>
    <w:rsid w:val="00C53942"/>
    <w:rsid w:val="00C53A45"/>
    <w:rsid w:val="00C542B8"/>
    <w:rsid w:val="00C548FC"/>
    <w:rsid w:val="00C54B2B"/>
    <w:rsid w:val="00C55567"/>
    <w:rsid w:val="00C55734"/>
    <w:rsid w:val="00C5584E"/>
    <w:rsid w:val="00C56000"/>
    <w:rsid w:val="00C565B7"/>
    <w:rsid w:val="00C56960"/>
    <w:rsid w:val="00C57063"/>
    <w:rsid w:val="00C57508"/>
    <w:rsid w:val="00C57885"/>
    <w:rsid w:val="00C57E05"/>
    <w:rsid w:val="00C60493"/>
    <w:rsid w:val="00C60D19"/>
    <w:rsid w:val="00C61C91"/>
    <w:rsid w:val="00C61FAB"/>
    <w:rsid w:val="00C62036"/>
    <w:rsid w:val="00C620A9"/>
    <w:rsid w:val="00C627F9"/>
    <w:rsid w:val="00C62BD0"/>
    <w:rsid w:val="00C63353"/>
    <w:rsid w:val="00C635B7"/>
    <w:rsid w:val="00C63901"/>
    <w:rsid w:val="00C63C2E"/>
    <w:rsid w:val="00C64990"/>
    <w:rsid w:val="00C64D1D"/>
    <w:rsid w:val="00C64DB9"/>
    <w:rsid w:val="00C64E08"/>
    <w:rsid w:val="00C64EF2"/>
    <w:rsid w:val="00C6503C"/>
    <w:rsid w:val="00C6527E"/>
    <w:rsid w:val="00C652E6"/>
    <w:rsid w:val="00C65744"/>
    <w:rsid w:val="00C65988"/>
    <w:rsid w:val="00C65BC6"/>
    <w:rsid w:val="00C65E93"/>
    <w:rsid w:val="00C65EC9"/>
    <w:rsid w:val="00C66E08"/>
    <w:rsid w:val="00C6704A"/>
    <w:rsid w:val="00C67605"/>
    <w:rsid w:val="00C706F9"/>
    <w:rsid w:val="00C706FE"/>
    <w:rsid w:val="00C7124F"/>
    <w:rsid w:val="00C71410"/>
    <w:rsid w:val="00C71801"/>
    <w:rsid w:val="00C71927"/>
    <w:rsid w:val="00C73E92"/>
    <w:rsid w:val="00C742D3"/>
    <w:rsid w:val="00C75210"/>
    <w:rsid w:val="00C75440"/>
    <w:rsid w:val="00C754DA"/>
    <w:rsid w:val="00C7563E"/>
    <w:rsid w:val="00C75684"/>
    <w:rsid w:val="00C75B0B"/>
    <w:rsid w:val="00C75D18"/>
    <w:rsid w:val="00C76A9E"/>
    <w:rsid w:val="00C77235"/>
    <w:rsid w:val="00C7765F"/>
    <w:rsid w:val="00C8013D"/>
    <w:rsid w:val="00C80A15"/>
    <w:rsid w:val="00C80BB4"/>
    <w:rsid w:val="00C811D2"/>
    <w:rsid w:val="00C8121B"/>
    <w:rsid w:val="00C8199B"/>
    <w:rsid w:val="00C81F81"/>
    <w:rsid w:val="00C81F8E"/>
    <w:rsid w:val="00C822F5"/>
    <w:rsid w:val="00C828ED"/>
    <w:rsid w:val="00C83205"/>
    <w:rsid w:val="00C83415"/>
    <w:rsid w:val="00C83B3D"/>
    <w:rsid w:val="00C84A94"/>
    <w:rsid w:val="00C860E5"/>
    <w:rsid w:val="00C869E4"/>
    <w:rsid w:val="00C86D0E"/>
    <w:rsid w:val="00C86D4A"/>
    <w:rsid w:val="00C870AE"/>
    <w:rsid w:val="00C87578"/>
    <w:rsid w:val="00C87722"/>
    <w:rsid w:val="00C8779C"/>
    <w:rsid w:val="00C87D49"/>
    <w:rsid w:val="00C903C3"/>
    <w:rsid w:val="00C903D4"/>
    <w:rsid w:val="00C90733"/>
    <w:rsid w:val="00C91DC7"/>
    <w:rsid w:val="00C9205C"/>
    <w:rsid w:val="00C921DA"/>
    <w:rsid w:val="00C92877"/>
    <w:rsid w:val="00C9347A"/>
    <w:rsid w:val="00C9416A"/>
    <w:rsid w:val="00C94735"/>
    <w:rsid w:val="00C94B5A"/>
    <w:rsid w:val="00C94C19"/>
    <w:rsid w:val="00C95A2A"/>
    <w:rsid w:val="00C95C79"/>
    <w:rsid w:val="00C95E0E"/>
    <w:rsid w:val="00C95ECA"/>
    <w:rsid w:val="00C963F0"/>
    <w:rsid w:val="00C9665E"/>
    <w:rsid w:val="00C96E9E"/>
    <w:rsid w:val="00C97E47"/>
    <w:rsid w:val="00C97EDF"/>
    <w:rsid w:val="00CA00F8"/>
    <w:rsid w:val="00CA06BB"/>
    <w:rsid w:val="00CA0A66"/>
    <w:rsid w:val="00CA0BF0"/>
    <w:rsid w:val="00CA10DB"/>
    <w:rsid w:val="00CA1298"/>
    <w:rsid w:val="00CA16A7"/>
    <w:rsid w:val="00CA1F47"/>
    <w:rsid w:val="00CA23FB"/>
    <w:rsid w:val="00CA2462"/>
    <w:rsid w:val="00CA2BCC"/>
    <w:rsid w:val="00CA39A4"/>
    <w:rsid w:val="00CA3D4C"/>
    <w:rsid w:val="00CA3F10"/>
    <w:rsid w:val="00CA41C8"/>
    <w:rsid w:val="00CA4AA9"/>
    <w:rsid w:val="00CA5410"/>
    <w:rsid w:val="00CA5FC7"/>
    <w:rsid w:val="00CA600E"/>
    <w:rsid w:val="00CA7292"/>
    <w:rsid w:val="00CA7715"/>
    <w:rsid w:val="00CA7E9F"/>
    <w:rsid w:val="00CB0083"/>
    <w:rsid w:val="00CB0422"/>
    <w:rsid w:val="00CB07BA"/>
    <w:rsid w:val="00CB0801"/>
    <w:rsid w:val="00CB085D"/>
    <w:rsid w:val="00CB0EAA"/>
    <w:rsid w:val="00CB0FEF"/>
    <w:rsid w:val="00CB10F4"/>
    <w:rsid w:val="00CB13A1"/>
    <w:rsid w:val="00CB145A"/>
    <w:rsid w:val="00CB18BE"/>
    <w:rsid w:val="00CB1D5B"/>
    <w:rsid w:val="00CB24BA"/>
    <w:rsid w:val="00CB2EDD"/>
    <w:rsid w:val="00CB3049"/>
    <w:rsid w:val="00CB3ACA"/>
    <w:rsid w:val="00CB3C6B"/>
    <w:rsid w:val="00CB40B3"/>
    <w:rsid w:val="00CB42DD"/>
    <w:rsid w:val="00CB47E8"/>
    <w:rsid w:val="00CB4FB9"/>
    <w:rsid w:val="00CB5147"/>
    <w:rsid w:val="00CB5194"/>
    <w:rsid w:val="00CB5447"/>
    <w:rsid w:val="00CB56BE"/>
    <w:rsid w:val="00CB5F09"/>
    <w:rsid w:val="00CB6878"/>
    <w:rsid w:val="00CB6B95"/>
    <w:rsid w:val="00CB763E"/>
    <w:rsid w:val="00CB76F2"/>
    <w:rsid w:val="00CB7B11"/>
    <w:rsid w:val="00CB7C90"/>
    <w:rsid w:val="00CC00E3"/>
    <w:rsid w:val="00CC0427"/>
    <w:rsid w:val="00CC0B49"/>
    <w:rsid w:val="00CC12A3"/>
    <w:rsid w:val="00CC12B3"/>
    <w:rsid w:val="00CC19CB"/>
    <w:rsid w:val="00CC20FD"/>
    <w:rsid w:val="00CC2E8C"/>
    <w:rsid w:val="00CC2F25"/>
    <w:rsid w:val="00CC3050"/>
    <w:rsid w:val="00CC3254"/>
    <w:rsid w:val="00CC347E"/>
    <w:rsid w:val="00CC35AC"/>
    <w:rsid w:val="00CC3BF1"/>
    <w:rsid w:val="00CC3D69"/>
    <w:rsid w:val="00CC4961"/>
    <w:rsid w:val="00CC56A8"/>
    <w:rsid w:val="00CC58A1"/>
    <w:rsid w:val="00CC5FB9"/>
    <w:rsid w:val="00CC6146"/>
    <w:rsid w:val="00CC6315"/>
    <w:rsid w:val="00CC63C1"/>
    <w:rsid w:val="00CC6C93"/>
    <w:rsid w:val="00CC7BE4"/>
    <w:rsid w:val="00CD000D"/>
    <w:rsid w:val="00CD16DB"/>
    <w:rsid w:val="00CD1B7A"/>
    <w:rsid w:val="00CD2118"/>
    <w:rsid w:val="00CD21D3"/>
    <w:rsid w:val="00CD2319"/>
    <w:rsid w:val="00CD249F"/>
    <w:rsid w:val="00CD3165"/>
    <w:rsid w:val="00CD3369"/>
    <w:rsid w:val="00CD3374"/>
    <w:rsid w:val="00CD36AE"/>
    <w:rsid w:val="00CD399A"/>
    <w:rsid w:val="00CD3EA3"/>
    <w:rsid w:val="00CD41B6"/>
    <w:rsid w:val="00CD429B"/>
    <w:rsid w:val="00CD44A1"/>
    <w:rsid w:val="00CD4AC3"/>
    <w:rsid w:val="00CD5106"/>
    <w:rsid w:val="00CD5250"/>
    <w:rsid w:val="00CD540E"/>
    <w:rsid w:val="00CD548A"/>
    <w:rsid w:val="00CD55D7"/>
    <w:rsid w:val="00CD58A6"/>
    <w:rsid w:val="00CD5CDD"/>
    <w:rsid w:val="00CD6234"/>
    <w:rsid w:val="00CD6B35"/>
    <w:rsid w:val="00CD6CE5"/>
    <w:rsid w:val="00CD6F6F"/>
    <w:rsid w:val="00CD6FBA"/>
    <w:rsid w:val="00CD74BC"/>
    <w:rsid w:val="00CD78E8"/>
    <w:rsid w:val="00CD79F4"/>
    <w:rsid w:val="00CE0DBA"/>
    <w:rsid w:val="00CE0EA5"/>
    <w:rsid w:val="00CE0EB7"/>
    <w:rsid w:val="00CE10F4"/>
    <w:rsid w:val="00CE14D2"/>
    <w:rsid w:val="00CE15FA"/>
    <w:rsid w:val="00CE1969"/>
    <w:rsid w:val="00CE1B13"/>
    <w:rsid w:val="00CE1FDE"/>
    <w:rsid w:val="00CE3A78"/>
    <w:rsid w:val="00CE3DDA"/>
    <w:rsid w:val="00CE3EFF"/>
    <w:rsid w:val="00CE4258"/>
    <w:rsid w:val="00CE4569"/>
    <w:rsid w:val="00CE48F4"/>
    <w:rsid w:val="00CE4B5A"/>
    <w:rsid w:val="00CE4CEE"/>
    <w:rsid w:val="00CE4D1A"/>
    <w:rsid w:val="00CE5E8B"/>
    <w:rsid w:val="00CE659F"/>
    <w:rsid w:val="00CE68A6"/>
    <w:rsid w:val="00CE6DDD"/>
    <w:rsid w:val="00CF01B3"/>
    <w:rsid w:val="00CF01E2"/>
    <w:rsid w:val="00CF0B35"/>
    <w:rsid w:val="00CF128E"/>
    <w:rsid w:val="00CF1742"/>
    <w:rsid w:val="00CF1A14"/>
    <w:rsid w:val="00CF258E"/>
    <w:rsid w:val="00CF25A2"/>
    <w:rsid w:val="00CF2744"/>
    <w:rsid w:val="00CF34F8"/>
    <w:rsid w:val="00CF373C"/>
    <w:rsid w:val="00CF3A73"/>
    <w:rsid w:val="00CF4DBA"/>
    <w:rsid w:val="00CF5A51"/>
    <w:rsid w:val="00CF5E54"/>
    <w:rsid w:val="00CF72CA"/>
    <w:rsid w:val="00CF7B3D"/>
    <w:rsid w:val="00CF7C65"/>
    <w:rsid w:val="00D0059F"/>
    <w:rsid w:val="00D01564"/>
    <w:rsid w:val="00D01BE6"/>
    <w:rsid w:val="00D01F52"/>
    <w:rsid w:val="00D02598"/>
    <w:rsid w:val="00D0280E"/>
    <w:rsid w:val="00D02C2E"/>
    <w:rsid w:val="00D031CD"/>
    <w:rsid w:val="00D032C8"/>
    <w:rsid w:val="00D038FC"/>
    <w:rsid w:val="00D03BF8"/>
    <w:rsid w:val="00D04108"/>
    <w:rsid w:val="00D044EF"/>
    <w:rsid w:val="00D045BF"/>
    <w:rsid w:val="00D049E4"/>
    <w:rsid w:val="00D04A52"/>
    <w:rsid w:val="00D04E62"/>
    <w:rsid w:val="00D05719"/>
    <w:rsid w:val="00D05B97"/>
    <w:rsid w:val="00D05D2B"/>
    <w:rsid w:val="00D06493"/>
    <w:rsid w:val="00D0747E"/>
    <w:rsid w:val="00D079A6"/>
    <w:rsid w:val="00D07CCC"/>
    <w:rsid w:val="00D07CD1"/>
    <w:rsid w:val="00D07D94"/>
    <w:rsid w:val="00D101AD"/>
    <w:rsid w:val="00D10ACE"/>
    <w:rsid w:val="00D10C18"/>
    <w:rsid w:val="00D10DC6"/>
    <w:rsid w:val="00D10EDE"/>
    <w:rsid w:val="00D11A57"/>
    <w:rsid w:val="00D127CF"/>
    <w:rsid w:val="00D12A18"/>
    <w:rsid w:val="00D12AF2"/>
    <w:rsid w:val="00D12C37"/>
    <w:rsid w:val="00D1321D"/>
    <w:rsid w:val="00D132F8"/>
    <w:rsid w:val="00D13765"/>
    <w:rsid w:val="00D13906"/>
    <w:rsid w:val="00D139CF"/>
    <w:rsid w:val="00D13A90"/>
    <w:rsid w:val="00D13C66"/>
    <w:rsid w:val="00D13EA6"/>
    <w:rsid w:val="00D1412F"/>
    <w:rsid w:val="00D14475"/>
    <w:rsid w:val="00D14666"/>
    <w:rsid w:val="00D14920"/>
    <w:rsid w:val="00D14CDD"/>
    <w:rsid w:val="00D154DF"/>
    <w:rsid w:val="00D15588"/>
    <w:rsid w:val="00D155CD"/>
    <w:rsid w:val="00D15DAF"/>
    <w:rsid w:val="00D15F76"/>
    <w:rsid w:val="00D15F7D"/>
    <w:rsid w:val="00D16040"/>
    <w:rsid w:val="00D16143"/>
    <w:rsid w:val="00D162B3"/>
    <w:rsid w:val="00D162F7"/>
    <w:rsid w:val="00D16777"/>
    <w:rsid w:val="00D169B1"/>
    <w:rsid w:val="00D16D80"/>
    <w:rsid w:val="00D16E3D"/>
    <w:rsid w:val="00D173DC"/>
    <w:rsid w:val="00D17955"/>
    <w:rsid w:val="00D17CC8"/>
    <w:rsid w:val="00D17D3F"/>
    <w:rsid w:val="00D20C1A"/>
    <w:rsid w:val="00D21424"/>
    <w:rsid w:val="00D21B08"/>
    <w:rsid w:val="00D2201A"/>
    <w:rsid w:val="00D22114"/>
    <w:rsid w:val="00D2244B"/>
    <w:rsid w:val="00D22B23"/>
    <w:rsid w:val="00D2306A"/>
    <w:rsid w:val="00D23C3B"/>
    <w:rsid w:val="00D24FC2"/>
    <w:rsid w:val="00D2539D"/>
    <w:rsid w:val="00D256AB"/>
    <w:rsid w:val="00D25956"/>
    <w:rsid w:val="00D25AF5"/>
    <w:rsid w:val="00D25CFE"/>
    <w:rsid w:val="00D25FDA"/>
    <w:rsid w:val="00D2614C"/>
    <w:rsid w:val="00D26C2F"/>
    <w:rsid w:val="00D276CC"/>
    <w:rsid w:val="00D3029B"/>
    <w:rsid w:val="00D30C37"/>
    <w:rsid w:val="00D30DC3"/>
    <w:rsid w:val="00D3117A"/>
    <w:rsid w:val="00D31792"/>
    <w:rsid w:val="00D31ABF"/>
    <w:rsid w:val="00D31BF2"/>
    <w:rsid w:val="00D31D94"/>
    <w:rsid w:val="00D32058"/>
    <w:rsid w:val="00D32B81"/>
    <w:rsid w:val="00D333AD"/>
    <w:rsid w:val="00D33517"/>
    <w:rsid w:val="00D33548"/>
    <w:rsid w:val="00D3376E"/>
    <w:rsid w:val="00D33E74"/>
    <w:rsid w:val="00D341F9"/>
    <w:rsid w:val="00D34309"/>
    <w:rsid w:val="00D34582"/>
    <w:rsid w:val="00D346DF"/>
    <w:rsid w:val="00D34A57"/>
    <w:rsid w:val="00D34BCD"/>
    <w:rsid w:val="00D34C14"/>
    <w:rsid w:val="00D35A09"/>
    <w:rsid w:val="00D35BE8"/>
    <w:rsid w:val="00D35CFC"/>
    <w:rsid w:val="00D36C41"/>
    <w:rsid w:val="00D36D8B"/>
    <w:rsid w:val="00D36F1D"/>
    <w:rsid w:val="00D36FA0"/>
    <w:rsid w:val="00D4022A"/>
    <w:rsid w:val="00D408D4"/>
    <w:rsid w:val="00D409E6"/>
    <w:rsid w:val="00D40B2C"/>
    <w:rsid w:val="00D40EF2"/>
    <w:rsid w:val="00D40FB3"/>
    <w:rsid w:val="00D412AD"/>
    <w:rsid w:val="00D41439"/>
    <w:rsid w:val="00D41B32"/>
    <w:rsid w:val="00D42396"/>
    <w:rsid w:val="00D42966"/>
    <w:rsid w:val="00D42ACB"/>
    <w:rsid w:val="00D42C81"/>
    <w:rsid w:val="00D42D53"/>
    <w:rsid w:val="00D42F43"/>
    <w:rsid w:val="00D43085"/>
    <w:rsid w:val="00D43301"/>
    <w:rsid w:val="00D434F9"/>
    <w:rsid w:val="00D436DC"/>
    <w:rsid w:val="00D439BB"/>
    <w:rsid w:val="00D43E20"/>
    <w:rsid w:val="00D4406E"/>
    <w:rsid w:val="00D4456C"/>
    <w:rsid w:val="00D44864"/>
    <w:rsid w:val="00D44A7A"/>
    <w:rsid w:val="00D44B2D"/>
    <w:rsid w:val="00D44CCB"/>
    <w:rsid w:val="00D44D08"/>
    <w:rsid w:val="00D45660"/>
    <w:rsid w:val="00D458D7"/>
    <w:rsid w:val="00D45FB3"/>
    <w:rsid w:val="00D46946"/>
    <w:rsid w:val="00D4716F"/>
    <w:rsid w:val="00D471A4"/>
    <w:rsid w:val="00D47665"/>
    <w:rsid w:val="00D476E2"/>
    <w:rsid w:val="00D47A60"/>
    <w:rsid w:val="00D47D35"/>
    <w:rsid w:val="00D50452"/>
    <w:rsid w:val="00D508D2"/>
    <w:rsid w:val="00D511F3"/>
    <w:rsid w:val="00D515F0"/>
    <w:rsid w:val="00D520CC"/>
    <w:rsid w:val="00D5213B"/>
    <w:rsid w:val="00D528C1"/>
    <w:rsid w:val="00D52E6D"/>
    <w:rsid w:val="00D52EBC"/>
    <w:rsid w:val="00D52F15"/>
    <w:rsid w:val="00D536A8"/>
    <w:rsid w:val="00D53865"/>
    <w:rsid w:val="00D53A91"/>
    <w:rsid w:val="00D54877"/>
    <w:rsid w:val="00D5490C"/>
    <w:rsid w:val="00D54A27"/>
    <w:rsid w:val="00D54AF4"/>
    <w:rsid w:val="00D5552D"/>
    <w:rsid w:val="00D55F9D"/>
    <w:rsid w:val="00D574A8"/>
    <w:rsid w:val="00D579A7"/>
    <w:rsid w:val="00D57D9A"/>
    <w:rsid w:val="00D605A2"/>
    <w:rsid w:val="00D60676"/>
    <w:rsid w:val="00D606E3"/>
    <w:rsid w:val="00D60ED4"/>
    <w:rsid w:val="00D60F38"/>
    <w:rsid w:val="00D60F8C"/>
    <w:rsid w:val="00D62504"/>
    <w:rsid w:val="00D627A7"/>
    <w:rsid w:val="00D62911"/>
    <w:rsid w:val="00D63608"/>
    <w:rsid w:val="00D6384B"/>
    <w:rsid w:val="00D63BD0"/>
    <w:rsid w:val="00D64527"/>
    <w:rsid w:val="00D6461B"/>
    <w:rsid w:val="00D64A18"/>
    <w:rsid w:val="00D64ED0"/>
    <w:rsid w:val="00D64FDB"/>
    <w:rsid w:val="00D65200"/>
    <w:rsid w:val="00D65A3F"/>
    <w:rsid w:val="00D66286"/>
    <w:rsid w:val="00D66369"/>
    <w:rsid w:val="00D6670C"/>
    <w:rsid w:val="00D668EB"/>
    <w:rsid w:val="00D67943"/>
    <w:rsid w:val="00D67A53"/>
    <w:rsid w:val="00D67D27"/>
    <w:rsid w:val="00D67F72"/>
    <w:rsid w:val="00D700F9"/>
    <w:rsid w:val="00D705CF"/>
    <w:rsid w:val="00D70688"/>
    <w:rsid w:val="00D708D5"/>
    <w:rsid w:val="00D70A90"/>
    <w:rsid w:val="00D70B52"/>
    <w:rsid w:val="00D7198A"/>
    <w:rsid w:val="00D71AB4"/>
    <w:rsid w:val="00D71BB9"/>
    <w:rsid w:val="00D71C32"/>
    <w:rsid w:val="00D71C96"/>
    <w:rsid w:val="00D7279C"/>
    <w:rsid w:val="00D72F12"/>
    <w:rsid w:val="00D72F4B"/>
    <w:rsid w:val="00D7317D"/>
    <w:rsid w:val="00D7420A"/>
    <w:rsid w:val="00D742D2"/>
    <w:rsid w:val="00D7460A"/>
    <w:rsid w:val="00D74780"/>
    <w:rsid w:val="00D751DA"/>
    <w:rsid w:val="00D753E7"/>
    <w:rsid w:val="00D7552F"/>
    <w:rsid w:val="00D76FB8"/>
    <w:rsid w:val="00D77123"/>
    <w:rsid w:val="00D7723E"/>
    <w:rsid w:val="00D77908"/>
    <w:rsid w:val="00D77D12"/>
    <w:rsid w:val="00D807C0"/>
    <w:rsid w:val="00D80893"/>
    <w:rsid w:val="00D80A0B"/>
    <w:rsid w:val="00D80C62"/>
    <w:rsid w:val="00D810C1"/>
    <w:rsid w:val="00D81450"/>
    <w:rsid w:val="00D81861"/>
    <w:rsid w:val="00D820D4"/>
    <w:rsid w:val="00D82196"/>
    <w:rsid w:val="00D82764"/>
    <w:rsid w:val="00D82F98"/>
    <w:rsid w:val="00D8346A"/>
    <w:rsid w:val="00D834E6"/>
    <w:rsid w:val="00D83AED"/>
    <w:rsid w:val="00D83B05"/>
    <w:rsid w:val="00D84617"/>
    <w:rsid w:val="00D846EE"/>
    <w:rsid w:val="00D84FBE"/>
    <w:rsid w:val="00D850F8"/>
    <w:rsid w:val="00D856E0"/>
    <w:rsid w:val="00D857FB"/>
    <w:rsid w:val="00D85AD0"/>
    <w:rsid w:val="00D85C14"/>
    <w:rsid w:val="00D860C0"/>
    <w:rsid w:val="00D863DC"/>
    <w:rsid w:val="00D86629"/>
    <w:rsid w:val="00D86AD9"/>
    <w:rsid w:val="00D86DD8"/>
    <w:rsid w:val="00D87253"/>
    <w:rsid w:val="00D87CC8"/>
    <w:rsid w:val="00D87D12"/>
    <w:rsid w:val="00D87E40"/>
    <w:rsid w:val="00D901A9"/>
    <w:rsid w:val="00D90304"/>
    <w:rsid w:val="00D90C6D"/>
    <w:rsid w:val="00D90C94"/>
    <w:rsid w:val="00D90D15"/>
    <w:rsid w:val="00D90F88"/>
    <w:rsid w:val="00D920CD"/>
    <w:rsid w:val="00D92116"/>
    <w:rsid w:val="00D924B3"/>
    <w:rsid w:val="00D9371E"/>
    <w:rsid w:val="00D93799"/>
    <w:rsid w:val="00D9399F"/>
    <w:rsid w:val="00D93BF0"/>
    <w:rsid w:val="00D94E69"/>
    <w:rsid w:val="00D94FB0"/>
    <w:rsid w:val="00D94FE6"/>
    <w:rsid w:val="00D9514A"/>
    <w:rsid w:val="00D95755"/>
    <w:rsid w:val="00D95FD5"/>
    <w:rsid w:val="00D96260"/>
    <w:rsid w:val="00D962DF"/>
    <w:rsid w:val="00D964C2"/>
    <w:rsid w:val="00D96624"/>
    <w:rsid w:val="00D967E0"/>
    <w:rsid w:val="00D96EFA"/>
    <w:rsid w:val="00D971C7"/>
    <w:rsid w:val="00D9730D"/>
    <w:rsid w:val="00D979D9"/>
    <w:rsid w:val="00DA02C6"/>
    <w:rsid w:val="00DA0B76"/>
    <w:rsid w:val="00DA1270"/>
    <w:rsid w:val="00DA1545"/>
    <w:rsid w:val="00DA1A1B"/>
    <w:rsid w:val="00DA1B4E"/>
    <w:rsid w:val="00DA1E4E"/>
    <w:rsid w:val="00DA2AC8"/>
    <w:rsid w:val="00DA2D3B"/>
    <w:rsid w:val="00DA3263"/>
    <w:rsid w:val="00DA4434"/>
    <w:rsid w:val="00DA4662"/>
    <w:rsid w:val="00DA534D"/>
    <w:rsid w:val="00DA5EB8"/>
    <w:rsid w:val="00DA5FAC"/>
    <w:rsid w:val="00DA6008"/>
    <w:rsid w:val="00DA683E"/>
    <w:rsid w:val="00DA77AB"/>
    <w:rsid w:val="00DA7C7F"/>
    <w:rsid w:val="00DA7E68"/>
    <w:rsid w:val="00DB0E7D"/>
    <w:rsid w:val="00DB0ED2"/>
    <w:rsid w:val="00DB0F60"/>
    <w:rsid w:val="00DB13AB"/>
    <w:rsid w:val="00DB1971"/>
    <w:rsid w:val="00DB1983"/>
    <w:rsid w:val="00DB1C17"/>
    <w:rsid w:val="00DB1D49"/>
    <w:rsid w:val="00DB1F7D"/>
    <w:rsid w:val="00DB2045"/>
    <w:rsid w:val="00DB218D"/>
    <w:rsid w:val="00DB23E7"/>
    <w:rsid w:val="00DB2A78"/>
    <w:rsid w:val="00DB2AA9"/>
    <w:rsid w:val="00DB2B09"/>
    <w:rsid w:val="00DB2B2F"/>
    <w:rsid w:val="00DB3516"/>
    <w:rsid w:val="00DB3B9C"/>
    <w:rsid w:val="00DB4488"/>
    <w:rsid w:val="00DB4D25"/>
    <w:rsid w:val="00DB4F19"/>
    <w:rsid w:val="00DB5025"/>
    <w:rsid w:val="00DB6EE1"/>
    <w:rsid w:val="00DB7015"/>
    <w:rsid w:val="00DB74EE"/>
    <w:rsid w:val="00DB7A02"/>
    <w:rsid w:val="00DB7A2C"/>
    <w:rsid w:val="00DB7A30"/>
    <w:rsid w:val="00DB7A50"/>
    <w:rsid w:val="00DB7E52"/>
    <w:rsid w:val="00DC0354"/>
    <w:rsid w:val="00DC0B2B"/>
    <w:rsid w:val="00DC14F8"/>
    <w:rsid w:val="00DC16D1"/>
    <w:rsid w:val="00DC1793"/>
    <w:rsid w:val="00DC1852"/>
    <w:rsid w:val="00DC22DF"/>
    <w:rsid w:val="00DC26F5"/>
    <w:rsid w:val="00DC2CE7"/>
    <w:rsid w:val="00DC2E0F"/>
    <w:rsid w:val="00DC45C3"/>
    <w:rsid w:val="00DC45E5"/>
    <w:rsid w:val="00DC4BD1"/>
    <w:rsid w:val="00DC52CF"/>
    <w:rsid w:val="00DC5708"/>
    <w:rsid w:val="00DC58E0"/>
    <w:rsid w:val="00DC5DD9"/>
    <w:rsid w:val="00DC6299"/>
    <w:rsid w:val="00DC6509"/>
    <w:rsid w:val="00DC6B05"/>
    <w:rsid w:val="00DC7D1F"/>
    <w:rsid w:val="00DC7F19"/>
    <w:rsid w:val="00DD0389"/>
    <w:rsid w:val="00DD0509"/>
    <w:rsid w:val="00DD0705"/>
    <w:rsid w:val="00DD0D2C"/>
    <w:rsid w:val="00DD0DB2"/>
    <w:rsid w:val="00DD0F23"/>
    <w:rsid w:val="00DD1134"/>
    <w:rsid w:val="00DD12D7"/>
    <w:rsid w:val="00DD16E5"/>
    <w:rsid w:val="00DD1B9A"/>
    <w:rsid w:val="00DD1BAB"/>
    <w:rsid w:val="00DD1BC9"/>
    <w:rsid w:val="00DD1E1B"/>
    <w:rsid w:val="00DD3223"/>
    <w:rsid w:val="00DD32CD"/>
    <w:rsid w:val="00DD37A6"/>
    <w:rsid w:val="00DD3CCD"/>
    <w:rsid w:val="00DD3F4D"/>
    <w:rsid w:val="00DD46D5"/>
    <w:rsid w:val="00DD484D"/>
    <w:rsid w:val="00DD4F43"/>
    <w:rsid w:val="00DD5F7F"/>
    <w:rsid w:val="00DD69C8"/>
    <w:rsid w:val="00DD6C23"/>
    <w:rsid w:val="00DD6FDE"/>
    <w:rsid w:val="00DD73EB"/>
    <w:rsid w:val="00DD7663"/>
    <w:rsid w:val="00DD7CA1"/>
    <w:rsid w:val="00DD7D3D"/>
    <w:rsid w:val="00DE01BD"/>
    <w:rsid w:val="00DE0417"/>
    <w:rsid w:val="00DE0B41"/>
    <w:rsid w:val="00DE1961"/>
    <w:rsid w:val="00DE1CFB"/>
    <w:rsid w:val="00DE20FD"/>
    <w:rsid w:val="00DE246C"/>
    <w:rsid w:val="00DE25E6"/>
    <w:rsid w:val="00DE2A1D"/>
    <w:rsid w:val="00DE312E"/>
    <w:rsid w:val="00DE3363"/>
    <w:rsid w:val="00DE3773"/>
    <w:rsid w:val="00DE3ABE"/>
    <w:rsid w:val="00DE3BB1"/>
    <w:rsid w:val="00DE468D"/>
    <w:rsid w:val="00DE46D4"/>
    <w:rsid w:val="00DE4C19"/>
    <w:rsid w:val="00DE4DD7"/>
    <w:rsid w:val="00DE4DE5"/>
    <w:rsid w:val="00DE57DC"/>
    <w:rsid w:val="00DE584A"/>
    <w:rsid w:val="00DE597B"/>
    <w:rsid w:val="00DE5CB6"/>
    <w:rsid w:val="00DE6119"/>
    <w:rsid w:val="00DE62F3"/>
    <w:rsid w:val="00DE671E"/>
    <w:rsid w:val="00DE6B0B"/>
    <w:rsid w:val="00DE6F15"/>
    <w:rsid w:val="00DE7837"/>
    <w:rsid w:val="00DF01A4"/>
    <w:rsid w:val="00DF0444"/>
    <w:rsid w:val="00DF051B"/>
    <w:rsid w:val="00DF051D"/>
    <w:rsid w:val="00DF083A"/>
    <w:rsid w:val="00DF0FAE"/>
    <w:rsid w:val="00DF2D4D"/>
    <w:rsid w:val="00DF3426"/>
    <w:rsid w:val="00DF350D"/>
    <w:rsid w:val="00DF358A"/>
    <w:rsid w:val="00DF363C"/>
    <w:rsid w:val="00DF39F5"/>
    <w:rsid w:val="00DF3FDA"/>
    <w:rsid w:val="00DF4284"/>
    <w:rsid w:val="00DF42D2"/>
    <w:rsid w:val="00DF439D"/>
    <w:rsid w:val="00DF4675"/>
    <w:rsid w:val="00DF5537"/>
    <w:rsid w:val="00DF5936"/>
    <w:rsid w:val="00DF5D1C"/>
    <w:rsid w:val="00DF5D41"/>
    <w:rsid w:val="00DF6539"/>
    <w:rsid w:val="00DF65AA"/>
    <w:rsid w:val="00DF7130"/>
    <w:rsid w:val="00DF76C1"/>
    <w:rsid w:val="00E00076"/>
    <w:rsid w:val="00E00622"/>
    <w:rsid w:val="00E00641"/>
    <w:rsid w:val="00E0071A"/>
    <w:rsid w:val="00E00D1C"/>
    <w:rsid w:val="00E0153D"/>
    <w:rsid w:val="00E01DE3"/>
    <w:rsid w:val="00E01E16"/>
    <w:rsid w:val="00E01E43"/>
    <w:rsid w:val="00E01F0D"/>
    <w:rsid w:val="00E023F3"/>
    <w:rsid w:val="00E02760"/>
    <w:rsid w:val="00E02A4F"/>
    <w:rsid w:val="00E02B45"/>
    <w:rsid w:val="00E02EFA"/>
    <w:rsid w:val="00E03150"/>
    <w:rsid w:val="00E035D6"/>
    <w:rsid w:val="00E0366C"/>
    <w:rsid w:val="00E03B08"/>
    <w:rsid w:val="00E03F15"/>
    <w:rsid w:val="00E0435D"/>
    <w:rsid w:val="00E04410"/>
    <w:rsid w:val="00E05245"/>
    <w:rsid w:val="00E059A7"/>
    <w:rsid w:val="00E05D18"/>
    <w:rsid w:val="00E0679B"/>
    <w:rsid w:val="00E067D3"/>
    <w:rsid w:val="00E06C40"/>
    <w:rsid w:val="00E06CDB"/>
    <w:rsid w:val="00E0714A"/>
    <w:rsid w:val="00E07932"/>
    <w:rsid w:val="00E07C0C"/>
    <w:rsid w:val="00E07D40"/>
    <w:rsid w:val="00E07ECB"/>
    <w:rsid w:val="00E07FDA"/>
    <w:rsid w:val="00E10311"/>
    <w:rsid w:val="00E1037D"/>
    <w:rsid w:val="00E105CB"/>
    <w:rsid w:val="00E106D5"/>
    <w:rsid w:val="00E1080F"/>
    <w:rsid w:val="00E108AB"/>
    <w:rsid w:val="00E10F1C"/>
    <w:rsid w:val="00E11E21"/>
    <w:rsid w:val="00E12361"/>
    <w:rsid w:val="00E12580"/>
    <w:rsid w:val="00E13029"/>
    <w:rsid w:val="00E130F8"/>
    <w:rsid w:val="00E134A9"/>
    <w:rsid w:val="00E1392E"/>
    <w:rsid w:val="00E14797"/>
    <w:rsid w:val="00E14C19"/>
    <w:rsid w:val="00E1527F"/>
    <w:rsid w:val="00E1536D"/>
    <w:rsid w:val="00E15E7D"/>
    <w:rsid w:val="00E15F7B"/>
    <w:rsid w:val="00E16CBE"/>
    <w:rsid w:val="00E16FA8"/>
    <w:rsid w:val="00E172DB"/>
    <w:rsid w:val="00E17E02"/>
    <w:rsid w:val="00E17F1E"/>
    <w:rsid w:val="00E203EB"/>
    <w:rsid w:val="00E20870"/>
    <w:rsid w:val="00E20D3E"/>
    <w:rsid w:val="00E20E64"/>
    <w:rsid w:val="00E2116B"/>
    <w:rsid w:val="00E213CF"/>
    <w:rsid w:val="00E21597"/>
    <w:rsid w:val="00E2168F"/>
    <w:rsid w:val="00E218DE"/>
    <w:rsid w:val="00E2201C"/>
    <w:rsid w:val="00E2275B"/>
    <w:rsid w:val="00E22F9E"/>
    <w:rsid w:val="00E23AFA"/>
    <w:rsid w:val="00E23B49"/>
    <w:rsid w:val="00E23F3E"/>
    <w:rsid w:val="00E24042"/>
    <w:rsid w:val="00E24301"/>
    <w:rsid w:val="00E24B50"/>
    <w:rsid w:val="00E2566E"/>
    <w:rsid w:val="00E25A02"/>
    <w:rsid w:val="00E2605E"/>
    <w:rsid w:val="00E26287"/>
    <w:rsid w:val="00E26640"/>
    <w:rsid w:val="00E2734F"/>
    <w:rsid w:val="00E27351"/>
    <w:rsid w:val="00E27B17"/>
    <w:rsid w:val="00E27B68"/>
    <w:rsid w:val="00E30075"/>
    <w:rsid w:val="00E30D9E"/>
    <w:rsid w:val="00E3103B"/>
    <w:rsid w:val="00E312FF"/>
    <w:rsid w:val="00E31863"/>
    <w:rsid w:val="00E31AE3"/>
    <w:rsid w:val="00E31C08"/>
    <w:rsid w:val="00E31C24"/>
    <w:rsid w:val="00E32713"/>
    <w:rsid w:val="00E33453"/>
    <w:rsid w:val="00E33536"/>
    <w:rsid w:val="00E33665"/>
    <w:rsid w:val="00E338BD"/>
    <w:rsid w:val="00E33CA7"/>
    <w:rsid w:val="00E33D92"/>
    <w:rsid w:val="00E34129"/>
    <w:rsid w:val="00E34165"/>
    <w:rsid w:val="00E341AF"/>
    <w:rsid w:val="00E342AE"/>
    <w:rsid w:val="00E3466F"/>
    <w:rsid w:val="00E34760"/>
    <w:rsid w:val="00E34D22"/>
    <w:rsid w:val="00E35522"/>
    <w:rsid w:val="00E35F45"/>
    <w:rsid w:val="00E360D3"/>
    <w:rsid w:val="00E3615D"/>
    <w:rsid w:val="00E362B5"/>
    <w:rsid w:val="00E366C5"/>
    <w:rsid w:val="00E36F30"/>
    <w:rsid w:val="00E37935"/>
    <w:rsid w:val="00E401B8"/>
    <w:rsid w:val="00E40EB7"/>
    <w:rsid w:val="00E41026"/>
    <w:rsid w:val="00E411EE"/>
    <w:rsid w:val="00E426CA"/>
    <w:rsid w:val="00E427F6"/>
    <w:rsid w:val="00E42B0F"/>
    <w:rsid w:val="00E42B5D"/>
    <w:rsid w:val="00E43A77"/>
    <w:rsid w:val="00E43D34"/>
    <w:rsid w:val="00E4478A"/>
    <w:rsid w:val="00E451CB"/>
    <w:rsid w:val="00E45392"/>
    <w:rsid w:val="00E45898"/>
    <w:rsid w:val="00E45B95"/>
    <w:rsid w:val="00E45BB2"/>
    <w:rsid w:val="00E45E0E"/>
    <w:rsid w:val="00E45E5A"/>
    <w:rsid w:val="00E460D3"/>
    <w:rsid w:val="00E460E4"/>
    <w:rsid w:val="00E4627D"/>
    <w:rsid w:val="00E46569"/>
    <w:rsid w:val="00E4657C"/>
    <w:rsid w:val="00E466C8"/>
    <w:rsid w:val="00E475E8"/>
    <w:rsid w:val="00E4791C"/>
    <w:rsid w:val="00E47D23"/>
    <w:rsid w:val="00E47E46"/>
    <w:rsid w:val="00E501C0"/>
    <w:rsid w:val="00E501DA"/>
    <w:rsid w:val="00E50346"/>
    <w:rsid w:val="00E5060D"/>
    <w:rsid w:val="00E50AB0"/>
    <w:rsid w:val="00E50AFB"/>
    <w:rsid w:val="00E50BE1"/>
    <w:rsid w:val="00E50C0C"/>
    <w:rsid w:val="00E50DA8"/>
    <w:rsid w:val="00E514B5"/>
    <w:rsid w:val="00E515D1"/>
    <w:rsid w:val="00E51E38"/>
    <w:rsid w:val="00E52225"/>
    <w:rsid w:val="00E52ACD"/>
    <w:rsid w:val="00E52C16"/>
    <w:rsid w:val="00E534C7"/>
    <w:rsid w:val="00E538D6"/>
    <w:rsid w:val="00E53E3A"/>
    <w:rsid w:val="00E54FA7"/>
    <w:rsid w:val="00E55702"/>
    <w:rsid w:val="00E55FCC"/>
    <w:rsid w:val="00E56005"/>
    <w:rsid w:val="00E56363"/>
    <w:rsid w:val="00E563B7"/>
    <w:rsid w:val="00E563C1"/>
    <w:rsid w:val="00E56F34"/>
    <w:rsid w:val="00E575F6"/>
    <w:rsid w:val="00E57D51"/>
    <w:rsid w:val="00E57E5B"/>
    <w:rsid w:val="00E57E9E"/>
    <w:rsid w:val="00E6017F"/>
    <w:rsid w:val="00E6020B"/>
    <w:rsid w:val="00E60639"/>
    <w:rsid w:val="00E607EE"/>
    <w:rsid w:val="00E60B1D"/>
    <w:rsid w:val="00E610D1"/>
    <w:rsid w:val="00E61139"/>
    <w:rsid w:val="00E6149C"/>
    <w:rsid w:val="00E61969"/>
    <w:rsid w:val="00E61A37"/>
    <w:rsid w:val="00E61D09"/>
    <w:rsid w:val="00E62040"/>
    <w:rsid w:val="00E62AB4"/>
    <w:rsid w:val="00E63D97"/>
    <w:rsid w:val="00E640C4"/>
    <w:rsid w:val="00E640CC"/>
    <w:rsid w:val="00E6465A"/>
    <w:rsid w:val="00E646A2"/>
    <w:rsid w:val="00E64C07"/>
    <w:rsid w:val="00E64F51"/>
    <w:rsid w:val="00E65059"/>
    <w:rsid w:val="00E65409"/>
    <w:rsid w:val="00E656E0"/>
    <w:rsid w:val="00E65858"/>
    <w:rsid w:val="00E65E99"/>
    <w:rsid w:val="00E65EA7"/>
    <w:rsid w:val="00E67A2C"/>
    <w:rsid w:val="00E707CB"/>
    <w:rsid w:val="00E70C3D"/>
    <w:rsid w:val="00E71575"/>
    <w:rsid w:val="00E716B5"/>
    <w:rsid w:val="00E7172B"/>
    <w:rsid w:val="00E71977"/>
    <w:rsid w:val="00E72092"/>
    <w:rsid w:val="00E72238"/>
    <w:rsid w:val="00E72892"/>
    <w:rsid w:val="00E7295B"/>
    <w:rsid w:val="00E72CF2"/>
    <w:rsid w:val="00E73385"/>
    <w:rsid w:val="00E73A7B"/>
    <w:rsid w:val="00E73E6B"/>
    <w:rsid w:val="00E74622"/>
    <w:rsid w:val="00E75603"/>
    <w:rsid w:val="00E7597E"/>
    <w:rsid w:val="00E75EEA"/>
    <w:rsid w:val="00E75F9B"/>
    <w:rsid w:val="00E766C8"/>
    <w:rsid w:val="00E76AB7"/>
    <w:rsid w:val="00E7765B"/>
    <w:rsid w:val="00E7787B"/>
    <w:rsid w:val="00E77BEB"/>
    <w:rsid w:val="00E77C65"/>
    <w:rsid w:val="00E77FB2"/>
    <w:rsid w:val="00E808FE"/>
    <w:rsid w:val="00E80DF9"/>
    <w:rsid w:val="00E8177F"/>
    <w:rsid w:val="00E81865"/>
    <w:rsid w:val="00E81E0F"/>
    <w:rsid w:val="00E82B42"/>
    <w:rsid w:val="00E82FAA"/>
    <w:rsid w:val="00E83138"/>
    <w:rsid w:val="00E8347D"/>
    <w:rsid w:val="00E834FA"/>
    <w:rsid w:val="00E83FE7"/>
    <w:rsid w:val="00E8495C"/>
    <w:rsid w:val="00E84A2A"/>
    <w:rsid w:val="00E84D27"/>
    <w:rsid w:val="00E853CE"/>
    <w:rsid w:val="00E85EC6"/>
    <w:rsid w:val="00E86293"/>
    <w:rsid w:val="00E8652B"/>
    <w:rsid w:val="00E86799"/>
    <w:rsid w:val="00E871C1"/>
    <w:rsid w:val="00E871FA"/>
    <w:rsid w:val="00E87830"/>
    <w:rsid w:val="00E87AA3"/>
    <w:rsid w:val="00E90483"/>
    <w:rsid w:val="00E905FE"/>
    <w:rsid w:val="00E90CE6"/>
    <w:rsid w:val="00E918B6"/>
    <w:rsid w:val="00E9267B"/>
    <w:rsid w:val="00E92824"/>
    <w:rsid w:val="00E92841"/>
    <w:rsid w:val="00E9290A"/>
    <w:rsid w:val="00E92980"/>
    <w:rsid w:val="00E92DC1"/>
    <w:rsid w:val="00E934E3"/>
    <w:rsid w:val="00E9363F"/>
    <w:rsid w:val="00E94035"/>
    <w:rsid w:val="00E944A5"/>
    <w:rsid w:val="00E9450F"/>
    <w:rsid w:val="00E94B9A"/>
    <w:rsid w:val="00E9530B"/>
    <w:rsid w:val="00E95D33"/>
    <w:rsid w:val="00E95FCB"/>
    <w:rsid w:val="00E9605A"/>
    <w:rsid w:val="00E96245"/>
    <w:rsid w:val="00E96E21"/>
    <w:rsid w:val="00E97074"/>
    <w:rsid w:val="00E97149"/>
    <w:rsid w:val="00E97748"/>
    <w:rsid w:val="00E97861"/>
    <w:rsid w:val="00E978D4"/>
    <w:rsid w:val="00E97A4E"/>
    <w:rsid w:val="00EA02B9"/>
    <w:rsid w:val="00EA09E1"/>
    <w:rsid w:val="00EA09E8"/>
    <w:rsid w:val="00EA0D13"/>
    <w:rsid w:val="00EA11BF"/>
    <w:rsid w:val="00EA11ED"/>
    <w:rsid w:val="00EA1375"/>
    <w:rsid w:val="00EA1B4B"/>
    <w:rsid w:val="00EA21F9"/>
    <w:rsid w:val="00EA2632"/>
    <w:rsid w:val="00EA2692"/>
    <w:rsid w:val="00EA2DA3"/>
    <w:rsid w:val="00EA302D"/>
    <w:rsid w:val="00EA3780"/>
    <w:rsid w:val="00EA3784"/>
    <w:rsid w:val="00EA51AE"/>
    <w:rsid w:val="00EA5889"/>
    <w:rsid w:val="00EA5EE2"/>
    <w:rsid w:val="00EA5F05"/>
    <w:rsid w:val="00EA5F2C"/>
    <w:rsid w:val="00EA6A14"/>
    <w:rsid w:val="00EA6E9D"/>
    <w:rsid w:val="00EA79C5"/>
    <w:rsid w:val="00EA7C55"/>
    <w:rsid w:val="00EA7FC1"/>
    <w:rsid w:val="00EB03E6"/>
    <w:rsid w:val="00EB0999"/>
    <w:rsid w:val="00EB0CF3"/>
    <w:rsid w:val="00EB0DF4"/>
    <w:rsid w:val="00EB0F87"/>
    <w:rsid w:val="00EB1C87"/>
    <w:rsid w:val="00EB2391"/>
    <w:rsid w:val="00EB2E8A"/>
    <w:rsid w:val="00EB3026"/>
    <w:rsid w:val="00EB31DB"/>
    <w:rsid w:val="00EB3579"/>
    <w:rsid w:val="00EB3D9A"/>
    <w:rsid w:val="00EB4227"/>
    <w:rsid w:val="00EB44D0"/>
    <w:rsid w:val="00EB4A7C"/>
    <w:rsid w:val="00EB4FAB"/>
    <w:rsid w:val="00EB549C"/>
    <w:rsid w:val="00EB54B9"/>
    <w:rsid w:val="00EB55FF"/>
    <w:rsid w:val="00EB594C"/>
    <w:rsid w:val="00EB6416"/>
    <w:rsid w:val="00EB791C"/>
    <w:rsid w:val="00EB7B92"/>
    <w:rsid w:val="00EB7F60"/>
    <w:rsid w:val="00EC0F73"/>
    <w:rsid w:val="00EC1109"/>
    <w:rsid w:val="00EC142F"/>
    <w:rsid w:val="00EC144D"/>
    <w:rsid w:val="00EC1A6C"/>
    <w:rsid w:val="00EC25BB"/>
    <w:rsid w:val="00EC27E8"/>
    <w:rsid w:val="00EC2805"/>
    <w:rsid w:val="00EC2BFB"/>
    <w:rsid w:val="00EC32A9"/>
    <w:rsid w:val="00EC34EC"/>
    <w:rsid w:val="00EC374B"/>
    <w:rsid w:val="00EC37CB"/>
    <w:rsid w:val="00EC4725"/>
    <w:rsid w:val="00EC4914"/>
    <w:rsid w:val="00EC4B21"/>
    <w:rsid w:val="00EC5264"/>
    <w:rsid w:val="00EC53DB"/>
    <w:rsid w:val="00EC57F9"/>
    <w:rsid w:val="00EC5FB9"/>
    <w:rsid w:val="00EC6145"/>
    <w:rsid w:val="00EC6355"/>
    <w:rsid w:val="00EC6488"/>
    <w:rsid w:val="00EC70DA"/>
    <w:rsid w:val="00EC746F"/>
    <w:rsid w:val="00EC74B8"/>
    <w:rsid w:val="00EC79AF"/>
    <w:rsid w:val="00EC79D3"/>
    <w:rsid w:val="00EC7EDC"/>
    <w:rsid w:val="00EC7EFB"/>
    <w:rsid w:val="00ED060E"/>
    <w:rsid w:val="00ED06E2"/>
    <w:rsid w:val="00ED10F4"/>
    <w:rsid w:val="00ED14FD"/>
    <w:rsid w:val="00ED1836"/>
    <w:rsid w:val="00ED1AAF"/>
    <w:rsid w:val="00ED1B69"/>
    <w:rsid w:val="00ED1CE9"/>
    <w:rsid w:val="00ED1E10"/>
    <w:rsid w:val="00ED1FD5"/>
    <w:rsid w:val="00ED2226"/>
    <w:rsid w:val="00ED2890"/>
    <w:rsid w:val="00ED2B12"/>
    <w:rsid w:val="00ED30A4"/>
    <w:rsid w:val="00ED315C"/>
    <w:rsid w:val="00ED3648"/>
    <w:rsid w:val="00ED3AA0"/>
    <w:rsid w:val="00ED3F98"/>
    <w:rsid w:val="00ED40C6"/>
    <w:rsid w:val="00ED4927"/>
    <w:rsid w:val="00ED4CCE"/>
    <w:rsid w:val="00ED5072"/>
    <w:rsid w:val="00ED5100"/>
    <w:rsid w:val="00ED522A"/>
    <w:rsid w:val="00ED5DE3"/>
    <w:rsid w:val="00ED6472"/>
    <w:rsid w:val="00ED6840"/>
    <w:rsid w:val="00ED69BF"/>
    <w:rsid w:val="00ED6CAF"/>
    <w:rsid w:val="00EE03C0"/>
    <w:rsid w:val="00EE0A77"/>
    <w:rsid w:val="00EE0DF9"/>
    <w:rsid w:val="00EE0F99"/>
    <w:rsid w:val="00EE232C"/>
    <w:rsid w:val="00EE29AF"/>
    <w:rsid w:val="00EE2F63"/>
    <w:rsid w:val="00EE31E0"/>
    <w:rsid w:val="00EE4065"/>
    <w:rsid w:val="00EE40C7"/>
    <w:rsid w:val="00EE4842"/>
    <w:rsid w:val="00EE49ED"/>
    <w:rsid w:val="00EE4AD5"/>
    <w:rsid w:val="00EE4B57"/>
    <w:rsid w:val="00EE4C07"/>
    <w:rsid w:val="00EE4F03"/>
    <w:rsid w:val="00EE50FF"/>
    <w:rsid w:val="00EE51EF"/>
    <w:rsid w:val="00EE5217"/>
    <w:rsid w:val="00EE5444"/>
    <w:rsid w:val="00EE6CBE"/>
    <w:rsid w:val="00EE74EF"/>
    <w:rsid w:val="00EE7986"/>
    <w:rsid w:val="00EE7C25"/>
    <w:rsid w:val="00EF0193"/>
    <w:rsid w:val="00EF0412"/>
    <w:rsid w:val="00EF041F"/>
    <w:rsid w:val="00EF0559"/>
    <w:rsid w:val="00EF0DAC"/>
    <w:rsid w:val="00EF14FC"/>
    <w:rsid w:val="00EF17B9"/>
    <w:rsid w:val="00EF182A"/>
    <w:rsid w:val="00EF1D83"/>
    <w:rsid w:val="00EF1F71"/>
    <w:rsid w:val="00EF24C4"/>
    <w:rsid w:val="00EF2A1B"/>
    <w:rsid w:val="00EF2C93"/>
    <w:rsid w:val="00EF2E2E"/>
    <w:rsid w:val="00EF3626"/>
    <w:rsid w:val="00EF374D"/>
    <w:rsid w:val="00EF3C4F"/>
    <w:rsid w:val="00EF3D32"/>
    <w:rsid w:val="00EF410A"/>
    <w:rsid w:val="00EF46FD"/>
    <w:rsid w:val="00EF48E4"/>
    <w:rsid w:val="00EF513C"/>
    <w:rsid w:val="00EF54B6"/>
    <w:rsid w:val="00EF55BF"/>
    <w:rsid w:val="00EF5E66"/>
    <w:rsid w:val="00EF601A"/>
    <w:rsid w:val="00EF6C5A"/>
    <w:rsid w:val="00EF7167"/>
    <w:rsid w:val="00EF7957"/>
    <w:rsid w:val="00F009E4"/>
    <w:rsid w:val="00F00AEA"/>
    <w:rsid w:val="00F01238"/>
    <w:rsid w:val="00F020C1"/>
    <w:rsid w:val="00F0253F"/>
    <w:rsid w:val="00F0262A"/>
    <w:rsid w:val="00F03142"/>
    <w:rsid w:val="00F03690"/>
    <w:rsid w:val="00F03F5C"/>
    <w:rsid w:val="00F04293"/>
    <w:rsid w:val="00F05D34"/>
    <w:rsid w:val="00F05D7A"/>
    <w:rsid w:val="00F05E4C"/>
    <w:rsid w:val="00F060F1"/>
    <w:rsid w:val="00F06AB8"/>
    <w:rsid w:val="00F06BBC"/>
    <w:rsid w:val="00F100CC"/>
    <w:rsid w:val="00F101E6"/>
    <w:rsid w:val="00F10376"/>
    <w:rsid w:val="00F10A51"/>
    <w:rsid w:val="00F10A66"/>
    <w:rsid w:val="00F115F1"/>
    <w:rsid w:val="00F11F44"/>
    <w:rsid w:val="00F12210"/>
    <w:rsid w:val="00F122C6"/>
    <w:rsid w:val="00F123D5"/>
    <w:rsid w:val="00F126CD"/>
    <w:rsid w:val="00F126D8"/>
    <w:rsid w:val="00F1291E"/>
    <w:rsid w:val="00F137FE"/>
    <w:rsid w:val="00F139A8"/>
    <w:rsid w:val="00F13A64"/>
    <w:rsid w:val="00F13DC7"/>
    <w:rsid w:val="00F147D7"/>
    <w:rsid w:val="00F14C34"/>
    <w:rsid w:val="00F14D7C"/>
    <w:rsid w:val="00F15401"/>
    <w:rsid w:val="00F158E0"/>
    <w:rsid w:val="00F15F36"/>
    <w:rsid w:val="00F15F77"/>
    <w:rsid w:val="00F16395"/>
    <w:rsid w:val="00F1655A"/>
    <w:rsid w:val="00F166E1"/>
    <w:rsid w:val="00F16710"/>
    <w:rsid w:val="00F16899"/>
    <w:rsid w:val="00F17016"/>
    <w:rsid w:val="00F172C5"/>
    <w:rsid w:val="00F177A8"/>
    <w:rsid w:val="00F200F6"/>
    <w:rsid w:val="00F202D1"/>
    <w:rsid w:val="00F20AC8"/>
    <w:rsid w:val="00F20B9C"/>
    <w:rsid w:val="00F20F7D"/>
    <w:rsid w:val="00F21B30"/>
    <w:rsid w:val="00F220E9"/>
    <w:rsid w:val="00F22C72"/>
    <w:rsid w:val="00F22F58"/>
    <w:rsid w:val="00F23389"/>
    <w:rsid w:val="00F23459"/>
    <w:rsid w:val="00F23A43"/>
    <w:rsid w:val="00F23B57"/>
    <w:rsid w:val="00F24101"/>
    <w:rsid w:val="00F2486E"/>
    <w:rsid w:val="00F249E2"/>
    <w:rsid w:val="00F25065"/>
    <w:rsid w:val="00F25294"/>
    <w:rsid w:val="00F2538C"/>
    <w:rsid w:val="00F25BA7"/>
    <w:rsid w:val="00F265CC"/>
    <w:rsid w:val="00F26B23"/>
    <w:rsid w:val="00F26C6C"/>
    <w:rsid w:val="00F276ED"/>
    <w:rsid w:val="00F278EF"/>
    <w:rsid w:val="00F27955"/>
    <w:rsid w:val="00F27B59"/>
    <w:rsid w:val="00F27FC3"/>
    <w:rsid w:val="00F3058D"/>
    <w:rsid w:val="00F309C9"/>
    <w:rsid w:val="00F30C70"/>
    <w:rsid w:val="00F3120C"/>
    <w:rsid w:val="00F314C8"/>
    <w:rsid w:val="00F319EE"/>
    <w:rsid w:val="00F31A4D"/>
    <w:rsid w:val="00F31BD3"/>
    <w:rsid w:val="00F3200F"/>
    <w:rsid w:val="00F324D4"/>
    <w:rsid w:val="00F326D9"/>
    <w:rsid w:val="00F32785"/>
    <w:rsid w:val="00F3314A"/>
    <w:rsid w:val="00F334A9"/>
    <w:rsid w:val="00F33655"/>
    <w:rsid w:val="00F33671"/>
    <w:rsid w:val="00F3373C"/>
    <w:rsid w:val="00F33829"/>
    <w:rsid w:val="00F33B44"/>
    <w:rsid w:val="00F33C24"/>
    <w:rsid w:val="00F34DAA"/>
    <w:rsid w:val="00F36241"/>
    <w:rsid w:val="00F36596"/>
    <w:rsid w:val="00F36875"/>
    <w:rsid w:val="00F372BD"/>
    <w:rsid w:val="00F37357"/>
    <w:rsid w:val="00F37474"/>
    <w:rsid w:val="00F37499"/>
    <w:rsid w:val="00F3758F"/>
    <w:rsid w:val="00F3791F"/>
    <w:rsid w:val="00F40007"/>
    <w:rsid w:val="00F40605"/>
    <w:rsid w:val="00F40BEC"/>
    <w:rsid w:val="00F40DB9"/>
    <w:rsid w:val="00F4200F"/>
    <w:rsid w:val="00F43128"/>
    <w:rsid w:val="00F431CE"/>
    <w:rsid w:val="00F432A8"/>
    <w:rsid w:val="00F43E34"/>
    <w:rsid w:val="00F447CC"/>
    <w:rsid w:val="00F44F0C"/>
    <w:rsid w:val="00F4512E"/>
    <w:rsid w:val="00F45374"/>
    <w:rsid w:val="00F4576C"/>
    <w:rsid w:val="00F45893"/>
    <w:rsid w:val="00F45ECA"/>
    <w:rsid w:val="00F45EF1"/>
    <w:rsid w:val="00F46476"/>
    <w:rsid w:val="00F4651D"/>
    <w:rsid w:val="00F46A92"/>
    <w:rsid w:val="00F46A95"/>
    <w:rsid w:val="00F46D2B"/>
    <w:rsid w:val="00F46E31"/>
    <w:rsid w:val="00F470EE"/>
    <w:rsid w:val="00F4764A"/>
    <w:rsid w:val="00F50E1F"/>
    <w:rsid w:val="00F51612"/>
    <w:rsid w:val="00F52490"/>
    <w:rsid w:val="00F52653"/>
    <w:rsid w:val="00F52895"/>
    <w:rsid w:val="00F52F7A"/>
    <w:rsid w:val="00F53425"/>
    <w:rsid w:val="00F5393F"/>
    <w:rsid w:val="00F54006"/>
    <w:rsid w:val="00F540C3"/>
    <w:rsid w:val="00F5476A"/>
    <w:rsid w:val="00F54919"/>
    <w:rsid w:val="00F54BB3"/>
    <w:rsid w:val="00F55605"/>
    <w:rsid w:val="00F559D4"/>
    <w:rsid w:val="00F560D4"/>
    <w:rsid w:val="00F56788"/>
    <w:rsid w:val="00F56852"/>
    <w:rsid w:val="00F56966"/>
    <w:rsid w:val="00F575F5"/>
    <w:rsid w:val="00F576C1"/>
    <w:rsid w:val="00F60224"/>
    <w:rsid w:val="00F60569"/>
    <w:rsid w:val="00F60E96"/>
    <w:rsid w:val="00F610F3"/>
    <w:rsid w:val="00F611E9"/>
    <w:rsid w:val="00F62D6C"/>
    <w:rsid w:val="00F62EA9"/>
    <w:rsid w:val="00F632A8"/>
    <w:rsid w:val="00F633A7"/>
    <w:rsid w:val="00F63955"/>
    <w:rsid w:val="00F63E19"/>
    <w:rsid w:val="00F64241"/>
    <w:rsid w:val="00F643AE"/>
    <w:rsid w:val="00F64A0C"/>
    <w:rsid w:val="00F64ABC"/>
    <w:rsid w:val="00F65899"/>
    <w:rsid w:val="00F6599C"/>
    <w:rsid w:val="00F65A7C"/>
    <w:rsid w:val="00F65E47"/>
    <w:rsid w:val="00F66138"/>
    <w:rsid w:val="00F6619C"/>
    <w:rsid w:val="00F66D7F"/>
    <w:rsid w:val="00F66E41"/>
    <w:rsid w:val="00F66F25"/>
    <w:rsid w:val="00F66FC7"/>
    <w:rsid w:val="00F67004"/>
    <w:rsid w:val="00F67512"/>
    <w:rsid w:val="00F67AE3"/>
    <w:rsid w:val="00F7018B"/>
    <w:rsid w:val="00F7068F"/>
    <w:rsid w:val="00F708FE"/>
    <w:rsid w:val="00F70A12"/>
    <w:rsid w:val="00F70AE7"/>
    <w:rsid w:val="00F70D5A"/>
    <w:rsid w:val="00F7179A"/>
    <w:rsid w:val="00F71C6B"/>
    <w:rsid w:val="00F720A4"/>
    <w:rsid w:val="00F721AE"/>
    <w:rsid w:val="00F7250D"/>
    <w:rsid w:val="00F726D1"/>
    <w:rsid w:val="00F726D8"/>
    <w:rsid w:val="00F729E4"/>
    <w:rsid w:val="00F72CCD"/>
    <w:rsid w:val="00F730D4"/>
    <w:rsid w:val="00F732B7"/>
    <w:rsid w:val="00F73C06"/>
    <w:rsid w:val="00F73DB9"/>
    <w:rsid w:val="00F750A1"/>
    <w:rsid w:val="00F75726"/>
    <w:rsid w:val="00F75ADB"/>
    <w:rsid w:val="00F75AEA"/>
    <w:rsid w:val="00F75C08"/>
    <w:rsid w:val="00F75F1C"/>
    <w:rsid w:val="00F76429"/>
    <w:rsid w:val="00F76701"/>
    <w:rsid w:val="00F76A56"/>
    <w:rsid w:val="00F76B66"/>
    <w:rsid w:val="00F770F4"/>
    <w:rsid w:val="00F77325"/>
    <w:rsid w:val="00F80EC5"/>
    <w:rsid w:val="00F8105B"/>
    <w:rsid w:val="00F814F4"/>
    <w:rsid w:val="00F81A96"/>
    <w:rsid w:val="00F81D5E"/>
    <w:rsid w:val="00F8206C"/>
    <w:rsid w:val="00F820CA"/>
    <w:rsid w:val="00F82385"/>
    <w:rsid w:val="00F82588"/>
    <w:rsid w:val="00F827FD"/>
    <w:rsid w:val="00F8381B"/>
    <w:rsid w:val="00F83B76"/>
    <w:rsid w:val="00F83DC5"/>
    <w:rsid w:val="00F847B3"/>
    <w:rsid w:val="00F84BF4"/>
    <w:rsid w:val="00F860B4"/>
    <w:rsid w:val="00F86566"/>
    <w:rsid w:val="00F865BF"/>
    <w:rsid w:val="00F86AB7"/>
    <w:rsid w:val="00F872F4"/>
    <w:rsid w:val="00F875A5"/>
    <w:rsid w:val="00F8777C"/>
    <w:rsid w:val="00F87CF0"/>
    <w:rsid w:val="00F87DB0"/>
    <w:rsid w:val="00F90153"/>
    <w:rsid w:val="00F904E1"/>
    <w:rsid w:val="00F905EF"/>
    <w:rsid w:val="00F9061F"/>
    <w:rsid w:val="00F90988"/>
    <w:rsid w:val="00F92015"/>
    <w:rsid w:val="00F922D2"/>
    <w:rsid w:val="00F927E8"/>
    <w:rsid w:val="00F92B5D"/>
    <w:rsid w:val="00F92CDE"/>
    <w:rsid w:val="00F93F32"/>
    <w:rsid w:val="00F94468"/>
    <w:rsid w:val="00F94D00"/>
    <w:rsid w:val="00F953CE"/>
    <w:rsid w:val="00F95716"/>
    <w:rsid w:val="00F96282"/>
    <w:rsid w:val="00F965DF"/>
    <w:rsid w:val="00F96FDC"/>
    <w:rsid w:val="00F972A6"/>
    <w:rsid w:val="00FA05C5"/>
    <w:rsid w:val="00FA0C90"/>
    <w:rsid w:val="00FA0F8C"/>
    <w:rsid w:val="00FA23D5"/>
    <w:rsid w:val="00FA2E43"/>
    <w:rsid w:val="00FA3F77"/>
    <w:rsid w:val="00FA4368"/>
    <w:rsid w:val="00FA50AD"/>
    <w:rsid w:val="00FA512A"/>
    <w:rsid w:val="00FA528E"/>
    <w:rsid w:val="00FA5425"/>
    <w:rsid w:val="00FA65B5"/>
    <w:rsid w:val="00FA67AE"/>
    <w:rsid w:val="00FA6A34"/>
    <w:rsid w:val="00FA6CFF"/>
    <w:rsid w:val="00FA6D0B"/>
    <w:rsid w:val="00FA6D27"/>
    <w:rsid w:val="00FA6DE3"/>
    <w:rsid w:val="00FA6EA3"/>
    <w:rsid w:val="00FA728F"/>
    <w:rsid w:val="00FA7A4C"/>
    <w:rsid w:val="00FA7B8D"/>
    <w:rsid w:val="00FA7DB1"/>
    <w:rsid w:val="00FB023D"/>
    <w:rsid w:val="00FB174E"/>
    <w:rsid w:val="00FB1A0F"/>
    <w:rsid w:val="00FB2FAF"/>
    <w:rsid w:val="00FB32E9"/>
    <w:rsid w:val="00FB3442"/>
    <w:rsid w:val="00FB34B9"/>
    <w:rsid w:val="00FB382D"/>
    <w:rsid w:val="00FB3D48"/>
    <w:rsid w:val="00FB3E04"/>
    <w:rsid w:val="00FB415C"/>
    <w:rsid w:val="00FB463C"/>
    <w:rsid w:val="00FB4D92"/>
    <w:rsid w:val="00FB4F38"/>
    <w:rsid w:val="00FB6D1E"/>
    <w:rsid w:val="00FB6F9A"/>
    <w:rsid w:val="00FB7309"/>
    <w:rsid w:val="00FB78D0"/>
    <w:rsid w:val="00FB7D32"/>
    <w:rsid w:val="00FC0667"/>
    <w:rsid w:val="00FC091E"/>
    <w:rsid w:val="00FC0D5A"/>
    <w:rsid w:val="00FC2013"/>
    <w:rsid w:val="00FC21B6"/>
    <w:rsid w:val="00FC2C6C"/>
    <w:rsid w:val="00FC2E2A"/>
    <w:rsid w:val="00FC3E9E"/>
    <w:rsid w:val="00FC47B3"/>
    <w:rsid w:val="00FC5007"/>
    <w:rsid w:val="00FC5B66"/>
    <w:rsid w:val="00FC5BFA"/>
    <w:rsid w:val="00FC5C11"/>
    <w:rsid w:val="00FC5D8D"/>
    <w:rsid w:val="00FC5E0F"/>
    <w:rsid w:val="00FC69EC"/>
    <w:rsid w:val="00FC75E0"/>
    <w:rsid w:val="00FC77E6"/>
    <w:rsid w:val="00FD01BF"/>
    <w:rsid w:val="00FD076C"/>
    <w:rsid w:val="00FD15B0"/>
    <w:rsid w:val="00FD218E"/>
    <w:rsid w:val="00FD2791"/>
    <w:rsid w:val="00FD2952"/>
    <w:rsid w:val="00FD29E3"/>
    <w:rsid w:val="00FD303C"/>
    <w:rsid w:val="00FD30CD"/>
    <w:rsid w:val="00FD3B25"/>
    <w:rsid w:val="00FD4FD5"/>
    <w:rsid w:val="00FD4FFE"/>
    <w:rsid w:val="00FD590C"/>
    <w:rsid w:val="00FD5A41"/>
    <w:rsid w:val="00FD5CA6"/>
    <w:rsid w:val="00FD5F8A"/>
    <w:rsid w:val="00FD623F"/>
    <w:rsid w:val="00FD6A2E"/>
    <w:rsid w:val="00FD7951"/>
    <w:rsid w:val="00FD7F22"/>
    <w:rsid w:val="00FD7F5F"/>
    <w:rsid w:val="00FE1533"/>
    <w:rsid w:val="00FE3417"/>
    <w:rsid w:val="00FE38C9"/>
    <w:rsid w:val="00FE44E6"/>
    <w:rsid w:val="00FE4585"/>
    <w:rsid w:val="00FE4698"/>
    <w:rsid w:val="00FE4E99"/>
    <w:rsid w:val="00FE54E9"/>
    <w:rsid w:val="00FE55DE"/>
    <w:rsid w:val="00FE5968"/>
    <w:rsid w:val="00FE6DB4"/>
    <w:rsid w:val="00FE6F3A"/>
    <w:rsid w:val="00FE7669"/>
    <w:rsid w:val="00FE7838"/>
    <w:rsid w:val="00FE7FAE"/>
    <w:rsid w:val="00FF0433"/>
    <w:rsid w:val="00FF0E31"/>
    <w:rsid w:val="00FF104F"/>
    <w:rsid w:val="00FF10FF"/>
    <w:rsid w:val="00FF1106"/>
    <w:rsid w:val="00FF177A"/>
    <w:rsid w:val="00FF1BD9"/>
    <w:rsid w:val="00FF2345"/>
    <w:rsid w:val="00FF2677"/>
    <w:rsid w:val="00FF26A9"/>
    <w:rsid w:val="00FF2EDA"/>
    <w:rsid w:val="00FF361B"/>
    <w:rsid w:val="00FF37A8"/>
    <w:rsid w:val="00FF3822"/>
    <w:rsid w:val="00FF43AE"/>
    <w:rsid w:val="00FF49D2"/>
    <w:rsid w:val="00FF4C5C"/>
    <w:rsid w:val="00FF4E65"/>
    <w:rsid w:val="00FF500E"/>
    <w:rsid w:val="00FF55C4"/>
    <w:rsid w:val="00FF5EE6"/>
    <w:rsid w:val="00FF6C2F"/>
    <w:rsid w:val="00FF6D3C"/>
    <w:rsid w:val="00FF6E1A"/>
    <w:rsid w:val="00FF6E44"/>
    <w:rsid w:val="00FF79BC"/>
    <w:rsid w:val="00FF7E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793F5D"/>
  <w15:chartTrackingRefBased/>
  <w15:docId w15:val="{679AE807-2F30-40A0-8A36-F5FDFC3C4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39A8"/>
  </w:style>
  <w:style w:type="paragraph" w:styleId="Heading1">
    <w:name w:val="heading 1"/>
    <w:basedOn w:val="Normal"/>
    <w:next w:val="Normal"/>
    <w:link w:val="Heading1Char"/>
    <w:uiPriority w:val="9"/>
    <w:qFormat/>
    <w:rsid w:val="006836D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253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C84A94"/>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C963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56B3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7">
    <w:name w:val="heading 7"/>
    <w:basedOn w:val="Normal"/>
    <w:next w:val="Normal"/>
    <w:link w:val="Heading7Char"/>
    <w:uiPriority w:val="9"/>
    <w:semiHidden/>
    <w:unhideWhenUsed/>
    <w:qFormat/>
    <w:rsid w:val="00F56788"/>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gkelc">
    <w:name w:val="hgkelc"/>
    <w:basedOn w:val="DefaultParagraphFont"/>
    <w:rsid w:val="008C71A2"/>
  </w:style>
  <w:style w:type="paragraph" w:styleId="ListParagraph">
    <w:name w:val="List Paragraph"/>
    <w:aliases w:val="Body of text"/>
    <w:basedOn w:val="Normal"/>
    <w:link w:val="ListParagraphChar"/>
    <w:uiPriority w:val="34"/>
    <w:qFormat/>
    <w:rsid w:val="001C2C60"/>
    <w:pPr>
      <w:ind w:left="720"/>
      <w:contextualSpacing/>
    </w:pPr>
  </w:style>
  <w:style w:type="paragraph" w:styleId="NormalWeb">
    <w:name w:val="Normal (Web)"/>
    <w:basedOn w:val="Normal"/>
    <w:uiPriority w:val="99"/>
    <w:unhideWhenUsed/>
    <w:rsid w:val="00BE656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031D3"/>
    <w:rPr>
      <w:sz w:val="16"/>
      <w:szCs w:val="16"/>
    </w:rPr>
  </w:style>
  <w:style w:type="paragraph" w:styleId="CommentText">
    <w:name w:val="annotation text"/>
    <w:basedOn w:val="Normal"/>
    <w:link w:val="CommentTextChar"/>
    <w:uiPriority w:val="99"/>
    <w:semiHidden/>
    <w:unhideWhenUsed/>
    <w:rsid w:val="009031D3"/>
    <w:pPr>
      <w:spacing w:line="240" w:lineRule="auto"/>
    </w:pPr>
    <w:rPr>
      <w:sz w:val="20"/>
      <w:szCs w:val="20"/>
    </w:rPr>
  </w:style>
  <w:style w:type="character" w:customStyle="1" w:styleId="CommentTextChar">
    <w:name w:val="Comment Text Char"/>
    <w:basedOn w:val="DefaultParagraphFont"/>
    <w:link w:val="CommentText"/>
    <w:uiPriority w:val="99"/>
    <w:semiHidden/>
    <w:rsid w:val="009031D3"/>
    <w:rPr>
      <w:sz w:val="20"/>
      <w:szCs w:val="20"/>
    </w:rPr>
  </w:style>
  <w:style w:type="paragraph" w:styleId="CommentSubject">
    <w:name w:val="annotation subject"/>
    <w:basedOn w:val="CommentText"/>
    <w:next w:val="CommentText"/>
    <w:link w:val="CommentSubjectChar"/>
    <w:uiPriority w:val="99"/>
    <w:semiHidden/>
    <w:unhideWhenUsed/>
    <w:rsid w:val="009031D3"/>
    <w:rPr>
      <w:b/>
      <w:bCs/>
    </w:rPr>
  </w:style>
  <w:style w:type="character" w:customStyle="1" w:styleId="CommentSubjectChar">
    <w:name w:val="Comment Subject Char"/>
    <w:basedOn w:val="CommentTextChar"/>
    <w:link w:val="CommentSubject"/>
    <w:uiPriority w:val="99"/>
    <w:semiHidden/>
    <w:rsid w:val="009031D3"/>
    <w:rPr>
      <w:b/>
      <w:bCs/>
      <w:sz w:val="20"/>
      <w:szCs w:val="20"/>
    </w:rPr>
  </w:style>
  <w:style w:type="paragraph" w:styleId="BalloonText">
    <w:name w:val="Balloon Text"/>
    <w:basedOn w:val="Normal"/>
    <w:link w:val="BalloonTextChar"/>
    <w:uiPriority w:val="99"/>
    <w:semiHidden/>
    <w:unhideWhenUsed/>
    <w:rsid w:val="009031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31D3"/>
    <w:rPr>
      <w:rFonts w:ascii="Segoe UI" w:hAnsi="Segoe UI" w:cs="Segoe UI"/>
      <w:sz w:val="18"/>
      <w:szCs w:val="18"/>
    </w:rPr>
  </w:style>
  <w:style w:type="table" w:styleId="TableGrid">
    <w:name w:val="Table Grid"/>
    <w:basedOn w:val="TableNormal"/>
    <w:uiPriority w:val="39"/>
    <w:rsid w:val="00E918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3F10"/>
    <w:rPr>
      <w:color w:val="0000FF"/>
      <w:u w:val="single"/>
    </w:rPr>
  </w:style>
  <w:style w:type="character" w:customStyle="1" w:styleId="apple-tab-span">
    <w:name w:val="apple-tab-span"/>
    <w:basedOn w:val="DefaultParagraphFont"/>
    <w:rsid w:val="003E3A72"/>
  </w:style>
  <w:style w:type="character" w:styleId="HTMLCite">
    <w:name w:val="HTML Cite"/>
    <w:basedOn w:val="DefaultParagraphFont"/>
    <w:uiPriority w:val="99"/>
    <w:semiHidden/>
    <w:unhideWhenUsed/>
    <w:rsid w:val="005A055F"/>
    <w:rPr>
      <w:i/>
      <w:iCs/>
    </w:rPr>
  </w:style>
  <w:style w:type="character" w:customStyle="1" w:styleId="Heading3Char">
    <w:name w:val="Heading 3 Char"/>
    <w:basedOn w:val="DefaultParagraphFont"/>
    <w:link w:val="Heading3"/>
    <w:uiPriority w:val="9"/>
    <w:rsid w:val="00C84A94"/>
    <w:rPr>
      <w:rFonts w:ascii="Times New Roman" w:eastAsia="Times New Roman" w:hAnsi="Times New Roman" w:cs="Times New Roman"/>
      <w:b/>
      <w:bCs/>
      <w:sz w:val="27"/>
      <w:szCs w:val="27"/>
    </w:rPr>
  </w:style>
  <w:style w:type="character" w:customStyle="1" w:styleId="gsct1">
    <w:name w:val="gs_ct1"/>
    <w:basedOn w:val="DefaultParagraphFont"/>
    <w:rsid w:val="00C84A94"/>
  </w:style>
  <w:style w:type="character" w:customStyle="1" w:styleId="Heading7Char">
    <w:name w:val="Heading 7 Char"/>
    <w:basedOn w:val="DefaultParagraphFont"/>
    <w:link w:val="Heading7"/>
    <w:uiPriority w:val="9"/>
    <w:semiHidden/>
    <w:rsid w:val="00F56788"/>
    <w:rPr>
      <w:rFonts w:asciiTheme="majorHAnsi" w:eastAsiaTheme="majorEastAsia" w:hAnsiTheme="majorHAnsi" w:cstheme="majorBidi"/>
      <w:i/>
      <w:iCs/>
      <w:color w:val="1F4D78" w:themeColor="accent1" w:themeShade="7F"/>
    </w:rPr>
  </w:style>
  <w:style w:type="paragraph" w:styleId="Header">
    <w:name w:val="header"/>
    <w:basedOn w:val="Normal"/>
    <w:link w:val="HeaderChar"/>
    <w:uiPriority w:val="99"/>
    <w:unhideWhenUsed/>
    <w:rsid w:val="003F40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0E0"/>
  </w:style>
  <w:style w:type="paragraph" w:styleId="Footer">
    <w:name w:val="footer"/>
    <w:basedOn w:val="Normal"/>
    <w:link w:val="FooterChar"/>
    <w:uiPriority w:val="99"/>
    <w:unhideWhenUsed/>
    <w:rsid w:val="003F40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0E0"/>
  </w:style>
  <w:style w:type="table" w:customStyle="1" w:styleId="TableGrid1">
    <w:name w:val="Table Grid1"/>
    <w:basedOn w:val="TableNormal"/>
    <w:next w:val="TableGrid"/>
    <w:uiPriority w:val="39"/>
    <w:rsid w:val="002B2B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74F1E"/>
    <w:pPr>
      <w:spacing w:after="0" w:line="240" w:lineRule="auto"/>
    </w:pPr>
  </w:style>
  <w:style w:type="character" w:customStyle="1" w:styleId="Heading2Char">
    <w:name w:val="Heading 2 Char"/>
    <w:basedOn w:val="DefaultParagraphFont"/>
    <w:link w:val="Heading2"/>
    <w:uiPriority w:val="9"/>
    <w:semiHidden/>
    <w:rsid w:val="00F2538C"/>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956B3D"/>
    <w:rPr>
      <w:rFonts w:asciiTheme="majorHAnsi" w:eastAsiaTheme="majorEastAsia" w:hAnsiTheme="majorHAnsi" w:cstheme="majorBidi"/>
      <w:color w:val="2E74B5" w:themeColor="accent1" w:themeShade="BF"/>
    </w:rPr>
  </w:style>
  <w:style w:type="paragraph" w:customStyle="1" w:styleId="Authornames">
    <w:name w:val="Author names"/>
    <w:basedOn w:val="Normal"/>
    <w:next w:val="Normal"/>
    <w:qFormat/>
    <w:rsid w:val="0060264C"/>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60264C"/>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60264C"/>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60264C"/>
    <w:pPr>
      <w:spacing w:before="240" w:after="0" w:line="360" w:lineRule="auto"/>
    </w:pPr>
    <w:rPr>
      <w:rFonts w:ascii="Times New Roman" w:eastAsia="Times New Roman" w:hAnsi="Times New Roman" w:cs="Times New Roman"/>
      <w:szCs w:val="24"/>
      <w:lang w:val="en-GB" w:eastAsia="en-GB"/>
    </w:rPr>
  </w:style>
  <w:style w:type="character" w:customStyle="1" w:styleId="UnresolvedMention1">
    <w:name w:val="Unresolved Mention1"/>
    <w:basedOn w:val="DefaultParagraphFont"/>
    <w:uiPriority w:val="99"/>
    <w:semiHidden/>
    <w:unhideWhenUsed/>
    <w:rsid w:val="003E6282"/>
    <w:rPr>
      <w:color w:val="605E5C"/>
      <w:shd w:val="clear" w:color="auto" w:fill="E1DFDD"/>
    </w:rPr>
  </w:style>
  <w:style w:type="character" w:customStyle="1" w:styleId="UnresolvedMention2">
    <w:name w:val="Unresolved Mention2"/>
    <w:basedOn w:val="DefaultParagraphFont"/>
    <w:uiPriority w:val="99"/>
    <w:semiHidden/>
    <w:unhideWhenUsed/>
    <w:rsid w:val="00C02241"/>
    <w:rPr>
      <w:color w:val="605E5C"/>
      <w:shd w:val="clear" w:color="auto" w:fill="E1DFDD"/>
    </w:rPr>
  </w:style>
  <w:style w:type="paragraph" w:customStyle="1" w:styleId="dx-doi">
    <w:name w:val="dx-doi"/>
    <w:basedOn w:val="Normal"/>
    <w:rsid w:val="003611E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207B5"/>
    <w:rPr>
      <w:i/>
      <w:iCs/>
    </w:rPr>
  </w:style>
  <w:style w:type="character" w:customStyle="1" w:styleId="UnresolvedMention3">
    <w:name w:val="Unresolved Mention3"/>
    <w:basedOn w:val="DefaultParagraphFont"/>
    <w:uiPriority w:val="99"/>
    <w:semiHidden/>
    <w:unhideWhenUsed/>
    <w:rsid w:val="00682189"/>
    <w:rPr>
      <w:color w:val="605E5C"/>
      <w:shd w:val="clear" w:color="auto" w:fill="E1DFDD"/>
    </w:rPr>
  </w:style>
  <w:style w:type="character" w:customStyle="1" w:styleId="fontstyle01">
    <w:name w:val="fontstyle01"/>
    <w:basedOn w:val="DefaultParagraphFont"/>
    <w:rsid w:val="001711F6"/>
    <w:rPr>
      <w:rFonts w:ascii="AdvOT46dcae81" w:hAnsi="AdvOT46dcae81" w:hint="default"/>
      <w:b w:val="0"/>
      <w:bCs w:val="0"/>
      <w:i w:val="0"/>
      <w:iCs w:val="0"/>
      <w:color w:val="000000"/>
      <w:sz w:val="20"/>
      <w:szCs w:val="20"/>
    </w:rPr>
  </w:style>
  <w:style w:type="character" w:customStyle="1" w:styleId="fontstyle21">
    <w:name w:val="fontstyle21"/>
    <w:basedOn w:val="DefaultParagraphFont"/>
    <w:rsid w:val="001711F6"/>
    <w:rPr>
      <w:rFonts w:ascii="AdvOT8608a8d1+20" w:hAnsi="AdvOT8608a8d1+20" w:hint="default"/>
      <w:b w:val="0"/>
      <w:bCs w:val="0"/>
      <w:i w:val="0"/>
      <w:iCs w:val="0"/>
      <w:color w:val="000000"/>
      <w:sz w:val="20"/>
      <w:szCs w:val="20"/>
    </w:rPr>
  </w:style>
  <w:style w:type="character" w:customStyle="1" w:styleId="fontstyle31">
    <w:name w:val="fontstyle31"/>
    <w:basedOn w:val="DefaultParagraphFont"/>
    <w:rsid w:val="003F6B87"/>
    <w:rPr>
      <w:rFonts w:ascii="Times-Roman" w:hAnsi="Times-Roman" w:hint="default"/>
      <w:b w:val="0"/>
      <w:bCs w:val="0"/>
      <w:i w:val="0"/>
      <w:iCs w:val="0"/>
      <w:color w:val="000000"/>
      <w:sz w:val="10"/>
      <w:szCs w:val="10"/>
    </w:rPr>
  </w:style>
  <w:style w:type="character" w:customStyle="1" w:styleId="fontstyle41">
    <w:name w:val="fontstyle41"/>
    <w:basedOn w:val="DefaultParagraphFont"/>
    <w:rsid w:val="003F6B87"/>
    <w:rPr>
      <w:rFonts w:ascii="Times-Roman" w:hAnsi="Times-Roman" w:hint="default"/>
      <w:b w:val="0"/>
      <w:bCs w:val="0"/>
      <w:i w:val="0"/>
      <w:iCs w:val="0"/>
      <w:color w:val="000000"/>
      <w:sz w:val="10"/>
      <w:szCs w:val="10"/>
    </w:rPr>
  </w:style>
  <w:style w:type="character" w:styleId="Strong">
    <w:name w:val="Strong"/>
    <w:basedOn w:val="DefaultParagraphFont"/>
    <w:uiPriority w:val="22"/>
    <w:qFormat/>
    <w:rsid w:val="00EB3579"/>
    <w:rPr>
      <w:b/>
      <w:bCs/>
    </w:rPr>
  </w:style>
  <w:style w:type="character" w:customStyle="1" w:styleId="Heading4Char">
    <w:name w:val="Heading 4 Char"/>
    <w:basedOn w:val="DefaultParagraphFont"/>
    <w:link w:val="Heading4"/>
    <w:uiPriority w:val="9"/>
    <w:semiHidden/>
    <w:rsid w:val="00C963F0"/>
    <w:rPr>
      <w:rFonts w:asciiTheme="majorHAnsi" w:eastAsiaTheme="majorEastAsia" w:hAnsiTheme="majorHAnsi" w:cstheme="majorBidi"/>
      <w:i/>
      <w:iCs/>
      <w:color w:val="2E74B5" w:themeColor="accent1" w:themeShade="BF"/>
    </w:rPr>
  </w:style>
  <w:style w:type="character" w:customStyle="1" w:styleId="UnresolvedMention4">
    <w:name w:val="Unresolved Mention4"/>
    <w:basedOn w:val="DefaultParagraphFont"/>
    <w:uiPriority w:val="99"/>
    <w:semiHidden/>
    <w:unhideWhenUsed/>
    <w:rsid w:val="000979AA"/>
    <w:rPr>
      <w:color w:val="605E5C"/>
      <w:shd w:val="clear" w:color="auto" w:fill="E1DFDD"/>
    </w:rPr>
  </w:style>
  <w:style w:type="paragraph" w:customStyle="1" w:styleId="IIKETPENOKE">
    <w:name w:val="II_KET_PEN_OKE"/>
    <w:basedOn w:val="Normal"/>
    <w:rsid w:val="000979AA"/>
    <w:pPr>
      <w:spacing w:after="240" w:line="240" w:lineRule="auto"/>
    </w:pPr>
    <w:rPr>
      <w:rFonts w:ascii="Arial" w:eastAsia="Calibri" w:hAnsi="Arial" w:cs="Calibri"/>
      <w:bCs/>
      <w:spacing w:val="-4"/>
      <w:sz w:val="16"/>
      <w:szCs w:val="16"/>
    </w:rPr>
  </w:style>
  <w:style w:type="character" w:styleId="UnresolvedMention">
    <w:name w:val="Unresolved Mention"/>
    <w:basedOn w:val="DefaultParagraphFont"/>
    <w:uiPriority w:val="99"/>
    <w:semiHidden/>
    <w:unhideWhenUsed/>
    <w:rsid w:val="00DB1F7D"/>
    <w:rPr>
      <w:color w:val="605E5C"/>
      <w:shd w:val="clear" w:color="auto" w:fill="E1DFDD"/>
    </w:rPr>
  </w:style>
  <w:style w:type="character" w:customStyle="1" w:styleId="ListParagraphChar">
    <w:name w:val="List Paragraph Char"/>
    <w:aliases w:val="Body of text Char"/>
    <w:link w:val="ListParagraph"/>
    <w:uiPriority w:val="34"/>
    <w:qFormat/>
    <w:locked/>
    <w:rsid w:val="002826EC"/>
  </w:style>
  <w:style w:type="paragraph" w:styleId="BodyText2">
    <w:name w:val="Body Text 2"/>
    <w:basedOn w:val="Normal"/>
    <w:link w:val="BodyText2Char"/>
    <w:uiPriority w:val="99"/>
    <w:unhideWhenUsed/>
    <w:rsid w:val="002826EC"/>
    <w:pPr>
      <w:spacing w:after="120" w:line="480" w:lineRule="auto"/>
    </w:pPr>
    <w:rPr>
      <w:rFonts w:ascii="Calibri" w:eastAsia="Times New Roman" w:hAnsi="Calibri" w:cs="Times New Roman"/>
    </w:rPr>
  </w:style>
  <w:style w:type="character" w:customStyle="1" w:styleId="BodyText2Char">
    <w:name w:val="Body Text 2 Char"/>
    <w:basedOn w:val="DefaultParagraphFont"/>
    <w:link w:val="BodyText2"/>
    <w:uiPriority w:val="99"/>
    <w:rsid w:val="002826EC"/>
    <w:rPr>
      <w:rFonts w:ascii="Calibri" w:eastAsia="Times New Roman" w:hAnsi="Calibri" w:cs="Times New Roman"/>
    </w:rPr>
  </w:style>
  <w:style w:type="character" w:customStyle="1" w:styleId="apple-converted-space">
    <w:name w:val="apple-converted-space"/>
    <w:basedOn w:val="DefaultParagraphFont"/>
    <w:rsid w:val="003D45C0"/>
  </w:style>
  <w:style w:type="character" w:customStyle="1" w:styleId="citation-767">
    <w:name w:val="citation-767"/>
    <w:basedOn w:val="DefaultParagraphFont"/>
    <w:rsid w:val="006C34CB"/>
  </w:style>
  <w:style w:type="character" w:customStyle="1" w:styleId="citation-766">
    <w:name w:val="citation-766"/>
    <w:basedOn w:val="DefaultParagraphFont"/>
    <w:rsid w:val="006C34CB"/>
  </w:style>
  <w:style w:type="character" w:customStyle="1" w:styleId="citation-765">
    <w:name w:val="citation-765"/>
    <w:basedOn w:val="DefaultParagraphFont"/>
    <w:rsid w:val="006C34CB"/>
  </w:style>
  <w:style w:type="character" w:customStyle="1" w:styleId="citation-764">
    <w:name w:val="citation-764"/>
    <w:basedOn w:val="DefaultParagraphFont"/>
    <w:rsid w:val="006C34CB"/>
  </w:style>
  <w:style w:type="character" w:customStyle="1" w:styleId="citation-763">
    <w:name w:val="citation-763"/>
    <w:basedOn w:val="DefaultParagraphFont"/>
    <w:rsid w:val="006C34CB"/>
  </w:style>
  <w:style w:type="character" w:customStyle="1" w:styleId="citation-762">
    <w:name w:val="citation-762"/>
    <w:basedOn w:val="DefaultParagraphFont"/>
    <w:rsid w:val="006C34CB"/>
  </w:style>
  <w:style w:type="character" w:customStyle="1" w:styleId="citation-761">
    <w:name w:val="citation-761"/>
    <w:basedOn w:val="DefaultParagraphFont"/>
    <w:rsid w:val="006C34CB"/>
  </w:style>
  <w:style w:type="character" w:customStyle="1" w:styleId="citation-760">
    <w:name w:val="citation-760"/>
    <w:basedOn w:val="DefaultParagraphFont"/>
    <w:rsid w:val="006C34CB"/>
  </w:style>
  <w:style w:type="character" w:customStyle="1" w:styleId="citation-759">
    <w:name w:val="citation-759"/>
    <w:basedOn w:val="DefaultParagraphFont"/>
    <w:rsid w:val="006C34CB"/>
  </w:style>
  <w:style w:type="character" w:customStyle="1" w:styleId="citation-758">
    <w:name w:val="citation-758"/>
    <w:basedOn w:val="DefaultParagraphFont"/>
    <w:rsid w:val="006C34CB"/>
  </w:style>
  <w:style w:type="character" w:customStyle="1" w:styleId="citation-757">
    <w:name w:val="citation-757"/>
    <w:basedOn w:val="DefaultParagraphFont"/>
    <w:rsid w:val="006C34CB"/>
  </w:style>
  <w:style w:type="character" w:customStyle="1" w:styleId="citation-756">
    <w:name w:val="citation-756"/>
    <w:basedOn w:val="DefaultParagraphFont"/>
    <w:rsid w:val="006C34CB"/>
  </w:style>
  <w:style w:type="character" w:customStyle="1" w:styleId="citation-26">
    <w:name w:val="citation-26"/>
    <w:basedOn w:val="DefaultParagraphFont"/>
    <w:rsid w:val="008F252F"/>
  </w:style>
  <w:style w:type="character" w:customStyle="1" w:styleId="citation-25">
    <w:name w:val="citation-25"/>
    <w:basedOn w:val="DefaultParagraphFont"/>
    <w:rsid w:val="008F252F"/>
  </w:style>
  <w:style w:type="character" w:customStyle="1" w:styleId="citation-24">
    <w:name w:val="citation-24"/>
    <w:basedOn w:val="DefaultParagraphFont"/>
    <w:rsid w:val="008F252F"/>
  </w:style>
  <w:style w:type="character" w:customStyle="1" w:styleId="citation-23">
    <w:name w:val="citation-23"/>
    <w:basedOn w:val="DefaultParagraphFont"/>
    <w:rsid w:val="008F252F"/>
  </w:style>
  <w:style w:type="character" w:customStyle="1" w:styleId="citation-22">
    <w:name w:val="citation-22"/>
    <w:basedOn w:val="DefaultParagraphFont"/>
    <w:rsid w:val="008F252F"/>
  </w:style>
  <w:style w:type="character" w:customStyle="1" w:styleId="citation-21">
    <w:name w:val="citation-21"/>
    <w:basedOn w:val="DefaultParagraphFont"/>
    <w:rsid w:val="008F252F"/>
  </w:style>
  <w:style w:type="character" w:customStyle="1" w:styleId="citation-20">
    <w:name w:val="citation-20"/>
    <w:basedOn w:val="DefaultParagraphFont"/>
    <w:rsid w:val="008F252F"/>
  </w:style>
  <w:style w:type="character" w:customStyle="1" w:styleId="citation-19">
    <w:name w:val="citation-19"/>
    <w:basedOn w:val="DefaultParagraphFont"/>
    <w:rsid w:val="008F252F"/>
  </w:style>
  <w:style w:type="character" w:customStyle="1" w:styleId="citation-18">
    <w:name w:val="citation-18"/>
    <w:basedOn w:val="DefaultParagraphFont"/>
    <w:rsid w:val="008F252F"/>
  </w:style>
  <w:style w:type="paragraph" w:customStyle="1" w:styleId="IEEEParagraph">
    <w:name w:val="IEEE Paragraph"/>
    <w:basedOn w:val="Normal"/>
    <w:link w:val="IEEEParagraphChar"/>
    <w:rsid w:val="00033552"/>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link w:val="IEEEParagraph"/>
    <w:rsid w:val="00033552"/>
    <w:rPr>
      <w:rFonts w:ascii="Times New Roman" w:eastAsia="SimSun" w:hAnsi="Times New Roman" w:cs="Times New Roman"/>
      <w:sz w:val="20"/>
      <w:szCs w:val="24"/>
      <w:lang w:val="en-AU" w:eastAsia="zh-CN"/>
    </w:rPr>
  </w:style>
  <w:style w:type="character" w:customStyle="1" w:styleId="longtext">
    <w:name w:val="long_text"/>
    <w:basedOn w:val="DefaultParagraphFont"/>
    <w:rsid w:val="00033552"/>
  </w:style>
  <w:style w:type="paragraph" w:customStyle="1" w:styleId="Abstract">
    <w:name w:val="Abstract"/>
    <w:basedOn w:val="Normal"/>
    <w:qFormat/>
    <w:rsid w:val="00033552"/>
    <w:pPr>
      <w:adjustRightInd w:val="0"/>
      <w:snapToGrid w:val="0"/>
      <w:spacing w:after="0" w:line="240" w:lineRule="auto"/>
      <w:jc w:val="both"/>
    </w:pPr>
    <w:rPr>
      <w:rFonts w:ascii="Times New Roman" w:eastAsia="SimSun" w:hAnsi="Times New Roman" w:cs="Times New Roman"/>
      <w:i/>
      <w:sz w:val="18"/>
      <w:szCs w:val="24"/>
      <w:lang w:val="en-GB" w:eastAsia="en-GB"/>
    </w:rPr>
  </w:style>
  <w:style w:type="character" w:customStyle="1" w:styleId="Heading1Char">
    <w:name w:val="Heading 1 Char"/>
    <w:basedOn w:val="DefaultParagraphFont"/>
    <w:link w:val="Heading1"/>
    <w:uiPriority w:val="9"/>
    <w:rsid w:val="006836D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2215">
      <w:bodyDiv w:val="1"/>
      <w:marLeft w:val="0"/>
      <w:marRight w:val="0"/>
      <w:marTop w:val="0"/>
      <w:marBottom w:val="0"/>
      <w:divBdr>
        <w:top w:val="none" w:sz="0" w:space="0" w:color="auto"/>
        <w:left w:val="none" w:sz="0" w:space="0" w:color="auto"/>
        <w:bottom w:val="none" w:sz="0" w:space="0" w:color="auto"/>
        <w:right w:val="none" w:sz="0" w:space="0" w:color="auto"/>
      </w:divBdr>
      <w:divsChild>
        <w:div w:id="1948123646">
          <w:marLeft w:val="0"/>
          <w:marRight w:val="0"/>
          <w:marTop w:val="0"/>
          <w:marBottom w:val="0"/>
          <w:divBdr>
            <w:top w:val="none" w:sz="0" w:space="0" w:color="auto"/>
            <w:left w:val="none" w:sz="0" w:space="0" w:color="auto"/>
            <w:bottom w:val="none" w:sz="0" w:space="0" w:color="auto"/>
            <w:right w:val="none" w:sz="0" w:space="0" w:color="auto"/>
          </w:divBdr>
          <w:divsChild>
            <w:div w:id="864833825">
              <w:marLeft w:val="0"/>
              <w:marRight w:val="0"/>
              <w:marTop w:val="0"/>
              <w:marBottom w:val="0"/>
              <w:divBdr>
                <w:top w:val="none" w:sz="0" w:space="0" w:color="auto"/>
                <w:left w:val="none" w:sz="0" w:space="0" w:color="auto"/>
                <w:bottom w:val="none" w:sz="0" w:space="0" w:color="auto"/>
                <w:right w:val="none" w:sz="0" w:space="0" w:color="auto"/>
              </w:divBdr>
              <w:divsChild>
                <w:div w:id="1291981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6013">
      <w:bodyDiv w:val="1"/>
      <w:marLeft w:val="0"/>
      <w:marRight w:val="0"/>
      <w:marTop w:val="0"/>
      <w:marBottom w:val="0"/>
      <w:divBdr>
        <w:top w:val="none" w:sz="0" w:space="0" w:color="auto"/>
        <w:left w:val="none" w:sz="0" w:space="0" w:color="auto"/>
        <w:bottom w:val="none" w:sz="0" w:space="0" w:color="auto"/>
        <w:right w:val="none" w:sz="0" w:space="0" w:color="auto"/>
      </w:divBdr>
    </w:div>
    <w:div w:id="20202421">
      <w:bodyDiv w:val="1"/>
      <w:marLeft w:val="0"/>
      <w:marRight w:val="0"/>
      <w:marTop w:val="0"/>
      <w:marBottom w:val="0"/>
      <w:divBdr>
        <w:top w:val="none" w:sz="0" w:space="0" w:color="auto"/>
        <w:left w:val="none" w:sz="0" w:space="0" w:color="auto"/>
        <w:bottom w:val="none" w:sz="0" w:space="0" w:color="auto"/>
        <w:right w:val="none" w:sz="0" w:space="0" w:color="auto"/>
      </w:divBdr>
      <w:divsChild>
        <w:div w:id="2088264808">
          <w:marLeft w:val="0"/>
          <w:marRight w:val="0"/>
          <w:marTop w:val="0"/>
          <w:marBottom w:val="0"/>
          <w:divBdr>
            <w:top w:val="none" w:sz="0" w:space="0" w:color="auto"/>
            <w:left w:val="none" w:sz="0" w:space="0" w:color="auto"/>
            <w:bottom w:val="none" w:sz="0" w:space="0" w:color="auto"/>
            <w:right w:val="none" w:sz="0" w:space="0" w:color="auto"/>
          </w:divBdr>
          <w:divsChild>
            <w:div w:id="1352607503">
              <w:marLeft w:val="0"/>
              <w:marRight w:val="0"/>
              <w:marTop w:val="0"/>
              <w:marBottom w:val="0"/>
              <w:divBdr>
                <w:top w:val="none" w:sz="0" w:space="0" w:color="auto"/>
                <w:left w:val="none" w:sz="0" w:space="0" w:color="auto"/>
                <w:bottom w:val="none" w:sz="0" w:space="0" w:color="auto"/>
                <w:right w:val="none" w:sz="0" w:space="0" w:color="auto"/>
              </w:divBdr>
              <w:divsChild>
                <w:div w:id="1943221297">
                  <w:marLeft w:val="0"/>
                  <w:marRight w:val="0"/>
                  <w:marTop w:val="0"/>
                  <w:marBottom w:val="0"/>
                  <w:divBdr>
                    <w:top w:val="none" w:sz="0" w:space="0" w:color="auto"/>
                    <w:left w:val="none" w:sz="0" w:space="0" w:color="auto"/>
                    <w:bottom w:val="none" w:sz="0" w:space="0" w:color="auto"/>
                    <w:right w:val="none" w:sz="0" w:space="0" w:color="auto"/>
                  </w:divBdr>
                  <w:divsChild>
                    <w:div w:id="812482255">
                      <w:marLeft w:val="0"/>
                      <w:marRight w:val="0"/>
                      <w:marTop w:val="0"/>
                      <w:marBottom w:val="0"/>
                      <w:divBdr>
                        <w:top w:val="none" w:sz="0" w:space="0" w:color="auto"/>
                        <w:left w:val="none" w:sz="0" w:space="0" w:color="auto"/>
                        <w:bottom w:val="none" w:sz="0" w:space="0" w:color="auto"/>
                        <w:right w:val="none" w:sz="0" w:space="0" w:color="auto"/>
                      </w:divBdr>
                      <w:divsChild>
                        <w:div w:id="774833480">
                          <w:marLeft w:val="0"/>
                          <w:marRight w:val="0"/>
                          <w:marTop w:val="0"/>
                          <w:marBottom w:val="0"/>
                          <w:divBdr>
                            <w:top w:val="none" w:sz="0" w:space="0" w:color="auto"/>
                            <w:left w:val="none" w:sz="0" w:space="0" w:color="auto"/>
                            <w:bottom w:val="none" w:sz="0" w:space="0" w:color="auto"/>
                            <w:right w:val="none" w:sz="0" w:space="0" w:color="auto"/>
                          </w:divBdr>
                          <w:divsChild>
                            <w:div w:id="102682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713198">
      <w:bodyDiv w:val="1"/>
      <w:marLeft w:val="0"/>
      <w:marRight w:val="0"/>
      <w:marTop w:val="0"/>
      <w:marBottom w:val="0"/>
      <w:divBdr>
        <w:top w:val="none" w:sz="0" w:space="0" w:color="auto"/>
        <w:left w:val="none" w:sz="0" w:space="0" w:color="auto"/>
        <w:bottom w:val="none" w:sz="0" w:space="0" w:color="auto"/>
        <w:right w:val="none" w:sz="0" w:space="0" w:color="auto"/>
      </w:divBdr>
    </w:div>
    <w:div w:id="49353492">
      <w:bodyDiv w:val="1"/>
      <w:marLeft w:val="0"/>
      <w:marRight w:val="0"/>
      <w:marTop w:val="0"/>
      <w:marBottom w:val="0"/>
      <w:divBdr>
        <w:top w:val="none" w:sz="0" w:space="0" w:color="auto"/>
        <w:left w:val="none" w:sz="0" w:space="0" w:color="auto"/>
        <w:bottom w:val="none" w:sz="0" w:space="0" w:color="auto"/>
        <w:right w:val="none" w:sz="0" w:space="0" w:color="auto"/>
      </w:divBdr>
    </w:div>
    <w:div w:id="61678962">
      <w:bodyDiv w:val="1"/>
      <w:marLeft w:val="0"/>
      <w:marRight w:val="0"/>
      <w:marTop w:val="0"/>
      <w:marBottom w:val="0"/>
      <w:divBdr>
        <w:top w:val="none" w:sz="0" w:space="0" w:color="auto"/>
        <w:left w:val="none" w:sz="0" w:space="0" w:color="auto"/>
        <w:bottom w:val="none" w:sz="0" w:space="0" w:color="auto"/>
        <w:right w:val="none" w:sz="0" w:space="0" w:color="auto"/>
      </w:divBdr>
    </w:div>
    <w:div w:id="62408955">
      <w:bodyDiv w:val="1"/>
      <w:marLeft w:val="0"/>
      <w:marRight w:val="0"/>
      <w:marTop w:val="0"/>
      <w:marBottom w:val="0"/>
      <w:divBdr>
        <w:top w:val="none" w:sz="0" w:space="0" w:color="auto"/>
        <w:left w:val="none" w:sz="0" w:space="0" w:color="auto"/>
        <w:bottom w:val="none" w:sz="0" w:space="0" w:color="auto"/>
        <w:right w:val="none" w:sz="0" w:space="0" w:color="auto"/>
      </w:divBdr>
    </w:div>
    <w:div w:id="62946197">
      <w:bodyDiv w:val="1"/>
      <w:marLeft w:val="0"/>
      <w:marRight w:val="0"/>
      <w:marTop w:val="0"/>
      <w:marBottom w:val="0"/>
      <w:divBdr>
        <w:top w:val="none" w:sz="0" w:space="0" w:color="auto"/>
        <w:left w:val="none" w:sz="0" w:space="0" w:color="auto"/>
        <w:bottom w:val="none" w:sz="0" w:space="0" w:color="auto"/>
        <w:right w:val="none" w:sz="0" w:space="0" w:color="auto"/>
      </w:divBdr>
    </w:div>
    <w:div w:id="83771516">
      <w:bodyDiv w:val="1"/>
      <w:marLeft w:val="0"/>
      <w:marRight w:val="0"/>
      <w:marTop w:val="0"/>
      <w:marBottom w:val="0"/>
      <w:divBdr>
        <w:top w:val="none" w:sz="0" w:space="0" w:color="auto"/>
        <w:left w:val="none" w:sz="0" w:space="0" w:color="auto"/>
        <w:bottom w:val="none" w:sz="0" w:space="0" w:color="auto"/>
        <w:right w:val="none" w:sz="0" w:space="0" w:color="auto"/>
      </w:divBdr>
    </w:div>
    <w:div w:id="88819107">
      <w:bodyDiv w:val="1"/>
      <w:marLeft w:val="0"/>
      <w:marRight w:val="0"/>
      <w:marTop w:val="0"/>
      <w:marBottom w:val="0"/>
      <w:divBdr>
        <w:top w:val="none" w:sz="0" w:space="0" w:color="auto"/>
        <w:left w:val="none" w:sz="0" w:space="0" w:color="auto"/>
        <w:bottom w:val="none" w:sz="0" w:space="0" w:color="auto"/>
        <w:right w:val="none" w:sz="0" w:space="0" w:color="auto"/>
      </w:divBdr>
    </w:div>
    <w:div w:id="106169944">
      <w:bodyDiv w:val="1"/>
      <w:marLeft w:val="0"/>
      <w:marRight w:val="0"/>
      <w:marTop w:val="0"/>
      <w:marBottom w:val="0"/>
      <w:divBdr>
        <w:top w:val="none" w:sz="0" w:space="0" w:color="auto"/>
        <w:left w:val="none" w:sz="0" w:space="0" w:color="auto"/>
        <w:bottom w:val="none" w:sz="0" w:space="0" w:color="auto"/>
        <w:right w:val="none" w:sz="0" w:space="0" w:color="auto"/>
      </w:divBdr>
    </w:div>
    <w:div w:id="106893650">
      <w:bodyDiv w:val="1"/>
      <w:marLeft w:val="0"/>
      <w:marRight w:val="0"/>
      <w:marTop w:val="0"/>
      <w:marBottom w:val="0"/>
      <w:divBdr>
        <w:top w:val="none" w:sz="0" w:space="0" w:color="auto"/>
        <w:left w:val="none" w:sz="0" w:space="0" w:color="auto"/>
        <w:bottom w:val="none" w:sz="0" w:space="0" w:color="auto"/>
        <w:right w:val="none" w:sz="0" w:space="0" w:color="auto"/>
      </w:divBdr>
    </w:div>
    <w:div w:id="121655243">
      <w:bodyDiv w:val="1"/>
      <w:marLeft w:val="0"/>
      <w:marRight w:val="0"/>
      <w:marTop w:val="0"/>
      <w:marBottom w:val="0"/>
      <w:divBdr>
        <w:top w:val="none" w:sz="0" w:space="0" w:color="auto"/>
        <w:left w:val="none" w:sz="0" w:space="0" w:color="auto"/>
        <w:bottom w:val="none" w:sz="0" w:space="0" w:color="auto"/>
        <w:right w:val="none" w:sz="0" w:space="0" w:color="auto"/>
      </w:divBdr>
    </w:div>
    <w:div w:id="155190302">
      <w:bodyDiv w:val="1"/>
      <w:marLeft w:val="0"/>
      <w:marRight w:val="0"/>
      <w:marTop w:val="0"/>
      <w:marBottom w:val="0"/>
      <w:divBdr>
        <w:top w:val="none" w:sz="0" w:space="0" w:color="auto"/>
        <w:left w:val="none" w:sz="0" w:space="0" w:color="auto"/>
        <w:bottom w:val="none" w:sz="0" w:space="0" w:color="auto"/>
        <w:right w:val="none" w:sz="0" w:space="0" w:color="auto"/>
      </w:divBdr>
    </w:div>
    <w:div w:id="166141667">
      <w:bodyDiv w:val="1"/>
      <w:marLeft w:val="0"/>
      <w:marRight w:val="0"/>
      <w:marTop w:val="0"/>
      <w:marBottom w:val="0"/>
      <w:divBdr>
        <w:top w:val="none" w:sz="0" w:space="0" w:color="auto"/>
        <w:left w:val="none" w:sz="0" w:space="0" w:color="auto"/>
        <w:bottom w:val="none" w:sz="0" w:space="0" w:color="auto"/>
        <w:right w:val="none" w:sz="0" w:space="0" w:color="auto"/>
      </w:divBdr>
    </w:div>
    <w:div w:id="172838495">
      <w:bodyDiv w:val="1"/>
      <w:marLeft w:val="0"/>
      <w:marRight w:val="0"/>
      <w:marTop w:val="0"/>
      <w:marBottom w:val="0"/>
      <w:divBdr>
        <w:top w:val="none" w:sz="0" w:space="0" w:color="auto"/>
        <w:left w:val="none" w:sz="0" w:space="0" w:color="auto"/>
        <w:bottom w:val="none" w:sz="0" w:space="0" w:color="auto"/>
        <w:right w:val="none" w:sz="0" w:space="0" w:color="auto"/>
      </w:divBdr>
    </w:div>
    <w:div w:id="206067091">
      <w:bodyDiv w:val="1"/>
      <w:marLeft w:val="0"/>
      <w:marRight w:val="0"/>
      <w:marTop w:val="0"/>
      <w:marBottom w:val="0"/>
      <w:divBdr>
        <w:top w:val="none" w:sz="0" w:space="0" w:color="auto"/>
        <w:left w:val="none" w:sz="0" w:space="0" w:color="auto"/>
        <w:bottom w:val="none" w:sz="0" w:space="0" w:color="auto"/>
        <w:right w:val="none" w:sz="0" w:space="0" w:color="auto"/>
      </w:divBdr>
    </w:div>
    <w:div w:id="213006477">
      <w:bodyDiv w:val="1"/>
      <w:marLeft w:val="0"/>
      <w:marRight w:val="0"/>
      <w:marTop w:val="0"/>
      <w:marBottom w:val="0"/>
      <w:divBdr>
        <w:top w:val="none" w:sz="0" w:space="0" w:color="auto"/>
        <w:left w:val="none" w:sz="0" w:space="0" w:color="auto"/>
        <w:bottom w:val="none" w:sz="0" w:space="0" w:color="auto"/>
        <w:right w:val="none" w:sz="0" w:space="0" w:color="auto"/>
      </w:divBdr>
    </w:div>
    <w:div w:id="213352425">
      <w:bodyDiv w:val="1"/>
      <w:marLeft w:val="0"/>
      <w:marRight w:val="0"/>
      <w:marTop w:val="0"/>
      <w:marBottom w:val="0"/>
      <w:divBdr>
        <w:top w:val="none" w:sz="0" w:space="0" w:color="auto"/>
        <w:left w:val="none" w:sz="0" w:space="0" w:color="auto"/>
        <w:bottom w:val="none" w:sz="0" w:space="0" w:color="auto"/>
        <w:right w:val="none" w:sz="0" w:space="0" w:color="auto"/>
      </w:divBdr>
    </w:div>
    <w:div w:id="216204786">
      <w:bodyDiv w:val="1"/>
      <w:marLeft w:val="0"/>
      <w:marRight w:val="0"/>
      <w:marTop w:val="0"/>
      <w:marBottom w:val="0"/>
      <w:divBdr>
        <w:top w:val="none" w:sz="0" w:space="0" w:color="auto"/>
        <w:left w:val="none" w:sz="0" w:space="0" w:color="auto"/>
        <w:bottom w:val="none" w:sz="0" w:space="0" w:color="auto"/>
        <w:right w:val="none" w:sz="0" w:space="0" w:color="auto"/>
      </w:divBdr>
    </w:div>
    <w:div w:id="221214470">
      <w:bodyDiv w:val="1"/>
      <w:marLeft w:val="0"/>
      <w:marRight w:val="0"/>
      <w:marTop w:val="0"/>
      <w:marBottom w:val="0"/>
      <w:divBdr>
        <w:top w:val="none" w:sz="0" w:space="0" w:color="auto"/>
        <w:left w:val="none" w:sz="0" w:space="0" w:color="auto"/>
        <w:bottom w:val="none" w:sz="0" w:space="0" w:color="auto"/>
        <w:right w:val="none" w:sz="0" w:space="0" w:color="auto"/>
      </w:divBdr>
    </w:div>
    <w:div w:id="221982817">
      <w:bodyDiv w:val="1"/>
      <w:marLeft w:val="0"/>
      <w:marRight w:val="0"/>
      <w:marTop w:val="0"/>
      <w:marBottom w:val="0"/>
      <w:divBdr>
        <w:top w:val="none" w:sz="0" w:space="0" w:color="auto"/>
        <w:left w:val="none" w:sz="0" w:space="0" w:color="auto"/>
        <w:bottom w:val="none" w:sz="0" w:space="0" w:color="auto"/>
        <w:right w:val="none" w:sz="0" w:space="0" w:color="auto"/>
      </w:divBdr>
    </w:div>
    <w:div w:id="230316503">
      <w:bodyDiv w:val="1"/>
      <w:marLeft w:val="0"/>
      <w:marRight w:val="0"/>
      <w:marTop w:val="0"/>
      <w:marBottom w:val="0"/>
      <w:divBdr>
        <w:top w:val="none" w:sz="0" w:space="0" w:color="auto"/>
        <w:left w:val="none" w:sz="0" w:space="0" w:color="auto"/>
        <w:bottom w:val="none" w:sz="0" w:space="0" w:color="auto"/>
        <w:right w:val="none" w:sz="0" w:space="0" w:color="auto"/>
      </w:divBdr>
    </w:div>
    <w:div w:id="231546236">
      <w:bodyDiv w:val="1"/>
      <w:marLeft w:val="0"/>
      <w:marRight w:val="0"/>
      <w:marTop w:val="0"/>
      <w:marBottom w:val="0"/>
      <w:divBdr>
        <w:top w:val="none" w:sz="0" w:space="0" w:color="auto"/>
        <w:left w:val="none" w:sz="0" w:space="0" w:color="auto"/>
        <w:bottom w:val="none" w:sz="0" w:space="0" w:color="auto"/>
        <w:right w:val="none" w:sz="0" w:space="0" w:color="auto"/>
      </w:divBdr>
    </w:div>
    <w:div w:id="231696124">
      <w:bodyDiv w:val="1"/>
      <w:marLeft w:val="0"/>
      <w:marRight w:val="0"/>
      <w:marTop w:val="0"/>
      <w:marBottom w:val="0"/>
      <w:divBdr>
        <w:top w:val="none" w:sz="0" w:space="0" w:color="auto"/>
        <w:left w:val="none" w:sz="0" w:space="0" w:color="auto"/>
        <w:bottom w:val="none" w:sz="0" w:space="0" w:color="auto"/>
        <w:right w:val="none" w:sz="0" w:space="0" w:color="auto"/>
      </w:divBdr>
    </w:div>
    <w:div w:id="261181236">
      <w:bodyDiv w:val="1"/>
      <w:marLeft w:val="0"/>
      <w:marRight w:val="0"/>
      <w:marTop w:val="0"/>
      <w:marBottom w:val="0"/>
      <w:divBdr>
        <w:top w:val="none" w:sz="0" w:space="0" w:color="auto"/>
        <w:left w:val="none" w:sz="0" w:space="0" w:color="auto"/>
        <w:bottom w:val="none" w:sz="0" w:space="0" w:color="auto"/>
        <w:right w:val="none" w:sz="0" w:space="0" w:color="auto"/>
      </w:divBdr>
      <w:divsChild>
        <w:div w:id="974070800">
          <w:marLeft w:val="0"/>
          <w:marRight w:val="0"/>
          <w:marTop w:val="0"/>
          <w:marBottom w:val="0"/>
          <w:divBdr>
            <w:top w:val="none" w:sz="0" w:space="0" w:color="auto"/>
            <w:left w:val="none" w:sz="0" w:space="0" w:color="auto"/>
            <w:bottom w:val="none" w:sz="0" w:space="0" w:color="auto"/>
            <w:right w:val="none" w:sz="0" w:space="0" w:color="auto"/>
          </w:divBdr>
          <w:divsChild>
            <w:div w:id="884482716">
              <w:marLeft w:val="0"/>
              <w:marRight w:val="0"/>
              <w:marTop w:val="0"/>
              <w:marBottom w:val="0"/>
              <w:divBdr>
                <w:top w:val="none" w:sz="0" w:space="0" w:color="auto"/>
                <w:left w:val="none" w:sz="0" w:space="0" w:color="auto"/>
                <w:bottom w:val="none" w:sz="0" w:space="0" w:color="auto"/>
                <w:right w:val="none" w:sz="0" w:space="0" w:color="auto"/>
              </w:divBdr>
              <w:divsChild>
                <w:div w:id="121643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408024">
      <w:bodyDiv w:val="1"/>
      <w:marLeft w:val="0"/>
      <w:marRight w:val="0"/>
      <w:marTop w:val="0"/>
      <w:marBottom w:val="0"/>
      <w:divBdr>
        <w:top w:val="none" w:sz="0" w:space="0" w:color="auto"/>
        <w:left w:val="none" w:sz="0" w:space="0" w:color="auto"/>
        <w:bottom w:val="none" w:sz="0" w:space="0" w:color="auto"/>
        <w:right w:val="none" w:sz="0" w:space="0" w:color="auto"/>
      </w:divBdr>
    </w:div>
    <w:div w:id="325788660">
      <w:bodyDiv w:val="1"/>
      <w:marLeft w:val="0"/>
      <w:marRight w:val="0"/>
      <w:marTop w:val="0"/>
      <w:marBottom w:val="0"/>
      <w:divBdr>
        <w:top w:val="none" w:sz="0" w:space="0" w:color="auto"/>
        <w:left w:val="none" w:sz="0" w:space="0" w:color="auto"/>
        <w:bottom w:val="none" w:sz="0" w:space="0" w:color="auto"/>
        <w:right w:val="none" w:sz="0" w:space="0" w:color="auto"/>
      </w:divBdr>
    </w:div>
    <w:div w:id="357584871">
      <w:bodyDiv w:val="1"/>
      <w:marLeft w:val="0"/>
      <w:marRight w:val="0"/>
      <w:marTop w:val="0"/>
      <w:marBottom w:val="0"/>
      <w:divBdr>
        <w:top w:val="none" w:sz="0" w:space="0" w:color="auto"/>
        <w:left w:val="none" w:sz="0" w:space="0" w:color="auto"/>
        <w:bottom w:val="none" w:sz="0" w:space="0" w:color="auto"/>
        <w:right w:val="none" w:sz="0" w:space="0" w:color="auto"/>
      </w:divBdr>
    </w:div>
    <w:div w:id="412821377">
      <w:bodyDiv w:val="1"/>
      <w:marLeft w:val="0"/>
      <w:marRight w:val="0"/>
      <w:marTop w:val="0"/>
      <w:marBottom w:val="0"/>
      <w:divBdr>
        <w:top w:val="none" w:sz="0" w:space="0" w:color="auto"/>
        <w:left w:val="none" w:sz="0" w:space="0" w:color="auto"/>
        <w:bottom w:val="none" w:sz="0" w:space="0" w:color="auto"/>
        <w:right w:val="none" w:sz="0" w:space="0" w:color="auto"/>
      </w:divBdr>
      <w:divsChild>
        <w:div w:id="228662324">
          <w:marLeft w:val="0"/>
          <w:marRight w:val="0"/>
          <w:marTop w:val="0"/>
          <w:marBottom w:val="0"/>
          <w:divBdr>
            <w:top w:val="none" w:sz="0" w:space="0" w:color="auto"/>
            <w:left w:val="none" w:sz="0" w:space="0" w:color="auto"/>
            <w:bottom w:val="none" w:sz="0" w:space="0" w:color="auto"/>
            <w:right w:val="none" w:sz="0" w:space="0" w:color="auto"/>
          </w:divBdr>
          <w:divsChild>
            <w:div w:id="1967462202">
              <w:marLeft w:val="0"/>
              <w:marRight w:val="0"/>
              <w:marTop w:val="0"/>
              <w:marBottom w:val="0"/>
              <w:divBdr>
                <w:top w:val="none" w:sz="0" w:space="0" w:color="auto"/>
                <w:left w:val="none" w:sz="0" w:space="0" w:color="auto"/>
                <w:bottom w:val="none" w:sz="0" w:space="0" w:color="auto"/>
                <w:right w:val="none" w:sz="0" w:space="0" w:color="auto"/>
              </w:divBdr>
              <w:divsChild>
                <w:div w:id="86128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967360">
      <w:bodyDiv w:val="1"/>
      <w:marLeft w:val="0"/>
      <w:marRight w:val="0"/>
      <w:marTop w:val="0"/>
      <w:marBottom w:val="0"/>
      <w:divBdr>
        <w:top w:val="none" w:sz="0" w:space="0" w:color="auto"/>
        <w:left w:val="none" w:sz="0" w:space="0" w:color="auto"/>
        <w:bottom w:val="none" w:sz="0" w:space="0" w:color="auto"/>
        <w:right w:val="none" w:sz="0" w:space="0" w:color="auto"/>
      </w:divBdr>
      <w:divsChild>
        <w:div w:id="520897108">
          <w:marLeft w:val="0"/>
          <w:marRight w:val="0"/>
          <w:marTop w:val="0"/>
          <w:marBottom w:val="0"/>
          <w:divBdr>
            <w:top w:val="none" w:sz="0" w:space="0" w:color="auto"/>
            <w:left w:val="none" w:sz="0" w:space="0" w:color="auto"/>
            <w:bottom w:val="none" w:sz="0" w:space="0" w:color="auto"/>
            <w:right w:val="none" w:sz="0" w:space="0" w:color="auto"/>
          </w:divBdr>
        </w:div>
      </w:divsChild>
    </w:div>
    <w:div w:id="470828798">
      <w:bodyDiv w:val="1"/>
      <w:marLeft w:val="0"/>
      <w:marRight w:val="0"/>
      <w:marTop w:val="0"/>
      <w:marBottom w:val="0"/>
      <w:divBdr>
        <w:top w:val="none" w:sz="0" w:space="0" w:color="auto"/>
        <w:left w:val="none" w:sz="0" w:space="0" w:color="auto"/>
        <w:bottom w:val="none" w:sz="0" w:space="0" w:color="auto"/>
        <w:right w:val="none" w:sz="0" w:space="0" w:color="auto"/>
      </w:divBdr>
    </w:div>
    <w:div w:id="477458413">
      <w:bodyDiv w:val="1"/>
      <w:marLeft w:val="0"/>
      <w:marRight w:val="0"/>
      <w:marTop w:val="0"/>
      <w:marBottom w:val="0"/>
      <w:divBdr>
        <w:top w:val="none" w:sz="0" w:space="0" w:color="auto"/>
        <w:left w:val="none" w:sz="0" w:space="0" w:color="auto"/>
        <w:bottom w:val="none" w:sz="0" w:space="0" w:color="auto"/>
        <w:right w:val="none" w:sz="0" w:space="0" w:color="auto"/>
      </w:divBdr>
    </w:div>
    <w:div w:id="539781754">
      <w:bodyDiv w:val="1"/>
      <w:marLeft w:val="0"/>
      <w:marRight w:val="0"/>
      <w:marTop w:val="0"/>
      <w:marBottom w:val="0"/>
      <w:divBdr>
        <w:top w:val="none" w:sz="0" w:space="0" w:color="auto"/>
        <w:left w:val="none" w:sz="0" w:space="0" w:color="auto"/>
        <w:bottom w:val="none" w:sz="0" w:space="0" w:color="auto"/>
        <w:right w:val="none" w:sz="0" w:space="0" w:color="auto"/>
      </w:divBdr>
    </w:div>
    <w:div w:id="549151690">
      <w:bodyDiv w:val="1"/>
      <w:marLeft w:val="0"/>
      <w:marRight w:val="0"/>
      <w:marTop w:val="0"/>
      <w:marBottom w:val="0"/>
      <w:divBdr>
        <w:top w:val="none" w:sz="0" w:space="0" w:color="auto"/>
        <w:left w:val="none" w:sz="0" w:space="0" w:color="auto"/>
        <w:bottom w:val="none" w:sz="0" w:space="0" w:color="auto"/>
        <w:right w:val="none" w:sz="0" w:space="0" w:color="auto"/>
      </w:divBdr>
    </w:div>
    <w:div w:id="560095658">
      <w:bodyDiv w:val="1"/>
      <w:marLeft w:val="0"/>
      <w:marRight w:val="0"/>
      <w:marTop w:val="0"/>
      <w:marBottom w:val="0"/>
      <w:divBdr>
        <w:top w:val="none" w:sz="0" w:space="0" w:color="auto"/>
        <w:left w:val="none" w:sz="0" w:space="0" w:color="auto"/>
        <w:bottom w:val="none" w:sz="0" w:space="0" w:color="auto"/>
        <w:right w:val="none" w:sz="0" w:space="0" w:color="auto"/>
      </w:divBdr>
    </w:div>
    <w:div w:id="561525350">
      <w:bodyDiv w:val="1"/>
      <w:marLeft w:val="0"/>
      <w:marRight w:val="0"/>
      <w:marTop w:val="0"/>
      <w:marBottom w:val="0"/>
      <w:divBdr>
        <w:top w:val="none" w:sz="0" w:space="0" w:color="auto"/>
        <w:left w:val="none" w:sz="0" w:space="0" w:color="auto"/>
        <w:bottom w:val="none" w:sz="0" w:space="0" w:color="auto"/>
        <w:right w:val="none" w:sz="0" w:space="0" w:color="auto"/>
      </w:divBdr>
    </w:div>
    <w:div w:id="567616155">
      <w:bodyDiv w:val="1"/>
      <w:marLeft w:val="0"/>
      <w:marRight w:val="0"/>
      <w:marTop w:val="0"/>
      <w:marBottom w:val="0"/>
      <w:divBdr>
        <w:top w:val="none" w:sz="0" w:space="0" w:color="auto"/>
        <w:left w:val="none" w:sz="0" w:space="0" w:color="auto"/>
        <w:bottom w:val="none" w:sz="0" w:space="0" w:color="auto"/>
        <w:right w:val="none" w:sz="0" w:space="0" w:color="auto"/>
      </w:divBdr>
    </w:div>
    <w:div w:id="579675319">
      <w:bodyDiv w:val="1"/>
      <w:marLeft w:val="0"/>
      <w:marRight w:val="0"/>
      <w:marTop w:val="0"/>
      <w:marBottom w:val="0"/>
      <w:divBdr>
        <w:top w:val="none" w:sz="0" w:space="0" w:color="auto"/>
        <w:left w:val="none" w:sz="0" w:space="0" w:color="auto"/>
        <w:bottom w:val="none" w:sz="0" w:space="0" w:color="auto"/>
        <w:right w:val="none" w:sz="0" w:space="0" w:color="auto"/>
      </w:divBdr>
    </w:div>
    <w:div w:id="680160044">
      <w:bodyDiv w:val="1"/>
      <w:marLeft w:val="0"/>
      <w:marRight w:val="0"/>
      <w:marTop w:val="0"/>
      <w:marBottom w:val="0"/>
      <w:divBdr>
        <w:top w:val="none" w:sz="0" w:space="0" w:color="auto"/>
        <w:left w:val="none" w:sz="0" w:space="0" w:color="auto"/>
        <w:bottom w:val="none" w:sz="0" w:space="0" w:color="auto"/>
        <w:right w:val="none" w:sz="0" w:space="0" w:color="auto"/>
      </w:divBdr>
    </w:div>
    <w:div w:id="685594115">
      <w:bodyDiv w:val="1"/>
      <w:marLeft w:val="0"/>
      <w:marRight w:val="0"/>
      <w:marTop w:val="0"/>
      <w:marBottom w:val="0"/>
      <w:divBdr>
        <w:top w:val="none" w:sz="0" w:space="0" w:color="auto"/>
        <w:left w:val="none" w:sz="0" w:space="0" w:color="auto"/>
        <w:bottom w:val="none" w:sz="0" w:space="0" w:color="auto"/>
        <w:right w:val="none" w:sz="0" w:space="0" w:color="auto"/>
      </w:divBdr>
      <w:divsChild>
        <w:div w:id="1975476505">
          <w:marLeft w:val="0"/>
          <w:marRight w:val="240"/>
          <w:marTop w:val="0"/>
          <w:marBottom w:val="0"/>
          <w:divBdr>
            <w:top w:val="none" w:sz="0" w:space="0" w:color="auto"/>
            <w:left w:val="none" w:sz="0" w:space="0" w:color="auto"/>
            <w:bottom w:val="none" w:sz="0" w:space="0" w:color="auto"/>
            <w:right w:val="none" w:sz="0" w:space="0" w:color="auto"/>
          </w:divBdr>
          <w:divsChild>
            <w:div w:id="1354529633">
              <w:marLeft w:val="0"/>
              <w:marRight w:val="0"/>
              <w:marTop w:val="0"/>
              <w:marBottom w:val="0"/>
              <w:divBdr>
                <w:top w:val="none" w:sz="0" w:space="0" w:color="auto"/>
                <w:left w:val="none" w:sz="0" w:space="0" w:color="auto"/>
                <w:bottom w:val="none" w:sz="0" w:space="0" w:color="auto"/>
                <w:right w:val="none" w:sz="0" w:space="0" w:color="auto"/>
              </w:divBdr>
              <w:divsChild>
                <w:div w:id="692223304">
                  <w:marLeft w:val="0"/>
                  <w:marRight w:val="0"/>
                  <w:marTop w:val="0"/>
                  <w:marBottom w:val="0"/>
                  <w:divBdr>
                    <w:top w:val="none" w:sz="0" w:space="0" w:color="auto"/>
                    <w:left w:val="none" w:sz="0" w:space="0" w:color="auto"/>
                    <w:bottom w:val="none" w:sz="0" w:space="0" w:color="auto"/>
                    <w:right w:val="none" w:sz="0" w:space="0" w:color="auto"/>
                  </w:divBdr>
                  <w:divsChild>
                    <w:div w:id="1707441645">
                      <w:marLeft w:val="0"/>
                      <w:marRight w:val="0"/>
                      <w:marTop w:val="0"/>
                      <w:marBottom w:val="0"/>
                      <w:divBdr>
                        <w:top w:val="none" w:sz="0" w:space="0" w:color="auto"/>
                        <w:left w:val="none" w:sz="0" w:space="0" w:color="auto"/>
                        <w:bottom w:val="none" w:sz="0" w:space="0" w:color="auto"/>
                        <w:right w:val="none" w:sz="0" w:space="0" w:color="auto"/>
                      </w:divBdr>
                      <w:divsChild>
                        <w:div w:id="1857494760">
                          <w:marLeft w:val="0"/>
                          <w:marRight w:val="0"/>
                          <w:marTop w:val="0"/>
                          <w:marBottom w:val="0"/>
                          <w:divBdr>
                            <w:top w:val="none" w:sz="0" w:space="0" w:color="auto"/>
                            <w:left w:val="none" w:sz="0" w:space="0" w:color="auto"/>
                            <w:bottom w:val="none" w:sz="0" w:space="0" w:color="auto"/>
                            <w:right w:val="none" w:sz="0" w:space="0" w:color="auto"/>
                          </w:divBdr>
                          <w:divsChild>
                            <w:div w:id="1693340090">
                              <w:marLeft w:val="0"/>
                              <w:marRight w:val="0"/>
                              <w:marTop w:val="0"/>
                              <w:marBottom w:val="0"/>
                              <w:divBdr>
                                <w:top w:val="none" w:sz="0" w:space="0" w:color="auto"/>
                                <w:left w:val="none" w:sz="0" w:space="0" w:color="auto"/>
                                <w:bottom w:val="none" w:sz="0" w:space="0" w:color="auto"/>
                                <w:right w:val="none" w:sz="0" w:space="0" w:color="auto"/>
                              </w:divBdr>
                              <w:divsChild>
                                <w:div w:id="189191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36798">
                          <w:marLeft w:val="0"/>
                          <w:marRight w:val="0"/>
                          <w:marTop w:val="0"/>
                          <w:marBottom w:val="0"/>
                          <w:divBdr>
                            <w:top w:val="none" w:sz="0" w:space="0" w:color="auto"/>
                            <w:left w:val="none" w:sz="0" w:space="0" w:color="auto"/>
                            <w:bottom w:val="none" w:sz="0" w:space="0" w:color="auto"/>
                            <w:right w:val="none" w:sz="0" w:space="0" w:color="auto"/>
                          </w:divBdr>
                          <w:divsChild>
                            <w:div w:id="2018994720">
                              <w:marLeft w:val="0"/>
                              <w:marRight w:val="0"/>
                              <w:marTop w:val="0"/>
                              <w:marBottom w:val="0"/>
                              <w:divBdr>
                                <w:top w:val="none" w:sz="0" w:space="0" w:color="auto"/>
                                <w:left w:val="none" w:sz="0" w:space="0" w:color="auto"/>
                                <w:bottom w:val="none" w:sz="0" w:space="0" w:color="auto"/>
                                <w:right w:val="none" w:sz="0" w:space="0" w:color="auto"/>
                              </w:divBdr>
                              <w:divsChild>
                                <w:div w:id="129429308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6253734">
      <w:bodyDiv w:val="1"/>
      <w:marLeft w:val="0"/>
      <w:marRight w:val="0"/>
      <w:marTop w:val="0"/>
      <w:marBottom w:val="0"/>
      <w:divBdr>
        <w:top w:val="none" w:sz="0" w:space="0" w:color="auto"/>
        <w:left w:val="none" w:sz="0" w:space="0" w:color="auto"/>
        <w:bottom w:val="none" w:sz="0" w:space="0" w:color="auto"/>
        <w:right w:val="none" w:sz="0" w:space="0" w:color="auto"/>
      </w:divBdr>
    </w:div>
    <w:div w:id="717700678">
      <w:bodyDiv w:val="1"/>
      <w:marLeft w:val="0"/>
      <w:marRight w:val="0"/>
      <w:marTop w:val="0"/>
      <w:marBottom w:val="0"/>
      <w:divBdr>
        <w:top w:val="none" w:sz="0" w:space="0" w:color="auto"/>
        <w:left w:val="none" w:sz="0" w:space="0" w:color="auto"/>
        <w:bottom w:val="none" w:sz="0" w:space="0" w:color="auto"/>
        <w:right w:val="none" w:sz="0" w:space="0" w:color="auto"/>
      </w:divBdr>
    </w:div>
    <w:div w:id="746076231">
      <w:bodyDiv w:val="1"/>
      <w:marLeft w:val="0"/>
      <w:marRight w:val="0"/>
      <w:marTop w:val="0"/>
      <w:marBottom w:val="0"/>
      <w:divBdr>
        <w:top w:val="none" w:sz="0" w:space="0" w:color="auto"/>
        <w:left w:val="none" w:sz="0" w:space="0" w:color="auto"/>
        <w:bottom w:val="none" w:sz="0" w:space="0" w:color="auto"/>
        <w:right w:val="none" w:sz="0" w:space="0" w:color="auto"/>
      </w:divBdr>
    </w:div>
    <w:div w:id="747382846">
      <w:bodyDiv w:val="1"/>
      <w:marLeft w:val="0"/>
      <w:marRight w:val="0"/>
      <w:marTop w:val="0"/>
      <w:marBottom w:val="0"/>
      <w:divBdr>
        <w:top w:val="none" w:sz="0" w:space="0" w:color="auto"/>
        <w:left w:val="none" w:sz="0" w:space="0" w:color="auto"/>
        <w:bottom w:val="none" w:sz="0" w:space="0" w:color="auto"/>
        <w:right w:val="none" w:sz="0" w:space="0" w:color="auto"/>
      </w:divBdr>
      <w:divsChild>
        <w:div w:id="183708687">
          <w:marLeft w:val="0"/>
          <w:marRight w:val="0"/>
          <w:marTop w:val="0"/>
          <w:marBottom w:val="0"/>
          <w:divBdr>
            <w:top w:val="none" w:sz="0" w:space="0" w:color="auto"/>
            <w:left w:val="none" w:sz="0" w:space="0" w:color="auto"/>
            <w:bottom w:val="none" w:sz="0" w:space="0" w:color="auto"/>
            <w:right w:val="none" w:sz="0" w:space="0" w:color="auto"/>
          </w:divBdr>
        </w:div>
        <w:div w:id="1189415567">
          <w:marLeft w:val="0"/>
          <w:marRight w:val="0"/>
          <w:marTop w:val="30"/>
          <w:marBottom w:val="30"/>
          <w:divBdr>
            <w:top w:val="none" w:sz="0" w:space="0" w:color="auto"/>
            <w:left w:val="none" w:sz="0" w:space="0" w:color="auto"/>
            <w:bottom w:val="none" w:sz="0" w:space="0" w:color="auto"/>
            <w:right w:val="none" w:sz="0" w:space="0" w:color="auto"/>
          </w:divBdr>
        </w:div>
      </w:divsChild>
    </w:div>
    <w:div w:id="752356783">
      <w:bodyDiv w:val="1"/>
      <w:marLeft w:val="0"/>
      <w:marRight w:val="0"/>
      <w:marTop w:val="0"/>
      <w:marBottom w:val="0"/>
      <w:divBdr>
        <w:top w:val="none" w:sz="0" w:space="0" w:color="auto"/>
        <w:left w:val="none" w:sz="0" w:space="0" w:color="auto"/>
        <w:bottom w:val="none" w:sz="0" w:space="0" w:color="auto"/>
        <w:right w:val="none" w:sz="0" w:space="0" w:color="auto"/>
      </w:divBdr>
    </w:div>
    <w:div w:id="764106764">
      <w:bodyDiv w:val="1"/>
      <w:marLeft w:val="0"/>
      <w:marRight w:val="0"/>
      <w:marTop w:val="0"/>
      <w:marBottom w:val="0"/>
      <w:divBdr>
        <w:top w:val="none" w:sz="0" w:space="0" w:color="auto"/>
        <w:left w:val="none" w:sz="0" w:space="0" w:color="auto"/>
        <w:bottom w:val="none" w:sz="0" w:space="0" w:color="auto"/>
        <w:right w:val="none" w:sz="0" w:space="0" w:color="auto"/>
      </w:divBdr>
    </w:div>
    <w:div w:id="768355009">
      <w:bodyDiv w:val="1"/>
      <w:marLeft w:val="0"/>
      <w:marRight w:val="0"/>
      <w:marTop w:val="0"/>
      <w:marBottom w:val="0"/>
      <w:divBdr>
        <w:top w:val="none" w:sz="0" w:space="0" w:color="auto"/>
        <w:left w:val="none" w:sz="0" w:space="0" w:color="auto"/>
        <w:bottom w:val="none" w:sz="0" w:space="0" w:color="auto"/>
        <w:right w:val="none" w:sz="0" w:space="0" w:color="auto"/>
      </w:divBdr>
      <w:divsChild>
        <w:div w:id="1581064509">
          <w:marLeft w:val="0"/>
          <w:marRight w:val="0"/>
          <w:marTop w:val="0"/>
          <w:marBottom w:val="0"/>
          <w:divBdr>
            <w:top w:val="none" w:sz="0" w:space="0" w:color="auto"/>
            <w:left w:val="none" w:sz="0" w:space="0" w:color="auto"/>
            <w:bottom w:val="none" w:sz="0" w:space="0" w:color="auto"/>
            <w:right w:val="none" w:sz="0" w:space="0" w:color="auto"/>
          </w:divBdr>
          <w:divsChild>
            <w:div w:id="11149403">
              <w:marLeft w:val="0"/>
              <w:marRight w:val="0"/>
              <w:marTop w:val="0"/>
              <w:marBottom w:val="0"/>
              <w:divBdr>
                <w:top w:val="none" w:sz="0" w:space="0" w:color="auto"/>
                <w:left w:val="none" w:sz="0" w:space="0" w:color="auto"/>
                <w:bottom w:val="none" w:sz="0" w:space="0" w:color="auto"/>
                <w:right w:val="none" w:sz="0" w:space="0" w:color="auto"/>
              </w:divBdr>
              <w:divsChild>
                <w:div w:id="6758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613587">
      <w:bodyDiv w:val="1"/>
      <w:marLeft w:val="0"/>
      <w:marRight w:val="0"/>
      <w:marTop w:val="0"/>
      <w:marBottom w:val="0"/>
      <w:divBdr>
        <w:top w:val="none" w:sz="0" w:space="0" w:color="auto"/>
        <w:left w:val="none" w:sz="0" w:space="0" w:color="auto"/>
        <w:bottom w:val="none" w:sz="0" w:space="0" w:color="auto"/>
        <w:right w:val="none" w:sz="0" w:space="0" w:color="auto"/>
      </w:divBdr>
      <w:divsChild>
        <w:div w:id="632663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5531573">
      <w:bodyDiv w:val="1"/>
      <w:marLeft w:val="0"/>
      <w:marRight w:val="0"/>
      <w:marTop w:val="0"/>
      <w:marBottom w:val="0"/>
      <w:divBdr>
        <w:top w:val="none" w:sz="0" w:space="0" w:color="auto"/>
        <w:left w:val="none" w:sz="0" w:space="0" w:color="auto"/>
        <w:bottom w:val="none" w:sz="0" w:space="0" w:color="auto"/>
        <w:right w:val="none" w:sz="0" w:space="0" w:color="auto"/>
      </w:divBdr>
    </w:div>
    <w:div w:id="815950710">
      <w:bodyDiv w:val="1"/>
      <w:marLeft w:val="0"/>
      <w:marRight w:val="0"/>
      <w:marTop w:val="0"/>
      <w:marBottom w:val="0"/>
      <w:divBdr>
        <w:top w:val="none" w:sz="0" w:space="0" w:color="auto"/>
        <w:left w:val="none" w:sz="0" w:space="0" w:color="auto"/>
        <w:bottom w:val="none" w:sz="0" w:space="0" w:color="auto"/>
        <w:right w:val="none" w:sz="0" w:space="0" w:color="auto"/>
      </w:divBdr>
    </w:div>
    <w:div w:id="845628749">
      <w:bodyDiv w:val="1"/>
      <w:marLeft w:val="0"/>
      <w:marRight w:val="0"/>
      <w:marTop w:val="0"/>
      <w:marBottom w:val="0"/>
      <w:divBdr>
        <w:top w:val="none" w:sz="0" w:space="0" w:color="auto"/>
        <w:left w:val="none" w:sz="0" w:space="0" w:color="auto"/>
        <w:bottom w:val="none" w:sz="0" w:space="0" w:color="auto"/>
        <w:right w:val="none" w:sz="0" w:space="0" w:color="auto"/>
      </w:divBdr>
    </w:div>
    <w:div w:id="852107898">
      <w:bodyDiv w:val="1"/>
      <w:marLeft w:val="0"/>
      <w:marRight w:val="0"/>
      <w:marTop w:val="0"/>
      <w:marBottom w:val="0"/>
      <w:divBdr>
        <w:top w:val="none" w:sz="0" w:space="0" w:color="auto"/>
        <w:left w:val="none" w:sz="0" w:space="0" w:color="auto"/>
        <w:bottom w:val="none" w:sz="0" w:space="0" w:color="auto"/>
        <w:right w:val="none" w:sz="0" w:space="0" w:color="auto"/>
      </w:divBdr>
      <w:divsChild>
        <w:div w:id="1993825256">
          <w:marLeft w:val="0"/>
          <w:marRight w:val="0"/>
          <w:marTop w:val="0"/>
          <w:marBottom w:val="180"/>
          <w:divBdr>
            <w:top w:val="none" w:sz="0" w:space="0" w:color="auto"/>
            <w:left w:val="none" w:sz="0" w:space="0" w:color="auto"/>
            <w:bottom w:val="none" w:sz="0" w:space="0" w:color="auto"/>
            <w:right w:val="none" w:sz="0" w:space="0" w:color="auto"/>
          </w:divBdr>
        </w:div>
        <w:div w:id="435635036">
          <w:marLeft w:val="0"/>
          <w:marRight w:val="0"/>
          <w:marTop w:val="0"/>
          <w:marBottom w:val="0"/>
          <w:divBdr>
            <w:top w:val="none" w:sz="0" w:space="0" w:color="auto"/>
            <w:left w:val="none" w:sz="0" w:space="0" w:color="auto"/>
            <w:bottom w:val="none" w:sz="0" w:space="0" w:color="auto"/>
            <w:right w:val="none" w:sz="0" w:space="0" w:color="auto"/>
          </w:divBdr>
          <w:divsChild>
            <w:div w:id="589461983">
              <w:marLeft w:val="0"/>
              <w:marRight w:val="0"/>
              <w:marTop w:val="0"/>
              <w:marBottom w:val="0"/>
              <w:divBdr>
                <w:top w:val="none" w:sz="0" w:space="0" w:color="auto"/>
                <w:left w:val="none" w:sz="0" w:space="0" w:color="auto"/>
                <w:bottom w:val="none" w:sz="0" w:space="0" w:color="auto"/>
                <w:right w:val="none" w:sz="0" w:space="0" w:color="auto"/>
              </w:divBdr>
              <w:divsChild>
                <w:div w:id="206131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151639">
          <w:marLeft w:val="0"/>
          <w:marRight w:val="0"/>
          <w:marTop w:val="0"/>
          <w:marBottom w:val="0"/>
          <w:divBdr>
            <w:top w:val="none" w:sz="0" w:space="0" w:color="auto"/>
            <w:left w:val="none" w:sz="0" w:space="0" w:color="auto"/>
            <w:bottom w:val="none" w:sz="0" w:space="0" w:color="auto"/>
            <w:right w:val="none" w:sz="0" w:space="0" w:color="auto"/>
          </w:divBdr>
          <w:divsChild>
            <w:div w:id="87766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09336">
      <w:bodyDiv w:val="1"/>
      <w:marLeft w:val="0"/>
      <w:marRight w:val="0"/>
      <w:marTop w:val="0"/>
      <w:marBottom w:val="0"/>
      <w:divBdr>
        <w:top w:val="none" w:sz="0" w:space="0" w:color="auto"/>
        <w:left w:val="none" w:sz="0" w:space="0" w:color="auto"/>
        <w:bottom w:val="none" w:sz="0" w:space="0" w:color="auto"/>
        <w:right w:val="none" w:sz="0" w:space="0" w:color="auto"/>
      </w:divBdr>
    </w:div>
    <w:div w:id="898322751">
      <w:bodyDiv w:val="1"/>
      <w:marLeft w:val="0"/>
      <w:marRight w:val="0"/>
      <w:marTop w:val="0"/>
      <w:marBottom w:val="0"/>
      <w:divBdr>
        <w:top w:val="none" w:sz="0" w:space="0" w:color="auto"/>
        <w:left w:val="none" w:sz="0" w:space="0" w:color="auto"/>
        <w:bottom w:val="none" w:sz="0" w:space="0" w:color="auto"/>
        <w:right w:val="none" w:sz="0" w:space="0" w:color="auto"/>
      </w:divBdr>
    </w:div>
    <w:div w:id="917129921">
      <w:bodyDiv w:val="1"/>
      <w:marLeft w:val="0"/>
      <w:marRight w:val="0"/>
      <w:marTop w:val="0"/>
      <w:marBottom w:val="0"/>
      <w:divBdr>
        <w:top w:val="none" w:sz="0" w:space="0" w:color="auto"/>
        <w:left w:val="none" w:sz="0" w:space="0" w:color="auto"/>
        <w:bottom w:val="none" w:sz="0" w:space="0" w:color="auto"/>
        <w:right w:val="none" w:sz="0" w:space="0" w:color="auto"/>
      </w:divBdr>
    </w:div>
    <w:div w:id="927690959">
      <w:bodyDiv w:val="1"/>
      <w:marLeft w:val="0"/>
      <w:marRight w:val="0"/>
      <w:marTop w:val="0"/>
      <w:marBottom w:val="0"/>
      <w:divBdr>
        <w:top w:val="none" w:sz="0" w:space="0" w:color="auto"/>
        <w:left w:val="none" w:sz="0" w:space="0" w:color="auto"/>
        <w:bottom w:val="none" w:sz="0" w:space="0" w:color="auto"/>
        <w:right w:val="none" w:sz="0" w:space="0" w:color="auto"/>
      </w:divBdr>
    </w:div>
    <w:div w:id="930426704">
      <w:bodyDiv w:val="1"/>
      <w:marLeft w:val="0"/>
      <w:marRight w:val="0"/>
      <w:marTop w:val="0"/>
      <w:marBottom w:val="0"/>
      <w:divBdr>
        <w:top w:val="none" w:sz="0" w:space="0" w:color="auto"/>
        <w:left w:val="none" w:sz="0" w:space="0" w:color="auto"/>
        <w:bottom w:val="none" w:sz="0" w:space="0" w:color="auto"/>
        <w:right w:val="none" w:sz="0" w:space="0" w:color="auto"/>
      </w:divBdr>
    </w:div>
    <w:div w:id="939525105">
      <w:bodyDiv w:val="1"/>
      <w:marLeft w:val="0"/>
      <w:marRight w:val="0"/>
      <w:marTop w:val="0"/>
      <w:marBottom w:val="0"/>
      <w:divBdr>
        <w:top w:val="none" w:sz="0" w:space="0" w:color="auto"/>
        <w:left w:val="none" w:sz="0" w:space="0" w:color="auto"/>
        <w:bottom w:val="none" w:sz="0" w:space="0" w:color="auto"/>
        <w:right w:val="none" w:sz="0" w:space="0" w:color="auto"/>
      </w:divBdr>
    </w:div>
    <w:div w:id="973406801">
      <w:bodyDiv w:val="1"/>
      <w:marLeft w:val="0"/>
      <w:marRight w:val="0"/>
      <w:marTop w:val="0"/>
      <w:marBottom w:val="0"/>
      <w:divBdr>
        <w:top w:val="none" w:sz="0" w:space="0" w:color="auto"/>
        <w:left w:val="none" w:sz="0" w:space="0" w:color="auto"/>
        <w:bottom w:val="none" w:sz="0" w:space="0" w:color="auto"/>
        <w:right w:val="none" w:sz="0" w:space="0" w:color="auto"/>
      </w:divBdr>
    </w:div>
    <w:div w:id="984823750">
      <w:bodyDiv w:val="1"/>
      <w:marLeft w:val="0"/>
      <w:marRight w:val="0"/>
      <w:marTop w:val="0"/>
      <w:marBottom w:val="0"/>
      <w:divBdr>
        <w:top w:val="none" w:sz="0" w:space="0" w:color="auto"/>
        <w:left w:val="none" w:sz="0" w:space="0" w:color="auto"/>
        <w:bottom w:val="none" w:sz="0" w:space="0" w:color="auto"/>
        <w:right w:val="none" w:sz="0" w:space="0" w:color="auto"/>
      </w:divBdr>
    </w:div>
    <w:div w:id="989945875">
      <w:bodyDiv w:val="1"/>
      <w:marLeft w:val="0"/>
      <w:marRight w:val="0"/>
      <w:marTop w:val="0"/>
      <w:marBottom w:val="0"/>
      <w:divBdr>
        <w:top w:val="none" w:sz="0" w:space="0" w:color="auto"/>
        <w:left w:val="none" w:sz="0" w:space="0" w:color="auto"/>
        <w:bottom w:val="none" w:sz="0" w:space="0" w:color="auto"/>
        <w:right w:val="none" w:sz="0" w:space="0" w:color="auto"/>
      </w:divBdr>
    </w:div>
    <w:div w:id="1034421785">
      <w:bodyDiv w:val="1"/>
      <w:marLeft w:val="0"/>
      <w:marRight w:val="0"/>
      <w:marTop w:val="0"/>
      <w:marBottom w:val="0"/>
      <w:divBdr>
        <w:top w:val="none" w:sz="0" w:space="0" w:color="auto"/>
        <w:left w:val="none" w:sz="0" w:space="0" w:color="auto"/>
        <w:bottom w:val="none" w:sz="0" w:space="0" w:color="auto"/>
        <w:right w:val="none" w:sz="0" w:space="0" w:color="auto"/>
      </w:divBdr>
    </w:div>
    <w:div w:id="1036077154">
      <w:bodyDiv w:val="1"/>
      <w:marLeft w:val="0"/>
      <w:marRight w:val="0"/>
      <w:marTop w:val="0"/>
      <w:marBottom w:val="0"/>
      <w:divBdr>
        <w:top w:val="none" w:sz="0" w:space="0" w:color="auto"/>
        <w:left w:val="none" w:sz="0" w:space="0" w:color="auto"/>
        <w:bottom w:val="none" w:sz="0" w:space="0" w:color="auto"/>
        <w:right w:val="none" w:sz="0" w:space="0" w:color="auto"/>
      </w:divBdr>
    </w:div>
    <w:div w:id="1066755996">
      <w:bodyDiv w:val="1"/>
      <w:marLeft w:val="0"/>
      <w:marRight w:val="0"/>
      <w:marTop w:val="0"/>
      <w:marBottom w:val="0"/>
      <w:divBdr>
        <w:top w:val="none" w:sz="0" w:space="0" w:color="auto"/>
        <w:left w:val="none" w:sz="0" w:space="0" w:color="auto"/>
        <w:bottom w:val="none" w:sz="0" w:space="0" w:color="auto"/>
        <w:right w:val="none" w:sz="0" w:space="0" w:color="auto"/>
      </w:divBdr>
    </w:div>
    <w:div w:id="1081102117">
      <w:bodyDiv w:val="1"/>
      <w:marLeft w:val="0"/>
      <w:marRight w:val="0"/>
      <w:marTop w:val="0"/>
      <w:marBottom w:val="0"/>
      <w:divBdr>
        <w:top w:val="none" w:sz="0" w:space="0" w:color="auto"/>
        <w:left w:val="none" w:sz="0" w:space="0" w:color="auto"/>
        <w:bottom w:val="none" w:sz="0" w:space="0" w:color="auto"/>
        <w:right w:val="none" w:sz="0" w:space="0" w:color="auto"/>
      </w:divBdr>
      <w:divsChild>
        <w:div w:id="736780450">
          <w:marLeft w:val="0"/>
          <w:marRight w:val="0"/>
          <w:marTop w:val="0"/>
          <w:marBottom w:val="0"/>
          <w:divBdr>
            <w:top w:val="none" w:sz="0" w:space="0" w:color="auto"/>
            <w:left w:val="none" w:sz="0" w:space="0" w:color="auto"/>
            <w:bottom w:val="none" w:sz="0" w:space="0" w:color="auto"/>
            <w:right w:val="none" w:sz="0" w:space="0" w:color="auto"/>
          </w:divBdr>
          <w:divsChild>
            <w:div w:id="1551305933">
              <w:marLeft w:val="0"/>
              <w:marRight w:val="0"/>
              <w:marTop w:val="0"/>
              <w:marBottom w:val="0"/>
              <w:divBdr>
                <w:top w:val="none" w:sz="0" w:space="0" w:color="auto"/>
                <w:left w:val="none" w:sz="0" w:space="0" w:color="auto"/>
                <w:bottom w:val="none" w:sz="0" w:space="0" w:color="auto"/>
                <w:right w:val="none" w:sz="0" w:space="0" w:color="auto"/>
              </w:divBdr>
              <w:divsChild>
                <w:div w:id="167040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58257">
      <w:bodyDiv w:val="1"/>
      <w:marLeft w:val="0"/>
      <w:marRight w:val="0"/>
      <w:marTop w:val="0"/>
      <w:marBottom w:val="0"/>
      <w:divBdr>
        <w:top w:val="none" w:sz="0" w:space="0" w:color="auto"/>
        <w:left w:val="none" w:sz="0" w:space="0" w:color="auto"/>
        <w:bottom w:val="none" w:sz="0" w:space="0" w:color="auto"/>
        <w:right w:val="none" w:sz="0" w:space="0" w:color="auto"/>
      </w:divBdr>
    </w:div>
    <w:div w:id="1122963399">
      <w:bodyDiv w:val="1"/>
      <w:marLeft w:val="0"/>
      <w:marRight w:val="0"/>
      <w:marTop w:val="0"/>
      <w:marBottom w:val="0"/>
      <w:divBdr>
        <w:top w:val="none" w:sz="0" w:space="0" w:color="auto"/>
        <w:left w:val="none" w:sz="0" w:space="0" w:color="auto"/>
        <w:bottom w:val="none" w:sz="0" w:space="0" w:color="auto"/>
        <w:right w:val="none" w:sz="0" w:space="0" w:color="auto"/>
      </w:divBdr>
      <w:divsChild>
        <w:div w:id="1564412963">
          <w:marLeft w:val="0"/>
          <w:marRight w:val="0"/>
          <w:marTop w:val="0"/>
          <w:marBottom w:val="0"/>
          <w:divBdr>
            <w:top w:val="single" w:sz="6" w:space="7" w:color="E5E5E5"/>
            <w:left w:val="none" w:sz="0" w:space="0" w:color="auto"/>
            <w:bottom w:val="none" w:sz="0" w:space="0" w:color="auto"/>
            <w:right w:val="none" w:sz="0" w:space="0" w:color="auto"/>
          </w:divBdr>
        </w:div>
        <w:div w:id="828861853">
          <w:marLeft w:val="0"/>
          <w:marRight w:val="0"/>
          <w:marTop w:val="0"/>
          <w:marBottom w:val="0"/>
          <w:divBdr>
            <w:top w:val="none" w:sz="0" w:space="0" w:color="auto"/>
            <w:left w:val="none" w:sz="0" w:space="0" w:color="auto"/>
            <w:bottom w:val="none" w:sz="0" w:space="0" w:color="auto"/>
            <w:right w:val="none" w:sz="0" w:space="0" w:color="auto"/>
          </w:divBdr>
          <w:divsChild>
            <w:div w:id="675309793">
              <w:marLeft w:val="0"/>
              <w:marRight w:val="0"/>
              <w:marTop w:val="0"/>
              <w:marBottom w:val="0"/>
              <w:divBdr>
                <w:top w:val="none" w:sz="0" w:space="0" w:color="auto"/>
                <w:left w:val="none" w:sz="0" w:space="0" w:color="auto"/>
                <w:bottom w:val="none" w:sz="0" w:space="0" w:color="auto"/>
                <w:right w:val="none" w:sz="0" w:space="0" w:color="auto"/>
              </w:divBdr>
              <w:divsChild>
                <w:div w:id="1485122697">
                  <w:marLeft w:val="0"/>
                  <w:marRight w:val="0"/>
                  <w:marTop w:val="0"/>
                  <w:marBottom w:val="0"/>
                  <w:divBdr>
                    <w:top w:val="none" w:sz="0" w:space="0" w:color="auto"/>
                    <w:left w:val="none" w:sz="0" w:space="0" w:color="auto"/>
                    <w:bottom w:val="none" w:sz="0" w:space="0" w:color="auto"/>
                    <w:right w:val="none" w:sz="0" w:space="0" w:color="auto"/>
                  </w:divBdr>
                  <w:divsChild>
                    <w:div w:id="795568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0828562">
      <w:bodyDiv w:val="1"/>
      <w:marLeft w:val="0"/>
      <w:marRight w:val="0"/>
      <w:marTop w:val="0"/>
      <w:marBottom w:val="0"/>
      <w:divBdr>
        <w:top w:val="none" w:sz="0" w:space="0" w:color="auto"/>
        <w:left w:val="none" w:sz="0" w:space="0" w:color="auto"/>
        <w:bottom w:val="none" w:sz="0" w:space="0" w:color="auto"/>
        <w:right w:val="none" w:sz="0" w:space="0" w:color="auto"/>
      </w:divBdr>
    </w:div>
    <w:div w:id="1170096023">
      <w:bodyDiv w:val="1"/>
      <w:marLeft w:val="0"/>
      <w:marRight w:val="0"/>
      <w:marTop w:val="0"/>
      <w:marBottom w:val="0"/>
      <w:divBdr>
        <w:top w:val="none" w:sz="0" w:space="0" w:color="auto"/>
        <w:left w:val="none" w:sz="0" w:space="0" w:color="auto"/>
        <w:bottom w:val="none" w:sz="0" w:space="0" w:color="auto"/>
        <w:right w:val="none" w:sz="0" w:space="0" w:color="auto"/>
      </w:divBdr>
    </w:div>
    <w:div w:id="1170294568">
      <w:bodyDiv w:val="1"/>
      <w:marLeft w:val="0"/>
      <w:marRight w:val="0"/>
      <w:marTop w:val="0"/>
      <w:marBottom w:val="0"/>
      <w:divBdr>
        <w:top w:val="none" w:sz="0" w:space="0" w:color="auto"/>
        <w:left w:val="none" w:sz="0" w:space="0" w:color="auto"/>
        <w:bottom w:val="none" w:sz="0" w:space="0" w:color="auto"/>
        <w:right w:val="none" w:sz="0" w:space="0" w:color="auto"/>
      </w:divBdr>
    </w:div>
    <w:div w:id="1178234211">
      <w:bodyDiv w:val="1"/>
      <w:marLeft w:val="0"/>
      <w:marRight w:val="0"/>
      <w:marTop w:val="0"/>
      <w:marBottom w:val="0"/>
      <w:divBdr>
        <w:top w:val="none" w:sz="0" w:space="0" w:color="auto"/>
        <w:left w:val="none" w:sz="0" w:space="0" w:color="auto"/>
        <w:bottom w:val="none" w:sz="0" w:space="0" w:color="auto"/>
        <w:right w:val="none" w:sz="0" w:space="0" w:color="auto"/>
      </w:divBdr>
      <w:divsChild>
        <w:div w:id="1317415163">
          <w:marLeft w:val="0"/>
          <w:marRight w:val="0"/>
          <w:marTop w:val="0"/>
          <w:marBottom w:val="0"/>
          <w:divBdr>
            <w:top w:val="none" w:sz="0" w:space="0" w:color="auto"/>
            <w:left w:val="none" w:sz="0" w:space="0" w:color="auto"/>
            <w:bottom w:val="none" w:sz="0" w:space="0" w:color="auto"/>
            <w:right w:val="none" w:sz="0" w:space="0" w:color="auto"/>
          </w:divBdr>
          <w:divsChild>
            <w:div w:id="1158962565">
              <w:marLeft w:val="0"/>
              <w:marRight w:val="0"/>
              <w:marTop w:val="0"/>
              <w:marBottom w:val="0"/>
              <w:divBdr>
                <w:top w:val="none" w:sz="0" w:space="0" w:color="auto"/>
                <w:left w:val="none" w:sz="0" w:space="0" w:color="auto"/>
                <w:bottom w:val="none" w:sz="0" w:space="0" w:color="auto"/>
                <w:right w:val="none" w:sz="0" w:space="0" w:color="auto"/>
              </w:divBdr>
              <w:divsChild>
                <w:div w:id="209377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851980">
      <w:bodyDiv w:val="1"/>
      <w:marLeft w:val="0"/>
      <w:marRight w:val="0"/>
      <w:marTop w:val="0"/>
      <w:marBottom w:val="0"/>
      <w:divBdr>
        <w:top w:val="none" w:sz="0" w:space="0" w:color="auto"/>
        <w:left w:val="none" w:sz="0" w:space="0" w:color="auto"/>
        <w:bottom w:val="none" w:sz="0" w:space="0" w:color="auto"/>
        <w:right w:val="none" w:sz="0" w:space="0" w:color="auto"/>
      </w:divBdr>
    </w:div>
    <w:div w:id="1223246959">
      <w:bodyDiv w:val="1"/>
      <w:marLeft w:val="0"/>
      <w:marRight w:val="0"/>
      <w:marTop w:val="0"/>
      <w:marBottom w:val="0"/>
      <w:divBdr>
        <w:top w:val="none" w:sz="0" w:space="0" w:color="auto"/>
        <w:left w:val="none" w:sz="0" w:space="0" w:color="auto"/>
        <w:bottom w:val="none" w:sz="0" w:space="0" w:color="auto"/>
        <w:right w:val="none" w:sz="0" w:space="0" w:color="auto"/>
      </w:divBdr>
    </w:div>
    <w:div w:id="1237057746">
      <w:bodyDiv w:val="1"/>
      <w:marLeft w:val="0"/>
      <w:marRight w:val="0"/>
      <w:marTop w:val="0"/>
      <w:marBottom w:val="0"/>
      <w:divBdr>
        <w:top w:val="none" w:sz="0" w:space="0" w:color="auto"/>
        <w:left w:val="none" w:sz="0" w:space="0" w:color="auto"/>
        <w:bottom w:val="none" w:sz="0" w:space="0" w:color="auto"/>
        <w:right w:val="none" w:sz="0" w:space="0" w:color="auto"/>
      </w:divBdr>
    </w:div>
    <w:div w:id="1241017158">
      <w:bodyDiv w:val="1"/>
      <w:marLeft w:val="0"/>
      <w:marRight w:val="0"/>
      <w:marTop w:val="0"/>
      <w:marBottom w:val="0"/>
      <w:divBdr>
        <w:top w:val="none" w:sz="0" w:space="0" w:color="auto"/>
        <w:left w:val="none" w:sz="0" w:space="0" w:color="auto"/>
        <w:bottom w:val="none" w:sz="0" w:space="0" w:color="auto"/>
        <w:right w:val="none" w:sz="0" w:space="0" w:color="auto"/>
      </w:divBdr>
    </w:div>
    <w:div w:id="1242639056">
      <w:bodyDiv w:val="1"/>
      <w:marLeft w:val="0"/>
      <w:marRight w:val="0"/>
      <w:marTop w:val="0"/>
      <w:marBottom w:val="0"/>
      <w:divBdr>
        <w:top w:val="none" w:sz="0" w:space="0" w:color="auto"/>
        <w:left w:val="none" w:sz="0" w:space="0" w:color="auto"/>
        <w:bottom w:val="none" w:sz="0" w:space="0" w:color="auto"/>
        <w:right w:val="none" w:sz="0" w:space="0" w:color="auto"/>
      </w:divBdr>
    </w:div>
    <w:div w:id="1248076336">
      <w:bodyDiv w:val="1"/>
      <w:marLeft w:val="0"/>
      <w:marRight w:val="0"/>
      <w:marTop w:val="0"/>
      <w:marBottom w:val="0"/>
      <w:divBdr>
        <w:top w:val="none" w:sz="0" w:space="0" w:color="auto"/>
        <w:left w:val="none" w:sz="0" w:space="0" w:color="auto"/>
        <w:bottom w:val="none" w:sz="0" w:space="0" w:color="auto"/>
        <w:right w:val="none" w:sz="0" w:space="0" w:color="auto"/>
      </w:divBdr>
      <w:divsChild>
        <w:div w:id="1368525573">
          <w:marLeft w:val="0"/>
          <w:marRight w:val="0"/>
          <w:marTop w:val="0"/>
          <w:marBottom w:val="0"/>
          <w:divBdr>
            <w:top w:val="none" w:sz="0" w:space="0" w:color="auto"/>
            <w:left w:val="none" w:sz="0" w:space="0" w:color="auto"/>
            <w:bottom w:val="none" w:sz="0" w:space="0" w:color="auto"/>
            <w:right w:val="none" w:sz="0" w:space="0" w:color="auto"/>
          </w:divBdr>
          <w:divsChild>
            <w:div w:id="158460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595523">
      <w:bodyDiv w:val="1"/>
      <w:marLeft w:val="0"/>
      <w:marRight w:val="0"/>
      <w:marTop w:val="0"/>
      <w:marBottom w:val="0"/>
      <w:divBdr>
        <w:top w:val="none" w:sz="0" w:space="0" w:color="auto"/>
        <w:left w:val="none" w:sz="0" w:space="0" w:color="auto"/>
        <w:bottom w:val="none" w:sz="0" w:space="0" w:color="auto"/>
        <w:right w:val="none" w:sz="0" w:space="0" w:color="auto"/>
      </w:divBdr>
    </w:div>
    <w:div w:id="1298294616">
      <w:bodyDiv w:val="1"/>
      <w:marLeft w:val="0"/>
      <w:marRight w:val="0"/>
      <w:marTop w:val="0"/>
      <w:marBottom w:val="0"/>
      <w:divBdr>
        <w:top w:val="none" w:sz="0" w:space="0" w:color="auto"/>
        <w:left w:val="none" w:sz="0" w:space="0" w:color="auto"/>
        <w:bottom w:val="none" w:sz="0" w:space="0" w:color="auto"/>
        <w:right w:val="none" w:sz="0" w:space="0" w:color="auto"/>
      </w:divBdr>
      <w:divsChild>
        <w:div w:id="1085028371">
          <w:marLeft w:val="0"/>
          <w:marRight w:val="0"/>
          <w:marTop w:val="0"/>
          <w:marBottom w:val="0"/>
          <w:divBdr>
            <w:top w:val="none" w:sz="0" w:space="0" w:color="auto"/>
            <w:left w:val="none" w:sz="0" w:space="0" w:color="auto"/>
            <w:bottom w:val="none" w:sz="0" w:space="0" w:color="auto"/>
            <w:right w:val="none" w:sz="0" w:space="0" w:color="auto"/>
          </w:divBdr>
        </w:div>
      </w:divsChild>
    </w:div>
    <w:div w:id="1314874202">
      <w:bodyDiv w:val="1"/>
      <w:marLeft w:val="0"/>
      <w:marRight w:val="0"/>
      <w:marTop w:val="0"/>
      <w:marBottom w:val="0"/>
      <w:divBdr>
        <w:top w:val="none" w:sz="0" w:space="0" w:color="auto"/>
        <w:left w:val="none" w:sz="0" w:space="0" w:color="auto"/>
        <w:bottom w:val="none" w:sz="0" w:space="0" w:color="auto"/>
        <w:right w:val="none" w:sz="0" w:space="0" w:color="auto"/>
      </w:divBdr>
    </w:div>
    <w:div w:id="1323658358">
      <w:bodyDiv w:val="1"/>
      <w:marLeft w:val="0"/>
      <w:marRight w:val="0"/>
      <w:marTop w:val="0"/>
      <w:marBottom w:val="0"/>
      <w:divBdr>
        <w:top w:val="none" w:sz="0" w:space="0" w:color="auto"/>
        <w:left w:val="none" w:sz="0" w:space="0" w:color="auto"/>
        <w:bottom w:val="none" w:sz="0" w:space="0" w:color="auto"/>
        <w:right w:val="none" w:sz="0" w:space="0" w:color="auto"/>
      </w:divBdr>
    </w:div>
    <w:div w:id="1331447515">
      <w:bodyDiv w:val="1"/>
      <w:marLeft w:val="0"/>
      <w:marRight w:val="0"/>
      <w:marTop w:val="0"/>
      <w:marBottom w:val="0"/>
      <w:divBdr>
        <w:top w:val="none" w:sz="0" w:space="0" w:color="auto"/>
        <w:left w:val="none" w:sz="0" w:space="0" w:color="auto"/>
        <w:bottom w:val="none" w:sz="0" w:space="0" w:color="auto"/>
        <w:right w:val="none" w:sz="0" w:space="0" w:color="auto"/>
      </w:divBdr>
      <w:divsChild>
        <w:div w:id="392700245">
          <w:marLeft w:val="0"/>
          <w:marRight w:val="0"/>
          <w:marTop w:val="0"/>
          <w:marBottom w:val="0"/>
          <w:divBdr>
            <w:top w:val="none" w:sz="0" w:space="0" w:color="auto"/>
            <w:left w:val="none" w:sz="0" w:space="0" w:color="auto"/>
            <w:bottom w:val="none" w:sz="0" w:space="0" w:color="auto"/>
            <w:right w:val="none" w:sz="0" w:space="0" w:color="auto"/>
          </w:divBdr>
        </w:div>
      </w:divsChild>
    </w:div>
    <w:div w:id="1333796145">
      <w:bodyDiv w:val="1"/>
      <w:marLeft w:val="0"/>
      <w:marRight w:val="0"/>
      <w:marTop w:val="0"/>
      <w:marBottom w:val="0"/>
      <w:divBdr>
        <w:top w:val="none" w:sz="0" w:space="0" w:color="auto"/>
        <w:left w:val="none" w:sz="0" w:space="0" w:color="auto"/>
        <w:bottom w:val="none" w:sz="0" w:space="0" w:color="auto"/>
        <w:right w:val="none" w:sz="0" w:space="0" w:color="auto"/>
      </w:divBdr>
    </w:div>
    <w:div w:id="1357199001">
      <w:bodyDiv w:val="1"/>
      <w:marLeft w:val="0"/>
      <w:marRight w:val="0"/>
      <w:marTop w:val="0"/>
      <w:marBottom w:val="0"/>
      <w:divBdr>
        <w:top w:val="none" w:sz="0" w:space="0" w:color="auto"/>
        <w:left w:val="none" w:sz="0" w:space="0" w:color="auto"/>
        <w:bottom w:val="none" w:sz="0" w:space="0" w:color="auto"/>
        <w:right w:val="none" w:sz="0" w:space="0" w:color="auto"/>
      </w:divBdr>
    </w:div>
    <w:div w:id="1373112153">
      <w:bodyDiv w:val="1"/>
      <w:marLeft w:val="0"/>
      <w:marRight w:val="0"/>
      <w:marTop w:val="0"/>
      <w:marBottom w:val="0"/>
      <w:divBdr>
        <w:top w:val="none" w:sz="0" w:space="0" w:color="auto"/>
        <w:left w:val="none" w:sz="0" w:space="0" w:color="auto"/>
        <w:bottom w:val="none" w:sz="0" w:space="0" w:color="auto"/>
        <w:right w:val="none" w:sz="0" w:space="0" w:color="auto"/>
      </w:divBdr>
    </w:div>
    <w:div w:id="1374769374">
      <w:bodyDiv w:val="1"/>
      <w:marLeft w:val="0"/>
      <w:marRight w:val="0"/>
      <w:marTop w:val="0"/>
      <w:marBottom w:val="0"/>
      <w:divBdr>
        <w:top w:val="none" w:sz="0" w:space="0" w:color="auto"/>
        <w:left w:val="none" w:sz="0" w:space="0" w:color="auto"/>
        <w:bottom w:val="none" w:sz="0" w:space="0" w:color="auto"/>
        <w:right w:val="none" w:sz="0" w:space="0" w:color="auto"/>
      </w:divBdr>
      <w:divsChild>
        <w:div w:id="890965982">
          <w:marLeft w:val="0"/>
          <w:marRight w:val="0"/>
          <w:marTop w:val="0"/>
          <w:marBottom w:val="0"/>
          <w:divBdr>
            <w:top w:val="none" w:sz="0" w:space="0" w:color="auto"/>
            <w:left w:val="none" w:sz="0" w:space="0" w:color="auto"/>
            <w:bottom w:val="none" w:sz="0" w:space="0" w:color="auto"/>
            <w:right w:val="none" w:sz="0" w:space="0" w:color="auto"/>
          </w:divBdr>
          <w:divsChild>
            <w:div w:id="1293831875">
              <w:marLeft w:val="0"/>
              <w:marRight w:val="0"/>
              <w:marTop w:val="0"/>
              <w:marBottom w:val="0"/>
              <w:divBdr>
                <w:top w:val="none" w:sz="0" w:space="0" w:color="auto"/>
                <w:left w:val="none" w:sz="0" w:space="0" w:color="auto"/>
                <w:bottom w:val="none" w:sz="0" w:space="0" w:color="auto"/>
                <w:right w:val="none" w:sz="0" w:space="0" w:color="auto"/>
              </w:divBdr>
              <w:divsChild>
                <w:div w:id="20476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631128">
      <w:bodyDiv w:val="1"/>
      <w:marLeft w:val="0"/>
      <w:marRight w:val="0"/>
      <w:marTop w:val="0"/>
      <w:marBottom w:val="0"/>
      <w:divBdr>
        <w:top w:val="none" w:sz="0" w:space="0" w:color="auto"/>
        <w:left w:val="none" w:sz="0" w:space="0" w:color="auto"/>
        <w:bottom w:val="none" w:sz="0" w:space="0" w:color="auto"/>
        <w:right w:val="none" w:sz="0" w:space="0" w:color="auto"/>
      </w:divBdr>
    </w:div>
    <w:div w:id="1402413637">
      <w:bodyDiv w:val="1"/>
      <w:marLeft w:val="0"/>
      <w:marRight w:val="0"/>
      <w:marTop w:val="0"/>
      <w:marBottom w:val="0"/>
      <w:divBdr>
        <w:top w:val="none" w:sz="0" w:space="0" w:color="auto"/>
        <w:left w:val="none" w:sz="0" w:space="0" w:color="auto"/>
        <w:bottom w:val="none" w:sz="0" w:space="0" w:color="auto"/>
        <w:right w:val="none" w:sz="0" w:space="0" w:color="auto"/>
      </w:divBdr>
      <w:divsChild>
        <w:div w:id="19286601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3047831">
      <w:bodyDiv w:val="1"/>
      <w:marLeft w:val="0"/>
      <w:marRight w:val="0"/>
      <w:marTop w:val="0"/>
      <w:marBottom w:val="0"/>
      <w:divBdr>
        <w:top w:val="none" w:sz="0" w:space="0" w:color="auto"/>
        <w:left w:val="none" w:sz="0" w:space="0" w:color="auto"/>
        <w:bottom w:val="none" w:sz="0" w:space="0" w:color="auto"/>
        <w:right w:val="none" w:sz="0" w:space="0" w:color="auto"/>
      </w:divBdr>
    </w:div>
    <w:div w:id="1436050935">
      <w:bodyDiv w:val="1"/>
      <w:marLeft w:val="0"/>
      <w:marRight w:val="0"/>
      <w:marTop w:val="0"/>
      <w:marBottom w:val="0"/>
      <w:divBdr>
        <w:top w:val="none" w:sz="0" w:space="0" w:color="auto"/>
        <w:left w:val="none" w:sz="0" w:space="0" w:color="auto"/>
        <w:bottom w:val="none" w:sz="0" w:space="0" w:color="auto"/>
        <w:right w:val="none" w:sz="0" w:space="0" w:color="auto"/>
      </w:divBdr>
      <w:divsChild>
        <w:div w:id="744108809">
          <w:marLeft w:val="0"/>
          <w:marRight w:val="0"/>
          <w:marTop w:val="0"/>
          <w:marBottom w:val="0"/>
          <w:divBdr>
            <w:top w:val="single" w:sz="2" w:space="0" w:color="E3E3E3"/>
            <w:left w:val="single" w:sz="2" w:space="0" w:color="E3E3E3"/>
            <w:bottom w:val="single" w:sz="2" w:space="0" w:color="E3E3E3"/>
            <w:right w:val="single" w:sz="2" w:space="0" w:color="E3E3E3"/>
          </w:divBdr>
          <w:divsChild>
            <w:div w:id="209655293">
              <w:marLeft w:val="0"/>
              <w:marRight w:val="0"/>
              <w:marTop w:val="100"/>
              <w:marBottom w:val="100"/>
              <w:divBdr>
                <w:top w:val="single" w:sz="2" w:space="0" w:color="E3E3E3"/>
                <w:left w:val="single" w:sz="2" w:space="0" w:color="E3E3E3"/>
                <w:bottom w:val="single" w:sz="2" w:space="0" w:color="E3E3E3"/>
                <w:right w:val="single" w:sz="2" w:space="0" w:color="E3E3E3"/>
              </w:divBdr>
              <w:divsChild>
                <w:div w:id="1465079978">
                  <w:marLeft w:val="0"/>
                  <w:marRight w:val="0"/>
                  <w:marTop w:val="0"/>
                  <w:marBottom w:val="0"/>
                  <w:divBdr>
                    <w:top w:val="single" w:sz="2" w:space="0" w:color="E3E3E3"/>
                    <w:left w:val="single" w:sz="2" w:space="0" w:color="E3E3E3"/>
                    <w:bottom w:val="single" w:sz="2" w:space="0" w:color="E3E3E3"/>
                    <w:right w:val="single" w:sz="2" w:space="0" w:color="E3E3E3"/>
                  </w:divBdr>
                  <w:divsChild>
                    <w:div w:id="1346520099">
                      <w:marLeft w:val="0"/>
                      <w:marRight w:val="0"/>
                      <w:marTop w:val="0"/>
                      <w:marBottom w:val="0"/>
                      <w:divBdr>
                        <w:top w:val="single" w:sz="2" w:space="0" w:color="E3E3E3"/>
                        <w:left w:val="single" w:sz="2" w:space="0" w:color="E3E3E3"/>
                        <w:bottom w:val="single" w:sz="2" w:space="0" w:color="E3E3E3"/>
                        <w:right w:val="single" w:sz="2" w:space="0" w:color="E3E3E3"/>
                      </w:divBdr>
                      <w:divsChild>
                        <w:div w:id="2131775549">
                          <w:marLeft w:val="0"/>
                          <w:marRight w:val="0"/>
                          <w:marTop w:val="0"/>
                          <w:marBottom w:val="0"/>
                          <w:divBdr>
                            <w:top w:val="single" w:sz="2" w:space="0" w:color="E3E3E3"/>
                            <w:left w:val="single" w:sz="2" w:space="0" w:color="E3E3E3"/>
                            <w:bottom w:val="single" w:sz="2" w:space="0" w:color="E3E3E3"/>
                            <w:right w:val="single" w:sz="2" w:space="0" w:color="E3E3E3"/>
                          </w:divBdr>
                          <w:divsChild>
                            <w:div w:id="1175218860">
                              <w:marLeft w:val="0"/>
                              <w:marRight w:val="0"/>
                              <w:marTop w:val="0"/>
                              <w:marBottom w:val="0"/>
                              <w:divBdr>
                                <w:top w:val="single" w:sz="2" w:space="0" w:color="E3E3E3"/>
                                <w:left w:val="single" w:sz="2" w:space="0" w:color="E3E3E3"/>
                                <w:bottom w:val="single" w:sz="2" w:space="0" w:color="E3E3E3"/>
                                <w:right w:val="single" w:sz="2" w:space="0" w:color="E3E3E3"/>
                              </w:divBdr>
                              <w:divsChild>
                                <w:div w:id="1469126226">
                                  <w:marLeft w:val="0"/>
                                  <w:marRight w:val="0"/>
                                  <w:marTop w:val="0"/>
                                  <w:marBottom w:val="0"/>
                                  <w:divBdr>
                                    <w:top w:val="single" w:sz="2" w:space="0" w:color="E3E3E3"/>
                                    <w:left w:val="single" w:sz="2" w:space="0" w:color="E3E3E3"/>
                                    <w:bottom w:val="single" w:sz="2" w:space="0" w:color="E3E3E3"/>
                                    <w:right w:val="single" w:sz="2" w:space="0" w:color="E3E3E3"/>
                                  </w:divBdr>
                                  <w:divsChild>
                                    <w:div w:id="12317728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93727550">
                      <w:marLeft w:val="0"/>
                      <w:marRight w:val="0"/>
                      <w:marTop w:val="0"/>
                      <w:marBottom w:val="0"/>
                      <w:divBdr>
                        <w:top w:val="single" w:sz="2" w:space="0" w:color="E3E3E3"/>
                        <w:left w:val="single" w:sz="2" w:space="0" w:color="E3E3E3"/>
                        <w:bottom w:val="single" w:sz="2" w:space="0" w:color="E3E3E3"/>
                        <w:right w:val="single" w:sz="2" w:space="0" w:color="E3E3E3"/>
                      </w:divBdr>
                      <w:divsChild>
                        <w:div w:id="10031163">
                          <w:marLeft w:val="0"/>
                          <w:marRight w:val="0"/>
                          <w:marTop w:val="0"/>
                          <w:marBottom w:val="0"/>
                          <w:divBdr>
                            <w:top w:val="single" w:sz="2" w:space="0" w:color="E3E3E3"/>
                            <w:left w:val="single" w:sz="2" w:space="0" w:color="E3E3E3"/>
                            <w:bottom w:val="single" w:sz="2" w:space="0" w:color="E3E3E3"/>
                            <w:right w:val="single" w:sz="2" w:space="0" w:color="E3E3E3"/>
                          </w:divBdr>
                        </w:div>
                        <w:div w:id="1984890249">
                          <w:marLeft w:val="0"/>
                          <w:marRight w:val="0"/>
                          <w:marTop w:val="0"/>
                          <w:marBottom w:val="0"/>
                          <w:divBdr>
                            <w:top w:val="single" w:sz="2" w:space="0" w:color="E3E3E3"/>
                            <w:left w:val="single" w:sz="2" w:space="0" w:color="E3E3E3"/>
                            <w:bottom w:val="single" w:sz="2" w:space="0" w:color="E3E3E3"/>
                            <w:right w:val="single" w:sz="2" w:space="0" w:color="E3E3E3"/>
                          </w:divBdr>
                          <w:divsChild>
                            <w:div w:id="1256135375">
                              <w:marLeft w:val="0"/>
                              <w:marRight w:val="0"/>
                              <w:marTop w:val="0"/>
                              <w:marBottom w:val="0"/>
                              <w:divBdr>
                                <w:top w:val="single" w:sz="2" w:space="0" w:color="E3E3E3"/>
                                <w:left w:val="single" w:sz="2" w:space="0" w:color="E3E3E3"/>
                                <w:bottom w:val="single" w:sz="2" w:space="0" w:color="E3E3E3"/>
                                <w:right w:val="single" w:sz="2" w:space="0" w:color="E3E3E3"/>
                              </w:divBdr>
                              <w:divsChild>
                                <w:div w:id="670375279">
                                  <w:marLeft w:val="0"/>
                                  <w:marRight w:val="0"/>
                                  <w:marTop w:val="0"/>
                                  <w:marBottom w:val="0"/>
                                  <w:divBdr>
                                    <w:top w:val="single" w:sz="2" w:space="0" w:color="E3E3E3"/>
                                    <w:left w:val="single" w:sz="2" w:space="0" w:color="E3E3E3"/>
                                    <w:bottom w:val="single" w:sz="2" w:space="0" w:color="E3E3E3"/>
                                    <w:right w:val="single" w:sz="2" w:space="0" w:color="E3E3E3"/>
                                  </w:divBdr>
                                  <w:divsChild>
                                    <w:div w:id="6978984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54330461">
          <w:marLeft w:val="0"/>
          <w:marRight w:val="0"/>
          <w:marTop w:val="0"/>
          <w:marBottom w:val="0"/>
          <w:divBdr>
            <w:top w:val="single" w:sz="2" w:space="0" w:color="E3E3E3"/>
            <w:left w:val="single" w:sz="2" w:space="0" w:color="E3E3E3"/>
            <w:bottom w:val="single" w:sz="2" w:space="0" w:color="E3E3E3"/>
            <w:right w:val="single" w:sz="2" w:space="0" w:color="E3E3E3"/>
          </w:divBdr>
          <w:divsChild>
            <w:div w:id="1711490115">
              <w:marLeft w:val="0"/>
              <w:marRight w:val="0"/>
              <w:marTop w:val="100"/>
              <w:marBottom w:val="100"/>
              <w:divBdr>
                <w:top w:val="single" w:sz="2" w:space="0" w:color="E3E3E3"/>
                <w:left w:val="single" w:sz="2" w:space="0" w:color="E3E3E3"/>
                <w:bottom w:val="single" w:sz="2" w:space="0" w:color="E3E3E3"/>
                <w:right w:val="single" w:sz="2" w:space="0" w:color="E3E3E3"/>
              </w:divBdr>
              <w:divsChild>
                <w:div w:id="702170406">
                  <w:marLeft w:val="0"/>
                  <w:marRight w:val="0"/>
                  <w:marTop w:val="0"/>
                  <w:marBottom w:val="0"/>
                  <w:divBdr>
                    <w:top w:val="single" w:sz="2" w:space="0" w:color="E3E3E3"/>
                    <w:left w:val="single" w:sz="2" w:space="0" w:color="E3E3E3"/>
                    <w:bottom w:val="single" w:sz="2" w:space="0" w:color="E3E3E3"/>
                    <w:right w:val="single" w:sz="2" w:space="0" w:color="E3E3E3"/>
                  </w:divBdr>
                  <w:divsChild>
                    <w:div w:id="708844691">
                      <w:marLeft w:val="0"/>
                      <w:marRight w:val="0"/>
                      <w:marTop w:val="0"/>
                      <w:marBottom w:val="0"/>
                      <w:divBdr>
                        <w:top w:val="single" w:sz="2" w:space="0" w:color="E3E3E3"/>
                        <w:left w:val="single" w:sz="2" w:space="0" w:color="E3E3E3"/>
                        <w:bottom w:val="single" w:sz="2" w:space="0" w:color="E3E3E3"/>
                        <w:right w:val="single" w:sz="2" w:space="0" w:color="E3E3E3"/>
                      </w:divBdr>
                      <w:divsChild>
                        <w:div w:id="106629525">
                          <w:marLeft w:val="0"/>
                          <w:marRight w:val="0"/>
                          <w:marTop w:val="0"/>
                          <w:marBottom w:val="0"/>
                          <w:divBdr>
                            <w:top w:val="single" w:sz="2" w:space="0" w:color="E3E3E3"/>
                            <w:left w:val="single" w:sz="2" w:space="0" w:color="E3E3E3"/>
                            <w:bottom w:val="single" w:sz="2" w:space="0" w:color="E3E3E3"/>
                            <w:right w:val="single" w:sz="2" w:space="0" w:color="E3E3E3"/>
                          </w:divBdr>
                          <w:divsChild>
                            <w:div w:id="1833527297">
                              <w:marLeft w:val="0"/>
                              <w:marRight w:val="0"/>
                              <w:marTop w:val="0"/>
                              <w:marBottom w:val="0"/>
                              <w:divBdr>
                                <w:top w:val="single" w:sz="2" w:space="0" w:color="E3E3E3"/>
                                <w:left w:val="single" w:sz="2" w:space="0" w:color="E3E3E3"/>
                                <w:bottom w:val="single" w:sz="2" w:space="0" w:color="E3E3E3"/>
                                <w:right w:val="single" w:sz="2" w:space="0" w:color="E3E3E3"/>
                              </w:divBdr>
                              <w:divsChild>
                                <w:div w:id="342975915">
                                  <w:marLeft w:val="0"/>
                                  <w:marRight w:val="0"/>
                                  <w:marTop w:val="0"/>
                                  <w:marBottom w:val="0"/>
                                  <w:divBdr>
                                    <w:top w:val="single" w:sz="2" w:space="0" w:color="E3E3E3"/>
                                    <w:left w:val="single" w:sz="2" w:space="0" w:color="E3E3E3"/>
                                    <w:bottom w:val="single" w:sz="2" w:space="0" w:color="E3E3E3"/>
                                    <w:right w:val="single" w:sz="2" w:space="0" w:color="E3E3E3"/>
                                  </w:divBdr>
                                  <w:divsChild>
                                    <w:div w:id="18930809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92327027">
                      <w:marLeft w:val="0"/>
                      <w:marRight w:val="0"/>
                      <w:marTop w:val="0"/>
                      <w:marBottom w:val="0"/>
                      <w:divBdr>
                        <w:top w:val="single" w:sz="2" w:space="0" w:color="E3E3E3"/>
                        <w:left w:val="single" w:sz="2" w:space="0" w:color="E3E3E3"/>
                        <w:bottom w:val="single" w:sz="2" w:space="0" w:color="E3E3E3"/>
                        <w:right w:val="single" w:sz="2" w:space="0" w:color="E3E3E3"/>
                      </w:divBdr>
                      <w:divsChild>
                        <w:div w:id="1336149254">
                          <w:marLeft w:val="0"/>
                          <w:marRight w:val="0"/>
                          <w:marTop w:val="0"/>
                          <w:marBottom w:val="0"/>
                          <w:divBdr>
                            <w:top w:val="single" w:sz="2" w:space="0" w:color="E3E3E3"/>
                            <w:left w:val="single" w:sz="2" w:space="0" w:color="E3E3E3"/>
                            <w:bottom w:val="single" w:sz="2" w:space="0" w:color="E3E3E3"/>
                            <w:right w:val="single" w:sz="2" w:space="0" w:color="E3E3E3"/>
                          </w:divBdr>
                        </w:div>
                        <w:div w:id="851264754">
                          <w:marLeft w:val="0"/>
                          <w:marRight w:val="0"/>
                          <w:marTop w:val="0"/>
                          <w:marBottom w:val="0"/>
                          <w:divBdr>
                            <w:top w:val="single" w:sz="2" w:space="0" w:color="E3E3E3"/>
                            <w:left w:val="single" w:sz="2" w:space="0" w:color="E3E3E3"/>
                            <w:bottom w:val="single" w:sz="2" w:space="0" w:color="E3E3E3"/>
                            <w:right w:val="single" w:sz="2" w:space="0" w:color="E3E3E3"/>
                          </w:divBdr>
                          <w:divsChild>
                            <w:div w:id="484131452">
                              <w:marLeft w:val="0"/>
                              <w:marRight w:val="0"/>
                              <w:marTop w:val="0"/>
                              <w:marBottom w:val="0"/>
                              <w:divBdr>
                                <w:top w:val="single" w:sz="2" w:space="0" w:color="E3E3E3"/>
                                <w:left w:val="single" w:sz="2" w:space="0" w:color="E3E3E3"/>
                                <w:bottom w:val="single" w:sz="2" w:space="0" w:color="E3E3E3"/>
                                <w:right w:val="single" w:sz="2" w:space="0" w:color="E3E3E3"/>
                              </w:divBdr>
                              <w:divsChild>
                                <w:div w:id="1299720039">
                                  <w:marLeft w:val="0"/>
                                  <w:marRight w:val="0"/>
                                  <w:marTop w:val="0"/>
                                  <w:marBottom w:val="0"/>
                                  <w:divBdr>
                                    <w:top w:val="single" w:sz="2" w:space="0" w:color="E3E3E3"/>
                                    <w:left w:val="single" w:sz="2" w:space="0" w:color="E3E3E3"/>
                                    <w:bottom w:val="single" w:sz="2" w:space="0" w:color="E3E3E3"/>
                                    <w:right w:val="single" w:sz="2" w:space="0" w:color="E3E3E3"/>
                                  </w:divBdr>
                                  <w:divsChild>
                                    <w:div w:id="5984871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84641013">
          <w:marLeft w:val="0"/>
          <w:marRight w:val="0"/>
          <w:marTop w:val="0"/>
          <w:marBottom w:val="0"/>
          <w:divBdr>
            <w:top w:val="single" w:sz="2" w:space="0" w:color="E3E3E3"/>
            <w:left w:val="single" w:sz="2" w:space="0" w:color="E3E3E3"/>
            <w:bottom w:val="single" w:sz="2" w:space="0" w:color="E3E3E3"/>
            <w:right w:val="single" w:sz="2" w:space="0" w:color="E3E3E3"/>
          </w:divBdr>
          <w:divsChild>
            <w:div w:id="1076124391">
              <w:marLeft w:val="0"/>
              <w:marRight w:val="0"/>
              <w:marTop w:val="100"/>
              <w:marBottom w:val="100"/>
              <w:divBdr>
                <w:top w:val="single" w:sz="2" w:space="0" w:color="E3E3E3"/>
                <w:left w:val="single" w:sz="2" w:space="0" w:color="E3E3E3"/>
                <w:bottom w:val="single" w:sz="2" w:space="0" w:color="E3E3E3"/>
                <w:right w:val="single" w:sz="2" w:space="0" w:color="E3E3E3"/>
              </w:divBdr>
              <w:divsChild>
                <w:div w:id="114521818">
                  <w:marLeft w:val="0"/>
                  <w:marRight w:val="0"/>
                  <w:marTop w:val="0"/>
                  <w:marBottom w:val="0"/>
                  <w:divBdr>
                    <w:top w:val="single" w:sz="2" w:space="0" w:color="E3E3E3"/>
                    <w:left w:val="single" w:sz="2" w:space="0" w:color="E3E3E3"/>
                    <w:bottom w:val="single" w:sz="2" w:space="0" w:color="E3E3E3"/>
                    <w:right w:val="single" w:sz="2" w:space="0" w:color="E3E3E3"/>
                  </w:divBdr>
                  <w:divsChild>
                    <w:div w:id="155800459">
                      <w:marLeft w:val="0"/>
                      <w:marRight w:val="0"/>
                      <w:marTop w:val="0"/>
                      <w:marBottom w:val="0"/>
                      <w:divBdr>
                        <w:top w:val="single" w:sz="2" w:space="0" w:color="E3E3E3"/>
                        <w:left w:val="single" w:sz="2" w:space="0" w:color="E3E3E3"/>
                        <w:bottom w:val="single" w:sz="2" w:space="0" w:color="E3E3E3"/>
                        <w:right w:val="single" w:sz="2" w:space="0" w:color="E3E3E3"/>
                      </w:divBdr>
                      <w:divsChild>
                        <w:div w:id="1889029019">
                          <w:marLeft w:val="0"/>
                          <w:marRight w:val="0"/>
                          <w:marTop w:val="0"/>
                          <w:marBottom w:val="0"/>
                          <w:divBdr>
                            <w:top w:val="single" w:sz="2" w:space="0" w:color="E3E3E3"/>
                            <w:left w:val="single" w:sz="2" w:space="0" w:color="E3E3E3"/>
                            <w:bottom w:val="single" w:sz="2" w:space="0" w:color="E3E3E3"/>
                            <w:right w:val="single" w:sz="2" w:space="0" w:color="E3E3E3"/>
                          </w:divBdr>
                          <w:divsChild>
                            <w:div w:id="287706409">
                              <w:marLeft w:val="0"/>
                              <w:marRight w:val="0"/>
                              <w:marTop w:val="0"/>
                              <w:marBottom w:val="0"/>
                              <w:divBdr>
                                <w:top w:val="single" w:sz="2" w:space="0" w:color="E3E3E3"/>
                                <w:left w:val="single" w:sz="2" w:space="0" w:color="E3E3E3"/>
                                <w:bottom w:val="single" w:sz="2" w:space="0" w:color="E3E3E3"/>
                                <w:right w:val="single" w:sz="2" w:space="0" w:color="E3E3E3"/>
                              </w:divBdr>
                              <w:divsChild>
                                <w:div w:id="1149782452">
                                  <w:marLeft w:val="0"/>
                                  <w:marRight w:val="0"/>
                                  <w:marTop w:val="0"/>
                                  <w:marBottom w:val="0"/>
                                  <w:divBdr>
                                    <w:top w:val="single" w:sz="2" w:space="0" w:color="E3E3E3"/>
                                    <w:left w:val="single" w:sz="2" w:space="0" w:color="E3E3E3"/>
                                    <w:bottom w:val="single" w:sz="2" w:space="0" w:color="E3E3E3"/>
                                    <w:right w:val="single" w:sz="2" w:space="0" w:color="E3E3E3"/>
                                  </w:divBdr>
                                  <w:divsChild>
                                    <w:div w:id="18158263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56927578">
                      <w:marLeft w:val="0"/>
                      <w:marRight w:val="0"/>
                      <w:marTop w:val="0"/>
                      <w:marBottom w:val="0"/>
                      <w:divBdr>
                        <w:top w:val="single" w:sz="2" w:space="0" w:color="E3E3E3"/>
                        <w:left w:val="single" w:sz="2" w:space="0" w:color="E3E3E3"/>
                        <w:bottom w:val="single" w:sz="2" w:space="0" w:color="E3E3E3"/>
                        <w:right w:val="single" w:sz="2" w:space="0" w:color="E3E3E3"/>
                      </w:divBdr>
                      <w:divsChild>
                        <w:div w:id="169681322">
                          <w:marLeft w:val="0"/>
                          <w:marRight w:val="0"/>
                          <w:marTop w:val="0"/>
                          <w:marBottom w:val="0"/>
                          <w:divBdr>
                            <w:top w:val="single" w:sz="2" w:space="0" w:color="E3E3E3"/>
                            <w:left w:val="single" w:sz="2" w:space="0" w:color="E3E3E3"/>
                            <w:bottom w:val="single" w:sz="2" w:space="0" w:color="E3E3E3"/>
                            <w:right w:val="single" w:sz="2" w:space="0" w:color="E3E3E3"/>
                          </w:divBdr>
                        </w:div>
                        <w:div w:id="1643002482">
                          <w:marLeft w:val="0"/>
                          <w:marRight w:val="0"/>
                          <w:marTop w:val="0"/>
                          <w:marBottom w:val="0"/>
                          <w:divBdr>
                            <w:top w:val="single" w:sz="2" w:space="0" w:color="E3E3E3"/>
                            <w:left w:val="single" w:sz="2" w:space="0" w:color="E3E3E3"/>
                            <w:bottom w:val="single" w:sz="2" w:space="0" w:color="E3E3E3"/>
                            <w:right w:val="single" w:sz="2" w:space="0" w:color="E3E3E3"/>
                          </w:divBdr>
                          <w:divsChild>
                            <w:div w:id="1294019846">
                              <w:marLeft w:val="0"/>
                              <w:marRight w:val="0"/>
                              <w:marTop w:val="0"/>
                              <w:marBottom w:val="0"/>
                              <w:divBdr>
                                <w:top w:val="single" w:sz="2" w:space="0" w:color="E3E3E3"/>
                                <w:left w:val="single" w:sz="2" w:space="0" w:color="E3E3E3"/>
                                <w:bottom w:val="single" w:sz="2" w:space="0" w:color="E3E3E3"/>
                                <w:right w:val="single" w:sz="2" w:space="0" w:color="E3E3E3"/>
                              </w:divBdr>
                              <w:divsChild>
                                <w:div w:id="1839883079">
                                  <w:marLeft w:val="0"/>
                                  <w:marRight w:val="0"/>
                                  <w:marTop w:val="0"/>
                                  <w:marBottom w:val="0"/>
                                  <w:divBdr>
                                    <w:top w:val="single" w:sz="2" w:space="0" w:color="E3E3E3"/>
                                    <w:left w:val="single" w:sz="2" w:space="0" w:color="E3E3E3"/>
                                    <w:bottom w:val="single" w:sz="2" w:space="0" w:color="E3E3E3"/>
                                    <w:right w:val="single" w:sz="2" w:space="0" w:color="E3E3E3"/>
                                  </w:divBdr>
                                  <w:divsChild>
                                    <w:div w:id="816117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76616816">
          <w:marLeft w:val="0"/>
          <w:marRight w:val="0"/>
          <w:marTop w:val="0"/>
          <w:marBottom w:val="0"/>
          <w:divBdr>
            <w:top w:val="single" w:sz="2" w:space="0" w:color="E3E3E3"/>
            <w:left w:val="single" w:sz="2" w:space="0" w:color="E3E3E3"/>
            <w:bottom w:val="single" w:sz="2" w:space="0" w:color="E3E3E3"/>
            <w:right w:val="single" w:sz="2" w:space="0" w:color="E3E3E3"/>
          </w:divBdr>
          <w:divsChild>
            <w:div w:id="213780416">
              <w:marLeft w:val="0"/>
              <w:marRight w:val="0"/>
              <w:marTop w:val="100"/>
              <w:marBottom w:val="100"/>
              <w:divBdr>
                <w:top w:val="single" w:sz="2" w:space="0" w:color="E3E3E3"/>
                <w:left w:val="single" w:sz="2" w:space="0" w:color="E3E3E3"/>
                <w:bottom w:val="single" w:sz="2" w:space="0" w:color="E3E3E3"/>
                <w:right w:val="single" w:sz="2" w:space="0" w:color="E3E3E3"/>
              </w:divBdr>
              <w:divsChild>
                <w:div w:id="50665420">
                  <w:marLeft w:val="0"/>
                  <w:marRight w:val="0"/>
                  <w:marTop w:val="0"/>
                  <w:marBottom w:val="0"/>
                  <w:divBdr>
                    <w:top w:val="single" w:sz="2" w:space="0" w:color="E3E3E3"/>
                    <w:left w:val="single" w:sz="2" w:space="0" w:color="E3E3E3"/>
                    <w:bottom w:val="single" w:sz="2" w:space="0" w:color="E3E3E3"/>
                    <w:right w:val="single" w:sz="2" w:space="0" w:color="E3E3E3"/>
                  </w:divBdr>
                  <w:divsChild>
                    <w:div w:id="2065983737">
                      <w:marLeft w:val="0"/>
                      <w:marRight w:val="0"/>
                      <w:marTop w:val="0"/>
                      <w:marBottom w:val="0"/>
                      <w:divBdr>
                        <w:top w:val="single" w:sz="2" w:space="0" w:color="E3E3E3"/>
                        <w:left w:val="single" w:sz="2" w:space="0" w:color="E3E3E3"/>
                        <w:bottom w:val="single" w:sz="2" w:space="0" w:color="E3E3E3"/>
                        <w:right w:val="single" w:sz="2" w:space="0" w:color="E3E3E3"/>
                      </w:divBdr>
                      <w:divsChild>
                        <w:div w:id="227957840">
                          <w:marLeft w:val="0"/>
                          <w:marRight w:val="0"/>
                          <w:marTop w:val="0"/>
                          <w:marBottom w:val="0"/>
                          <w:divBdr>
                            <w:top w:val="single" w:sz="2" w:space="0" w:color="E3E3E3"/>
                            <w:left w:val="single" w:sz="2" w:space="0" w:color="E3E3E3"/>
                            <w:bottom w:val="single" w:sz="2" w:space="0" w:color="E3E3E3"/>
                            <w:right w:val="single" w:sz="2" w:space="0" w:color="E3E3E3"/>
                          </w:divBdr>
                          <w:divsChild>
                            <w:div w:id="1468470100">
                              <w:marLeft w:val="0"/>
                              <w:marRight w:val="0"/>
                              <w:marTop w:val="0"/>
                              <w:marBottom w:val="0"/>
                              <w:divBdr>
                                <w:top w:val="single" w:sz="2" w:space="0" w:color="E3E3E3"/>
                                <w:left w:val="single" w:sz="2" w:space="0" w:color="E3E3E3"/>
                                <w:bottom w:val="single" w:sz="2" w:space="0" w:color="E3E3E3"/>
                                <w:right w:val="single" w:sz="2" w:space="0" w:color="E3E3E3"/>
                              </w:divBdr>
                              <w:divsChild>
                                <w:div w:id="1621570979">
                                  <w:marLeft w:val="0"/>
                                  <w:marRight w:val="0"/>
                                  <w:marTop w:val="0"/>
                                  <w:marBottom w:val="0"/>
                                  <w:divBdr>
                                    <w:top w:val="single" w:sz="2" w:space="0" w:color="E3E3E3"/>
                                    <w:left w:val="single" w:sz="2" w:space="0" w:color="E3E3E3"/>
                                    <w:bottom w:val="single" w:sz="2" w:space="0" w:color="E3E3E3"/>
                                    <w:right w:val="single" w:sz="2" w:space="0" w:color="E3E3E3"/>
                                  </w:divBdr>
                                  <w:divsChild>
                                    <w:div w:id="759772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03785551">
                      <w:marLeft w:val="0"/>
                      <w:marRight w:val="0"/>
                      <w:marTop w:val="0"/>
                      <w:marBottom w:val="0"/>
                      <w:divBdr>
                        <w:top w:val="single" w:sz="2" w:space="0" w:color="E3E3E3"/>
                        <w:left w:val="single" w:sz="2" w:space="0" w:color="E3E3E3"/>
                        <w:bottom w:val="single" w:sz="2" w:space="0" w:color="E3E3E3"/>
                        <w:right w:val="single" w:sz="2" w:space="0" w:color="E3E3E3"/>
                      </w:divBdr>
                      <w:divsChild>
                        <w:div w:id="1103302626">
                          <w:marLeft w:val="0"/>
                          <w:marRight w:val="0"/>
                          <w:marTop w:val="0"/>
                          <w:marBottom w:val="0"/>
                          <w:divBdr>
                            <w:top w:val="single" w:sz="2" w:space="0" w:color="E3E3E3"/>
                            <w:left w:val="single" w:sz="2" w:space="0" w:color="E3E3E3"/>
                            <w:bottom w:val="single" w:sz="2" w:space="0" w:color="E3E3E3"/>
                            <w:right w:val="single" w:sz="2" w:space="0" w:color="E3E3E3"/>
                          </w:divBdr>
                        </w:div>
                        <w:div w:id="870462942">
                          <w:marLeft w:val="0"/>
                          <w:marRight w:val="0"/>
                          <w:marTop w:val="0"/>
                          <w:marBottom w:val="0"/>
                          <w:divBdr>
                            <w:top w:val="single" w:sz="2" w:space="0" w:color="E3E3E3"/>
                            <w:left w:val="single" w:sz="2" w:space="0" w:color="E3E3E3"/>
                            <w:bottom w:val="single" w:sz="2" w:space="0" w:color="E3E3E3"/>
                            <w:right w:val="single" w:sz="2" w:space="0" w:color="E3E3E3"/>
                          </w:divBdr>
                          <w:divsChild>
                            <w:div w:id="1518808799">
                              <w:marLeft w:val="0"/>
                              <w:marRight w:val="0"/>
                              <w:marTop w:val="0"/>
                              <w:marBottom w:val="0"/>
                              <w:divBdr>
                                <w:top w:val="single" w:sz="2" w:space="0" w:color="E3E3E3"/>
                                <w:left w:val="single" w:sz="2" w:space="0" w:color="E3E3E3"/>
                                <w:bottom w:val="single" w:sz="2" w:space="0" w:color="E3E3E3"/>
                                <w:right w:val="single" w:sz="2" w:space="0" w:color="E3E3E3"/>
                              </w:divBdr>
                              <w:divsChild>
                                <w:div w:id="1125850990">
                                  <w:marLeft w:val="0"/>
                                  <w:marRight w:val="0"/>
                                  <w:marTop w:val="0"/>
                                  <w:marBottom w:val="0"/>
                                  <w:divBdr>
                                    <w:top w:val="single" w:sz="2" w:space="0" w:color="E3E3E3"/>
                                    <w:left w:val="single" w:sz="2" w:space="0" w:color="E3E3E3"/>
                                    <w:bottom w:val="single" w:sz="2" w:space="0" w:color="E3E3E3"/>
                                    <w:right w:val="single" w:sz="2" w:space="0" w:color="E3E3E3"/>
                                  </w:divBdr>
                                  <w:divsChild>
                                    <w:div w:id="1532305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91366400">
          <w:marLeft w:val="0"/>
          <w:marRight w:val="0"/>
          <w:marTop w:val="0"/>
          <w:marBottom w:val="0"/>
          <w:divBdr>
            <w:top w:val="single" w:sz="2" w:space="0" w:color="E3E3E3"/>
            <w:left w:val="single" w:sz="2" w:space="0" w:color="E3E3E3"/>
            <w:bottom w:val="single" w:sz="2" w:space="0" w:color="E3E3E3"/>
            <w:right w:val="single" w:sz="2" w:space="0" w:color="E3E3E3"/>
          </w:divBdr>
          <w:divsChild>
            <w:div w:id="2055542394">
              <w:marLeft w:val="0"/>
              <w:marRight w:val="0"/>
              <w:marTop w:val="100"/>
              <w:marBottom w:val="100"/>
              <w:divBdr>
                <w:top w:val="single" w:sz="2" w:space="0" w:color="E3E3E3"/>
                <w:left w:val="single" w:sz="2" w:space="0" w:color="E3E3E3"/>
                <w:bottom w:val="single" w:sz="2" w:space="0" w:color="E3E3E3"/>
                <w:right w:val="single" w:sz="2" w:space="0" w:color="E3E3E3"/>
              </w:divBdr>
              <w:divsChild>
                <w:div w:id="435294883">
                  <w:marLeft w:val="0"/>
                  <w:marRight w:val="0"/>
                  <w:marTop w:val="0"/>
                  <w:marBottom w:val="0"/>
                  <w:divBdr>
                    <w:top w:val="single" w:sz="2" w:space="0" w:color="E3E3E3"/>
                    <w:left w:val="single" w:sz="2" w:space="0" w:color="E3E3E3"/>
                    <w:bottom w:val="single" w:sz="2" w:space="0" w:color="E3E3E3"/>
                    <w:right w:val="single" w:sz="2" w:space="0" w:color="E3E3E3"/>
                  </w:divBdr>
                  <w:divsChild>
                    <w:div w:id="1832870344">
                      <w:marLeft w:val="0"/>
                      <w:marRight w:val="0"/>
                      <w:marTop w:val="0"/>
                      <w:marBottom w:val="0"/>
                      <w:divBdr>
                        <w:top w:val="single" w:sz="2" w:space="0" w:color="E3E3E3"/>
                        <w:left w:val="single" w:sz="2" w:space="0" w:color="E3E3E3"/>
                        <w:bottom w:val="single" w:sz="2" w:space="0" w:color="E3E3E3"/>
                        <w:right w:val="single" w:sz="2" w:space="0" w:color="E3E3E3"/>
                      </w:divBdr>
                      <w:divsChild>
                        <w:div w:id="920287347">
                          <w:marLeft w:val="0"/>
                          <w:marRight w:val="0"/>
                          <w:marTop w:val="0"/>
                          <w:marBottom w:val="0"/>
                          <w:divBdr>
                            <w:top w:val="single" w:sz="2" w:space="0" w:color="E3E3E3"/>
                            <w:left w:val="single" w:sz="2" w:space="0" w:color="E3E3E3"/>
                            <w:bottom w:val="single" w:sz="2" w:space="0" w:color="E3E3E3"/>
                            <w:right w:val="single" w:sz="2" w:space="0" w:color="E3E3E3"/>
                          </w:divBdr>
                          <w:divsChild>
                            <w:div w:id="467667807">
                              <w:marLeft w:val="0"/>
                              <w:marRight w:val="0"/>
                              <w:marTop w:val="0"/>
                              <w:marBottom w:val="0"/>
                              <w:divBdr>
                                <w:top w:val="single" w:sz="2" w:space="0" w:color="E3E3E3"/>
                                <w:left w:val="single" w:sz="2" w:space="0" w:color="E3E3E3"/>
                                <w:bottom w:val="single" w:sz="2" w:space="0" w:color="E3E3E3"/>
                                <w:right w:val="single" w:sz="2" w:space="0" w:color="E3E3E3"/>
                              </w:divBdr>
                              <w:divsChild>
                                <w:div w:id="1214542430">
                                  <w:marLeft w:val="0"/>
                                  <w:marRight w:val="0"/>
                                  <w:marTop w:val="0"/>
                                  <w:marBottom w:val="0"/>
                                  <w:divBdr>
                                    <w:top w:val="single" w:sz="2" w:space="0" w:color="E3E3E3"/>
                                    <w:left w:val="single" w:sz="2" w:space="0" w:color="E3E3E3"/>
                                    <w:bottom w:val="single" w:sz="2" w:space="0" w:color="E3E3E3"/>
                                    <w:right w:val="single" w:sz="2" w:space="0" w:color="E3E3E3"/>
                                  </w:divBdr>
                                  <w:divsChild>
                                    <w:div w:id="16502080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3883229">
                      <w:marLeft w:val="0"/>
                      <w:marRight w:val="0"/>
                      <w:marTop w:val="0"/>
                      <w:marBottom w:val="0"/>
                      <w:divBdr>
                        <w:top w:val="single" w:sz="2" w:space="0" w:color="E3E3E3"/>
                        <w:left w:val="single" w:sz="2" w:space="0" w:color="E3E3E3"/>
                        <w:bottom w:val="single" w:sz="2" w:space="0" w:color="E3E3E3"/>
                        <w:right w:val="single" w:sz="2" w:space="0" w:color="E3E3E3"/>
                      </w:divBdr>
                      <w:divsChild>
                        <w:div w:id="1533229744">
                          <w:marLeft w:val="0"/>
                          <w:marRight w:val="0"/>
                          <w:marTop w:val="0"/>
                          <w:marBottom w:val="0"/>
                          <w:divBdr>
                            <w:top w:val="single" w:sz="2" w:space="0" w:color="E3E3E3"/>
                            <w:left w:val="single" w:sz="2" w:space="0" w:color="E3E3E3"/>
                            <w:bottom w:val="single" w:sz="2" w:space="0" w:color="E3E3E3"/>
                            <w:right w:val="single" w:sz="2" w:space="0" w:color="E3E3E3"/>
                          </w:divBdr>
                        </w:div>
                        <w:div w:id="85269316">
                          <w:marLeft w:val="0"/>
                          <w:marRight w:val="0"/>
                          <w:marTop w:val="0"/>
                          <w:marBottom w:val="0"/>
                          <w:divBdr>
                            <w:top w:val="single" w:sz="2" w:space="0" w:color="E3E3E3"/>
                            <w:left w:val="single" w:sz="2" w:space="0" w:color="E3E3E3"/>
                            <w:bottom w:val="single" w:sz="2" w:space="0" w:color="E3E3E3"/>
                            <w:right w:val="single" w:sz="2" w:space="0" w:color="E3E3E3"/>
                          </w:divBdr>
                          <w:divsChild>
                            <w:div w:id="1353650788">
                              <w:marLeft w:val="0"/>
                              <w:marRight w:val="0"/>
                              <w:marTop w:val="0"/>
                              <w:marBottom w:val="0"/>
                              <w:divBdr>
                                <w:top w:val="single" w:sz="2" w:space="0" w:color="E3E3E3"/>
                                <w:left w:val="single" w:sz="2" w:space="0" w:color="E3E3E3"/>
                                <w:bottom w:val="single" w:sz="2" w:space="0" w:color="E3E3E3"/>
                                <w:right w:val="single" w:sz="2" w:space="0" w:color="E3E3E3"/>
                              </w:divBdr>
                              <w:divsChild>
                                <w:div w:id="1977026002">
                                  <w:marLeft w:val="0"/>
                                  <w:marRight w:val="0"/>
                                  <w:marTop w:val="0"/>
                                  <w:marBottom w:val="0"/>
                                  <w:divBdr>
                                    <w:top w:val="single" w:sz="2" w:space="0" w:color="E3E3E3"/>
                                    <w:left w:val="single" w:sz="2" w:space="0" w:color="E3E3E3"/>
                                    <w:bottom w:val="single" w:sz="2" w:space="0" w:color="E3E3E3"/>
                                    <w:right w:val="single" w:sz="2" w:space="0" w:color="E3E3E3"/>
                                  </w:divBdr>
                                  <w:divsChild>
                                    <w:div w:id="2835399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24367437">
          <w:marLeft w:val="0"/>
          <w:marRight w:val="0"/>
          <w:marTop w:val="0"/>
          <w:marBottom w:val="0"/>
          <w:divBdr>
            <w:top w:val="single" w:sz="2" w:space="0" w:color="E3E3E3"/>
            <w:left w:val="single" w:sz="2" w:space="0" w:color="E3E3E3"/>
            <w:bottom w:val="single" w:sz="2" w:space="0" w:color="E3E3E3"/>
            <w:right w:val="single" w:sz="2" w:space="0" w:color="E3E3E3"/>
          </w:divBdr>
          <w:divsChild>
            <w:div w:id="1363166609">
              <w:marLeft w:val="0"/>
              <w:marRight w:val="0"/>
              <w:marTop w:val="100"/>
              <w:marBottom w:val="100"/>
              <w:divBdr>
                <w:top w:val="single" w:sz="2" w:space="0" w:color="E3E3E3"/>
                <w:left w:val="single" w:sz="2" w:space="0" w:color="E3E3E3"/>
                <w:bottom w:val="single" w:sz="2" w:space="0" w:color="E3E3E3"/>
                <w:right w:val="single" w:sz="2" w:space="0" w:color="E3E3E3"/>
              </w:divBdr>
              <w:divsChild>
                <w:div w:id="557715806">
                  <w:marLeft w:val="0"/>
                  <w:marRight w:val="0"/>
                  <w:marTop w:val="0"/>
                  <w:marBottom w:val="0"/>
                  <w:divBdr>
                    <w:top w:val="single" w:sz="2" w:space="0" w:color="E3E3E3"/>
                    <w:left w:val="single" w:sz="2" w:space="0" w:color="E3E3E3"/>
                    <w:bottom w:val="single" w:sz="2" w:space="0" w:color="E3E3E3"/>
                    <w:right w:val="single" w:sz="2" w:space="0" w:color="E3E3E3"/>
                  </w:divBdr>
                  <w:divsChild>
                    <w:div w:id="1534462873">
                      <w:marLeft w:val="0"/>
                      <w:marRight w:val="0"/>
                      <w:marTop w:val="0"/>
                      <w:marBottom w:val="0"/>
                      <w:divBdr>
                        <w:top w:val="single" w:sz="2" w:space="0" w:color="E3E3E3"/>
                        <w:left w:val="single" w:sz="2" w:space="0" w:color="E3E3E3"/>
                        <w:bottom w:val="single" w:sz="2" w:space="0" w:color="E3E3E3"/>
                        <w:right w:val="single" w:sz="2" w:space="0" w:color="E3E3E3"/>
                      </w:divBdr>
                      <w:divsChild>
                        <w:div w:id="1240209128">
                          <w:marLeft w:val="0"/>
                          <w:marRight w:val="0"/>
                          <w:marTop w:val="0"/>
                          <w:marBottom w:val="0"/>
                          <w:divBdr>
                            <w:top w:val="single" w:sz="2" w:space="0" w:color="E3E3E3"/>
                            <w:left w:val="single" w:sz="2" w:space="0" w:color="E3E3E3"/>
                            <w:bottom w:val="single" w:sz="2" w:space="0" w:color="E3E3E3"/>
                            <w:right w:val="single" w:sz="2" w:space="0" w:color="E3E3E3"/>
                          </w:divBdr>
                          <w:divsChild>
                            <w:div w:id="283856199">
                              <w:marLeft w:val="0"/>
                              <w:marRight w:val="0"/>
                              <w:marTop w:val="0"/>
                              <w:marBottom w:val="0"/>
                              <w:divBdr>
                                <w:top w:val="single" w:sz="2" w:space="0" w:color="E3E3E3"/>
                                <w:left w:val="single" w:sz="2" w:space="0" w:color="E3E3E3"/>
                                <w:bottom w:val="single" w:sz="2" w:space="0" w:color="E3E3E3"/>
                                <w:right w:val="single" w:sz="2" w:space="0" w:color="E3E3E3"/>
                              </w:divBdr>
                              <w:divsChild>
                                <w:div w:id="134494916">
                                  <w:marLeft w:val="0"/>
                                  <w:marRight w:val="0"/>
                                  <w:marTop w:val="0"/>
                                  <w:marBottom w:val="0"/>
                                  <w:divBdr>
                                    <w:top w:val="single" w:sz="2" w:space="0" w:color="E3E3E3"/>
                                    <w:left w:val="single" w:sz="2" w:space="0" w:color="E3E3E3"/>
                                    <w:bottom w:val="single" w:sz="2" w:space="0" w:color="E3E3E3"/>
                                    <w:right w:val="single" w:sz="2" w:space="0" w:color="E3E3E3"/>
                                  </w:divBdr>
                                  <w:divsChild>
                                    <w:div w:id="3445548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42503178">
                      <w:marLeft w:val="0"/>
                      <w:marRight w:val="0"/>
                      <w:marTop w:val="0"/>
                      <w:marBottom w:val="0"/>
                      <w:divBdr>
                        <w:top w:val="single" w:sz="2" w:space="0" w:color="E3E3E3"/>
                        <w:left w:val="single" w:sz="2" w:space="0" w:color="E3E3E3"/>
                        <w:bottom w:val="single" w:sz="2" w:space="0" w:color="E3E3E3"/>
                        <w:right w:val="single" w:sz="2" w:space="0" w:color="E3E3E3"/>
                      </w:divBdr>
                      <w:divsChild>
                        <w:div w:id="1766802277">
                          <w:marLeft w:val="0"/>
                          <w:marRight w:val="0"/>
                          <w:marTop w:val="0"/>
                          <w:marBottom w:val="0"/>
                          <w:divBdr>
                            <w:top w:val="single" w:sz="2" w:space="0" w:color="E3E3E3"/>
                            <w:left w:val="single" w:sz="2" w:space="0" w:color="E3E3E3"/>
                            <w:bottom w:val="single" w:sz="2" w:space="0" w:color="E3E3E3"/>
                            <w:right w:val="single" w:sz="2" w:space="0" w:color="E3E3E3"/>
                          </w:divBdr>
                        </w:div>
                        <w:div w:id="405302788">
                          <w:marLeft w:val="0"/>
                          <w:marRight w:val="0"/>
                          <w:marTop w:val="0"/>
                          <w:marBottom w:val="0"/>
                          <w:divBdr>
                            <w:top w:val="single" w:sz="2" w:space="0" w:color="E3E3E3"/>
                            <w:left w:val="single" w:sz="2" w:space="0" w:color="E3E3E3"/>
                            <w:bottom w:val="single" w:sz="2" w:space="0" w:color="E3E3E3"/>
                            <w:right w:val="single" w:sz="2" w:space="0" w:color="E3E3E3"/>
                          </w:divBdr>
                          <w:divsChild>
                            <w:div w:id="1901868767">
                              <w:marLeft w:val="0"/>
                              <w:marRight w:val="0"/>
                              <w:marTop w:val="0"/>
                              <w:marBottom w:val="0"/>
                              <w:divBdr>
                                <w:top w:val="single" w:sz="2" w:space="0" w:color="E3E3E3"/>
                                <w:left w:val="single" w:sz="2" w:space="0" w:color="E3E3E3"/>
                                <w:bottom w:val="single" w:sz="2" w:space="0" w:color="E3E3E3"/>
                                <w:right w:val="single" w:sz="2" w:space="0" w:color="E3E3E3"/>
                              </w:divBdr>
                              <w:divsChild>
                                <w:div w:id="1893812806">
                                  <w:marLeft w:val="0"/>
                                  <w:marRight w:val="0"/>
                                  <w:marTop w:val="0"/>
                                  <w:marBottom w:val="0"/>
                                  <w:divBdr>
                                    <w:top w:val="single" w:sz="2" w:space="0" w:color="E3E3E3"/>
                                    <w:left w:val="single" w:sz="2" w:space="0" w:color="E3E3E3"/>
                                    <w:bottom w:val="single" w:sz="2" w:space="0" w:color="E3E3E3"/>
                                    <w:right w:val="single" w:sz="2" w:space="0" w:color="E3E3E3"/>
                                  </w:divBdr>
                                  <w:divsChild>
                                    <w:div w:id="5931264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13037975">
          <w:marLeft w:val="0"/>
          <w:marRight w:val="0"/>
          <w:marTop w:val="0"/>
          <w:marBottom w:val="0"/>
          <w:divBdr>
            <w:top w:val="single" w:sz="2" w:space="0" w:color="E3E3E3"/>
            <w:left w:val="single" w:sz="2" w:space="0" w:color="E3E3E3"/>
            <w:bottom w:val="single" w:sz="2" w:space="0" w:color="E3E3E3"/>
            <w:right w:val="single" w:sz="2" w:space="0" w:color="E3E3E3"/>
          </w:divBdr>
          <w:divsChild>
            <w:div w:id="658536237">
              <w:marLeft w:val="0"/>
              <w:marRight w:val="0"/>
              <w:marTop w:val="100"/>
              <w:marBottom w:val="100"/>
              <w:divBdr>
                <w:top w:val="single" w:sz="2" w:space="0" w:color="E3E3E3"/>
                <w:left w:val="single" w:sz="2" w:space="0" w:color="E3E3E3"/>
                <w:bottom w:val="single" w:sz="2" w:space="0" w:color="E3E3E3"/>
                <w:right w:val="single" w:sz="2" w:space="0" w:color="E3E3E3"/>
              </w:divBdr>
              <w:divsChild>
                <w:div w:id="2130078038">
                  <w:marLeft w:val="0"/>
                  <w:marRight w:val="0"/>
                  <w:marTop w:val="0"/>
                  <w:marBottom w:val="0"/>
                  <w:divBdr>
                    <w:top w:val="single" w:sz="2" w:space="0" w:color="E3E3E3"/>
                    <w:left w:val="single" w:sz="2" w:space="0" w:color="E3E3E3"/>
                    <w:bottom w:val="single" w:sz="2" w:space="0" w:color="E3E3E3"/>
                    <w:right w:val="single" w:sz="2" w:space="0" w:color="E3E3E3"/>
                  </w:divBdr>
                  <w:divsChild>
                    <w:div w:id="1130317552">
                      <w:marLeft w:val="0"/>
                      <w:marRight w:val="0"/>
                      <w:marTop w:val="0"/>
                      <w:marBottom w:val="0"/>
                      <w:divBdr>
                        <w:top w:val="single" w:sz="2" w:space="0" w:color="E3E3E3"/>
                        <w:left w:val="single" w:sz="2" w:space="0" w:color="E3E3E3"/>
                        <w:bottom w:val="single" w:sz="2" w:space="0" w:color="E3E3E3"/>
                        <w:right w:val="single" w:sz="2" w:space="0" w:color="E3E3E3"/>
                      </w:divBdr>
                      <w:divsChild>
                        <w:div w:id="385373345">
                          <w:marLeft w:val="0"/>
                          <w:marRight w:val="0"/>
                          <w:marTop w:val="0"/>
                          <w:marBottom w:val="0"/>
                          <w:divBdr>
                            <w:top w:val="single" w:sz="2" w:space="0" w:color="E3E3E3"/>
                            <w:left w:val="single" w:sz="2" w:space="0" w:color="E3E3E3"/>
                            <w:bottom w:val="single" w:sz="2" w:space="0" w:color="E3E3E3"/>
                            <w:right w:val="single" w:sz="2" w:space="0" w:color="E3E3E3"/>
                          </w:divBdr>
                          <w:divsChild>
                            <w:div w:id="825322150">
                              <w:marLeft w:val="0"/>
                              <w:marRight w:val="0"/>
                              <w:marTop w:val="0"/>
                              <w:marBottom w:val="0"/>
                              <w:divBdr>
                                <w:top w:val="single" w:sz="2" w:space="0" w:color="E3E3E3"/>
                                <w:left w:val="single" w:sz="2" w:space="0" w:color="E3E3E3"/>
                                <w:bottom w:val="single" w:sz="2" w:space="0" w:color="E3E3E3"/>
                                <w:right w:val="single" w:sz="2" w:space="0" w:color="E3E3E3"/>
                              </w:divBdr>
                              <w:divsChild>
                                <w:div w:id="1282881391">
                                  <w:marLeft w:val="0"/>
                                  <w:marRight w:val="0"/>
                                  <w:marTop w:val="0"/>
                                  <w:marBottom w:val="0"/>
                                  <w:divBdr>
                                    <w:top w:val="single" w:sz="2" w:space="0" w:color="E3E3E3"/>
                                    <w:left w:val="single" w:sz="2" w:space="0" w:color="E3E3E3"/>
                                    <w:bottom w:val="single" w:sz="2" w:space="0" w:color="E3E3E3"/>
                                    <w:right w:val="single" w:sz="2" w:space="0" w:color="E3E3E3"/>
                                  </w:divBdr>
                                  <w:divsChild>
                                    <w:div w:id="2301911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48409412">
                      <w:marLeft w:val="0"/>
                      <w:marRight w:val="0"/>
                      <w:marTop w:val="0"/>
                      <w:marBottom w:val="0"/>
                      <w:divBdr>
                        <w:top w:val="single" w:sz="2" w:space="0" w:color="E3E3E3"/>
                        <w:left w:val="single" w:sz="2" w:space="0" w:color="E3E3E3"/>
                        <w:bottom w:val="single" w:sz="2" w:space="0" w:color="E3E3E3"/>
                        <w:right w:val="single" w:sz="2" w:space="0" w:color="E3E3E3"/>
                      </w:divBdr>
                      <w:divsChild>
                        <w:div w:id="1951816047">
                          <w:marLeft w:val="0"/>
                          <w:marRight w:val="0"/>
                          <w:marTop w:val="0"/>
                          <w:marBottom w:val="0"/>
                          <w:divBdr>
                            <w:top w:val="single" w:sz="2" w:space="0" w:color="E3E3E3"/>
                            <w:left w:val="single" w:sz="2" w:space="0" w:color="E3E3E3"/>
                            <w:bottom w:val="single" w:sz="2" w:space="0" w:color="E3E3E3"/>
                            <w:right w:val="single" w:sz="2" w:space="0" w:color="E3E3E3"/>
                          </w:divBdr>
                        </w:div>
                        <w:div w:id="1498232741">
                          <w:marLeft w:val="0"/>
                          <w:marRight w:val="0"/>
                          <w:marTop w:val="0"/>
                          <w:marBottom w:val="0"/>
                          <w:divBdr>
                            <w:top w:val="single" w:sz="2" w:space="0" w:color="E3E3E3"/>
                            <w:left w:val="single" w:sz="2" w:space="0" w:color="E3E3E3"/>
                            <w:bottom w:val="single" w:sz="2" w:space="0" w:color="E3E3E3"/>
                            <w:right w:val="single" w:sz="2" w:space="0" w:color="E3E3E3"/>
                          </w:divBdr>
                          <w:divsChild>
                            <w:div w:id="196353509">
                              <w:marLeft w:val="0"/>
                              <w:marRight w:val="0"/>
                              <w:marTop w:val="0"/>
                              <w:marBottom w:val="0"/>
                              <w:divBdr>
                                <w:top w:val="single" w:sz="2" w:space="0" w:color="E3E3E3"/>
                                <w:left w:val="single" w:sz="2" w:space="0" w:color="E3E3E3"/>
                                <w:bottom w:val="single" w:sz="2" w:space="0" w:color="E3E3E3"/>
                                <w:right w:val="single" w:sz="2" w:space="0" w:color="E3E3E3"/>
                              </w:divBdr>
                              <w:divsChild>
                                <w:div w:id="1982491369">
                                  <w:marLeft w:val="0"/>
                                  <w:marRight w:val="0"/>
                                  <w:marTop w:val="0"/>
                                  <w:marBottom w:val="0"/>
                                  <w:divBdr>
                                    <w:top w:val="single" w:sz="2" w:space="0" w:color="E3E3E3"/>
                                    <w:left w:val="single" w:sz="2" w:space="0" w:color="E3E3E3"/>
                                    <w:bottom w:val="single" w:sz="2" w:space="0" w:color="E3E3E3"/>
                                    <w:right w:val="single" w:sz="2" w:space="0" w:color="E3E3E3"/>
                                  </w:divBdr>
                                  <w:divsChild>
                                    <w:div w:id="5429873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4236692">
          <w:marLeft w:val="0"/>
          <w:marRight w:val="0"/>
          <w:marTop w:val="0"/>
          <w:marBottom w:val="0"/>
          <w:divBdr>
            <w:top w:val="single" w:sz="2" w:space="0" w:color="E3E3E3"/>
            <w:left w:val="single" w:sz="2" w:space="0" w:color="E3E3E3"/>
            <w:bottom w:val="single" w:sz="2" w:space="0" w:color="E3E3E3"/>
            <w:right w:val="single" w:sz="2" w:space="0" w:color="E3E3E3"/>
          </w:divBdr>
          <w:divsChild>
            <w:div w:id="838885660">
              <w:marLeft w:val="0"/>
              <w:marRight w:val="0"/>
              <w:marTop w:val="100"/>
              <w:marBottom w:val="100"/>
              <w:divBdr>
                <w:top w:val="single" w:sz="2" w:space="0" w:color="E3E3E3"/>
                <w:left w:val="single" w:sz="2" w:space="0" w:color="E3E3E3"/>
                <w:bottom w:val="single" w:sz="2" w:space="0" w:color="E3E3E3"/>
                <w:right w:val="single" w:sz="2" w:space="0" w:color="E3E3E3"/>
              </w:divBdr>
              <w:divsChild>
                <w:div w:id="1335912363">
                  <w:marLeft w:val="0"/>
                  <w:marRight w:val="0"/>
                  <w:marTop w:val="0"/>
                  <w:marBottom w:val="0"/>
                  <w:divBdr>
                    <w:top w:val="single" w:sz="2" w:space="0" w:color="E3E3E3"/>
                    <w:left w:val="single" w:sz="2" w:space="0" w:color="E3E3E3"/>
                    <w:bottom w:val="single" w:sz="2" w:space="0" w:color="E3E3E3"/>
                    <w:right w:val="single" w:sz="2" w:space="0" w:color="E3E3E3"/>
                  </w:divBdr>
                  <w:divsChild>
                    <w:div w:id="148136937">
                      <w:marLeft w:val="0"/>
                      <w:marRight w:val="0"/>
                      <w:marTop w:val="0"/>
                      <w:marBottom w:val="0"/>
                      <w:divBdr>
                        <w:top w:val="single" w:sz="2" w:space="0" w:color="E3E3E3"/>
                        <w:left w:val="single" w:sz="2" w:space="0" w:color="E3E3E3"/>
                        <w:bottom w:val="single" w:sz="2" w:space="0" w:color="E3E3E3"/>
                        <w:right w:val="single" w:sz="2" w:space="0" w:color="E3E3E3"/>
                      </w:divBdr>
                      <w:divsChild>
                        <w:div w:id="61413421">
                          <w:marLeft w:val="0"/>
                          <w:marRight w:val="0"/>
                          <w:marTop w:val="0"/>
                          <w:marBottom w:val="0"/>
                          <w:divBdr>
                            <w:top w:val="single" w:sz="2" w:space="0" w:color="E3E3E3"/>
                            <w:left w:val="single" w:sz="2" w:space="0" w:color="E3E3E3"/>
                            <w:bottom w:val="single" w:sz="2" w:space="0" w:color="E3E3E3"/>
                            <w:right w:val="single" w:sz="2" w:space="0" w:color="E3E3E3"/>
                          </w:divBdr>
                          <w:divsChild>
                            <w:div w:id="1391537539">
                              <w:marLeft w:val="0"/>
                              <w:marRight w:val="0"/>
                              <w:marTop w:val="0"/>
                              <w:marBottom w:val="0"/>
                              <w:divBdr>
                                <w:top w:val="single" w:sz="2" w:space="0" w:color="E3E3E3"/>
                                <w:left w:val="single" w:sz="2" w:space="0" w:color="E3E3E3"/>
                                <w:bottom w:val="single" w:sz="2" w:space="0" w:color="E3E3E3"/>
                                <w:right w:val="single" w:sz="2" w:space="0" w:color="E3E3E3"/>
                              </w:divBdr>
                              <w:divsChild>
                                <w:div w:id="1156722146">
                                  <w:marLeft w:val="0"/>
                                  <w:marRight w:val="0"/>
                                  <w:marTop w:val="0"/>
                                  <w:marBottom w:val="0"/>
                                  <w:divBdr>
                                    <w:top w:val="single" w:sz="2" w:space="0" w:color="E3E3E3"/>
                                    <w:left w:val="single" w:sz="2" w:space="0" w:color="E3E3E3"/>
                                    <w:bottom w:val="single" w:sz="2" w:space="0" w:color="E3E3E3"/>
                                    <w:right w:val="single" w:sz="2" w:space="0" w:color="E3E3E3"/>
                                  </w:divBdr>
                                  <w:divsChild>
                                    <w:div w:id="19679270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49280642">
                      <w:marLeft w:val="0"/>
                      <w:marRight w:val="0"/>
                      <w:marTop w:val="0"/>
                      <w:marBottom w:val="0"/>
                      <w:divBdr>
                        <w:top w:val="single" w:sz="2" w:space="0" w:color="E3E3E3"/>
                        <w:left w:val="single" w:sz="2" w:space="0" w:color="E3E3E3"/>
                        <w:bottom w:val="single" w:sz="2" w:space="0" w:color="E3E3E3"/>
                        <w:right w:val="single" w:sz="2" w:space="0" w:color="E3E3E3"/>
                      </w:divBdr>
                      <w:divsChild>
                        <w:div w:id="69281724">
                          <w:marLeft w:val="0"/>
                          <w:marRight w:val="0"/>
                          <w:marTop w:val="0"/>
                          <w:marBottom w:val="0"/>
                          <w:divBdr>
                            <w:top w:val="single" w:sz="2" w:space="0" w:color="E3E3E3"/>
                            <w:left w:val="single" w:sz="2" w:space="0" w:color="E3E3E3"/>
                            <w:bottom w:val="single" w:sz="2" w:space="0" w:color="E3E3E3"/>
                            <w:right w:val="single" w:sz="2" w:space="0" w:color="E3E3E3"/>
                          </w:divBdr>
                        </w:div>
                        <w:div w:id="1512451641">
                          <w:marLeft w:val="0"/>
                          <w:marRight w:val="0"/>
                          <w:marTop w:val="0"/>
                          <w:marBottom w:val="0"/>
                          <w:divBdr>
                            <w:top w:val="single" w:sz="2" w:space="0" w:color="E3E3E3"/>
                            <w:left w:val="single" w:sz="2" w:space="0" w:color="E3E3E3"/>
                            <w:bottom w:val="single" w:sz="2" w:space="0" w:color="E3E3E3"/>
                            <w:right w:val="single" w:sz="2" w:space="0" w:color="E3E3E3"/>
                          </w:divBdr>
                          <w:divsChild>
                            <w:div w:id="1174026226">
                              <w:marLeft w:val="0"/>
                              <w:marRight w:val="0"/>
                              <w:marTop w:val="0"/>
                              <w:marBottom w:val="0"/>
                              <w:divBdr>
                                <w:top w:val="single" w:sz="2" w:space="0" w:color="E3E3E3"/>
                                <w:left w:val="single" w:sz="2" w:space="0" w:color="E3E3E3"/>
                                <w:bottom w:val="single" w:sz="2" w:space="0" w:color="E3E3E3"/>
                                <w:right w:val="single" w:sz="2" w:space="0" w:color="E3E3E3"/>
                              </w:divBdr>
                              <w:divsChild>
                                <w:div w:id="1701779483">
                                  <w:marLeft w:val="0"/>
                                  <w:marRight w:val="0"/>
                                  <w:marTop w:val="0"/>
                                  <w:marBottom w:val="0"/>
                                  <w:divBdr>
                                    <w:top w:val="single" w:sz="2" w:space="0" w:color="E3E3E3"/>
                                    <w:left w:val="single" w:sz="2" w:space="0" w:color="E3E3E3"/>
                                    <w:bottom w:val="single" w:sz="2" w:space="0" w:color="E3E3E3"/>
                                    <w:right w:val="single" w:sz="2" w:space="0" w:color="E3E3E3"/>
                                  </w:divBdr>
                                  <w:divsChild>
                                    <w:div w:id="19523934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92240205">
          <w:marLeft w:val="0"/>
          <w:marRight w:val="0"/>
          <w:marTop w:val="0"/>
          <w:marBottom w:val="0"/>
          <w:divBdr>
            <w:top w:val="single" w:sz="2" w:space="0" w:color="E3E3E3"/>
            <w:left w:val="single" w:sz="2" w:space="0" w:color="E3E3E3"/>
            <w:bottom w:val="single" w:sz="2" w:space="0" w:color="E3E3E3"/>
            <w:right w:val="single" w:sz="2" w:space="0" w:color="E3E3E3"/>
          </w:divBdr>
          <w:divsChild>
            <w:div w:id="274677330">
              <w:marLeft w:val="0"/>
              <w:marRight w:val="0"/>
              <w:marTop w:val="100"/>
              <w:marBottom w:val="100"/>
              <w:divBdr>
                <w:top w:val="single" w:sz="2" w:space="0" w:color="E3E3E3"/>
                <w:left w:val="single" w:sz="2" w:space="0" w:color="E3E3E3"/>
                <w:bottom w:val="single" w:sz="2" w:space="0" w:color="E3E3E3"/>
                <w:right w:val="single" w:sz="2" w:space="0" w:color="E3E3E3"/>
              </w:divBdr>
              <w:divsChild>
                <w:div w:id="1599948885">
                  <w:marLeft w:val="0"/>
                  <w:marRight w:val="0"/>
                  <w:marTop w:val="0"/>
                  <w:marBottom w:val="0"/>
                  <w:divBdr>
                    <w:top w:val="single" w:sz="2" w:space="0" w:color="E3E3E3"/>
                    <w:left w:val="single" w:sz="2" w:space="0" w:color="E3E3E3"/>
                    <w:bottom w:val="single" w:sz="2" w:space="0" w:color="E3E3E3"/>
                    <w:right w:val="single" w:sz="2" w:space="0" w:color="E3E3E3"/>
                  </w:divBdr>
                  <w:divsChild>
                    <w:div w:id="1808161157">
                      <w:marLeft w:val="0"/>
                      <w:marRight w:val="0"/>
                      <w:marTop w:val="0"/>
                      <w:marBottom w:val="0"/>
                      <w:divBdr>
                        <w:top w:val="single" w:sz="2" w:space="0" w:color="E3E3E3"/>
                        <w:left w:val="single" w:sz="2" w:space="0" w:color="E3E3E3"/>
                        <w:bottom w:val="single" w:sz="2" w:space="0" w:color="E3E3E3"/>
                        <w:right w:val="single" w:sz="2" w:space="0" w:color="E3E3E3"/>
                      </w:divBdr>
                      <w:divsChild>
                        <w:div w:id="1826510316">
                          <w:marLeft w:val="0"/>
                          <w:marRight w:val="0"/>
                          <w:marTop w:val="0"/>
                          <w:marBottom w:val="0"/>
                          <w:divBdr>
                            <w:top w:val="single" w:sz="2" w:space="0" w:color="E3E3E3"/>
                            <w:left w:val="single" w:sz="2" w:space="0" w:color="E3E3E3"/>
                            <w:bottom w:val="single" w:sz="2" w:space="0" w:color="E3E3E3"/>
                            <w:right w:val="single" w:sz="2" w:space="0" w:color="E3E3E3"/>
                          </w:divBdr>
                          <w:divsChild>
                            <w:div w:id="500240548">
                              <w:marLeft w:val="0"/>
                              <w:marRight w:val="0"/>
                              <w:marTop w:val="0"/>
                              <w:marBottom w:val="0"/>
                              <w:divBdr>
                                <w:top w:val="single" w:sz="2" w:space="0" w:color="E3E3E3"/>
                                <w:left w:val="single" w:sz="2" w:space="0" w:color="E3E3E3"/>
                                <w:bottom w:val="single" w:sz="2" w:space="0" w:color="E3E3E3"/>
                                <w:right w:val="single" w:sz="2" w:space="0" w:color="E3E3E3"/>
                              </w:divBdr>
                              <w:divsChild>
                                <w:div w:id="167139341">
                                  <w:marLeft w:val="0"/>
                                  <w:marRight w:val="0"/>
                                  <w:marTop w:val="0"/>
                                  <w:marBottom w:val="0"/>
                                  <w:divBdr>
                                    <w:top w:val="single" w:sz="2" w:space="0" w:color="E3E3E3"/>
                                    <w:left w:val="single" w:sz="2" w:space="0" w:color="E3E3E3"/>
                                    <w:bottom w:val="single" w:sz="2" w:space="0" w:color="E3E3E3"/>
                                    <w:right w:val="single" w:sz="2" w:space="0" w:color="E3E3E3"/>
                                  </w:divBdr>
                                  <w:divsChild>
                                    <w:div w:id="11623116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25517595">
                      <w:marLeft w:val="0"/>
                      <w:marRight w:val="0"/>
                      <w:marTop w:val="0"/>
                      <w:marBottom w:val="0"/>
                      <w:divBdr>
                        <w:top w:val="single" w:sz="2" w:space="0" w:color="E3E3E3"/>
                        <w:left w:val="single" w:sz="2" w:space="0" w:color="E3E3E3"/>
                        <w:bottom w:val="single" w:sz="2" w:space="0" w:color="E3E3E3"/>
                        <w:right w:val="single" w:sz="2" w:space="0" w:color="E3E3E3"/>
                      </w:divBdr>
                      <w:divsChild>
                        <w:div w:id="1638296205">
                          <w:marLeft w:val="0"/>
                          <w:marRight w:val="0"/>
                          <w:marTop w:val="0"/>
                          <w:marBottom w:val="0"/>
                          <w:divBdr>
                            <w:top w:val="single" w:sz="2" w:space="0" w:color="E3E3E3"/>
                            <w:left w:val="single" w:sz="2" w:space="0" w:color="E3E3E3"/>
                            <w:bottom w:val="single" w:sz="2" w:space="0" w:color="E3E3E3"/>
                            <w:right w:val="single" w:sz="2" w:space="0" w:color="E3E3E3"/>
                          </w:divBdr>
                        </w:div>
                        <w:div w:id="338310480">
                          <w:marLeft w:val="0"/>
                          <w:marRight w:val="0"/>
                          <w:marTop w:val="0"/>
                          <w:marBottom w:val="0"/>
                          <w:divBdr>
                            <w:top w:val="single" w:sz="2" w:space="0" w:color="E3E3E3"/>
                            <w:left w:val="single" w:sz="2" w:space="0" w:color="E3E3E3"/>
                            <w:bottom w:val="single" w:sz="2" w:space="0" w:color="E3E3E3"/>
                            <w:right w:val="single" w:sz="2" w:space="0" w:color="E3E3E3"/>
                          </w:divBdr>
                          <w:divsChild>
                            <w:div w:id="294023860">
                              <w:marLeft w:val="0"/>
                              <w:marRight w:val="0"/>
                              <w:marTop w:val="0"/>
                              <w:marBottom w:val="0"/>
                              <w:divBdr>
                                <w:top w:val="single" w:sz="2" w:space="0" w:color="E3E3E3"/>
                                <w:left w:val="single" w:sz="2" w:space="0" w:color="E3E3E3"/>
                                <w:bottom w:val="single" w:sz="2" w:space="0" w:color="E3E3E3"/>
                                <w:right w:val="single" w:sz="2" w:space="0" w:color="E3E3E3"/>
                              </w:divBdr>
                              <w:divsChild>
                                <w:div w:id="121580014">
                                  <w:marLeft w:val="0"/>
                                  <w:marRight w:val="0"/>
                                  <w:marTop w:val="0"/>
                                  <w:marBottom w:val="0"/>
                                  <w:divBdr>
                                    <w:top w:val="single" w:sz="2" w:space="0" w:color="E3E3E3"/>
                                    <w:left w:val="single" w:sz="2" w:space="0" w:color="E3E3E3"/>
                                    <w:bottom w:val="single" w:sz="2" w:space="0" w:color="E3E3E3"/>
                                    <w:right w:val="single" w:sz="2" w:space="0" w:color="E3E3E3"/>
                                  </w:divBdr>
                                  <w:divsChild>
                                    <w:div w:id="10566594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92651280">
          <w:marLeft w:val="0"/>
          <w:marRight w:val="0"/>
          <w:marTop w:val="0"/>
          <w:marBottom w:val="0"/>
          <w:divBdr>
            <w:top w:val="single" w:sz="2" w:space="0" w:color="E3E3E3"/>
            <w:left w:val="single" w:sz="2" w:space="0" w:color="E3E3E3"/>
            <w:bottom w:val="single" w:sz="2" w:space="0" w:color="E3E3E3"/>
            <w:right w:val="single" w:sz="2" w:space="0" w:color="E3E3E3"/>
          </w:divBdr>
          <w:divsChild>
            <w:div w:id="97218258">
              <w:marLeft w:val="0"/>
              <w:marRight w:val="0"/>
              <w:marTop w:val="100"/>
              <w:marBottom w:val="100"/>
              <w:divBdr>
                <w:top w:val="single" w:sz="2" w:space="0" w:color="E3E3E3"/>
                <w:left w:val="single" w:sz="2" w:space="0" w:color="E3E3E3"/>
                <w:bottom w:val="single" w:sz="2" w:space="0" w:color="E3E3E3"/>
                <w:right w:val="single" w:sz="2" w:space="0" w:color="E3E3E3"/>
              </w:divBdr>
              <w:divsChild>
                <w:div w:id="1436629767">
                  <w:marLeft w:val="0"/>
                  <w:marRight w:val="0"/>
                  <w:marTop w:val="0"/>
                  <w:marBottom w:val="0"/>
                  <w:divBdr>
                    <w:top w:val="single" w:sz="2" w:space="0" w:color="E3E3E3"/>
                    <w:left w:val="single" w:sz="2" w:space="0" w:color="E3E3E3"/>
                    <w:bottom w:val="single" w:sz="2" w:space="0" w:color="E3E3E3"/>
                    <w:right w:val="single" w:sz="2" w:space="0" w:color="E3E3E3"/>
                  </w:divBdr>
                  <w:divsChild>
                    <w:div w:id="205678983">
                      <w:marLeft w:val="0"/>
                      <w:marRight w:val="0"/>
                      <w:marTop w:val="0"/>
                      <w:marBottom w:val="0"/>
                      <w:divBdr>
                        <w:top w:val="single" w:sz="2" w:space="0" w:color="E3E3E3"/>
                        <w:left w:val="single" w:sz="2" w:space="0" w:color="E3E3E3"/>
                        <w:bottom w:val="single" w:sz="2" w:space="0" w:color="E3E3E3"/>
                        <w:right w:val="single" w:sz="2" w:space="0" w:color="E3E3E3"/>
                      </w:divBdr>
                      <w:divsChild>
                        <w:div w:id="2052267491">
                          <w:marLeft w:val="0"/>
                          <w:marRight w:val="0"/>
                          <w:marTop w:val="0"/>
                          <w:marBottom w:val="0"/>
                          <w:divBdr>
                            <w:top w:val="single" w:sz="2" w:space="0" w:color="E3E3E3"/>
                            <w:left w:val="single" w:sz="2" w:space="0" w:color="E3E3E3"/>
                            <w:bottom w:val="single" w:sz="2" w:space="0" w:color="E3E3E3"/>
                            <w:right w:val="single" w:sz="2" w:space="0" w:color="E3E3E3"/>
                          </w:divBdr>
                          <w:divsChild>
                            <w:div w:id="1141580075">
                              <w:marLeft w:val="0"/>
                              <w:marRight w:val="0"/>
                              <w:marTop w:val="0"/>
                              <w:marBottom w:val="0"/>
                              <w:divBdr>
                                <w:top w:val="single" w:sz="2" w:space="0" w:color="E3E3E3"/>
                                <w:left w:val="single" w:sz="2" w:space="0" w:color="E3E3E3"/>
                                <w:bottom w:val="single" w:sz="2" w:space="0" w:color="E3E3E3"/>
                                <w:right w:val="single" w:sz="2" w:space="0" w:color="E3E3E3"/>
                              </w:divBdr>
                              <w:divsChild>
                                <w:div w:id="1393390271">
                                  <w:marLeft w:val="0"/>
                                  <w:marRight w:val="0"/>
                                  <w:marTop w:val="0"/>
                                  <w:marBottom w:val="0"/>
                                  <w:divBdr>
                                    <w:top w:val="single" w:sz="2" w:space="0" w:color="E3E3E3"/>
                                    <w:left w:val="single" w:sz="2" w:space="0" w:color="E3E3E3"/>
                                    <w:bottom w:val="single" w:sz="2" w:space="0" w:color="E3E3E3"/>
                                    <w:right w:val="single" w:sz="2" w:space="0" w:color="E3E3E3"/>
                                  </w:divBdr>
                                  <w:divsChild>
                                    <w:div w:id="8447827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25743579">
                      <w:marLeft w:val="0"/>
                      <w:marRight w:val="0"/>
                      <w:marTop w:val="0"/>
                      <w:marBottom w:val="0"/>
                      <w:divBdr>
                        <w:top w:val="single" w:sz="2" w:space="0" w:color="E3E3E3"/>
                        <w:left w:val="single" w:sz="2" w:space="0" w:color="E3E3E3"/>
                        <w:bottom w:val="single" w:sz="2" w:space="0" w:color="E3E3E3"/>
                        <w:right w:val="single" w:sz="2" w:space="0" w:color="E3E3E3"/>
                      </w:divBdr>
                      <w:divsChild>
                        <w:div w:id="278420853">
                          <w:marLeft w:val="0"/>
                          <w:marRight w:val="0"/>
                          <w:marTop w:val="0"/>
                          <w:marBottom w:val="0"/>
                          <w:divBdr>
                            <w:top w:val="single" w:sz="2" w:space="0" w:color="E3E3E3"/>
                            <w:left w:val="single" w:sz="2" w:space="0" w:color="E3E3E3"/>
                            <w:bottom w:val="single" w:sz="2" w:space="0" w:color="E3E3E3"/>
                            <w:right w:val="single" w:sz="2" w:space="0" w:color="E3E3E3"/>
                          </w:divBdr>
                        </w:div>
                        <w:div w:id="790246775">
                          <w:marLeft w:val="0"/>
                          <w:marRight w:val="0"/>
                          <w:marTop w:val="0"/>
                          <w:marBottom w:val="0"/>
                          <w:divBdr>
                            <w:top w:val="single" w:sz="2" w:space="0" w:color="E3E3E3"/>
                            <w:left w:val="single" w:sz="2" w:space="0" w:color="E3E3E3"/>
                            <w:bottom w:val="single" w:sz="2" w:space="0" w:color="E3E3E3"/>
                            <w:right w:val="single" w:sz="2" w:space="0" w:color="E3E3E3"/>
                          </w:divBdr>
                          <w:divsChild>
                            <w:div w:id="185485485">
                              <w:marLeft w:val="0"/>
                              <w:marRight w:val="0"/>
                              <w:marTop w:val="0"/>
                              <w:marBottom w:val="0"/>
                              <w:divBdr>
                                <w:top w:val="single" w:sz="2" w:space="0" w:color="E3E3E3"/>
                                <w:left w:val="single" w:sz="2" w:space="0" w:color="E3E3E3"/>
                                <w:bottom w:val="single" w:sz="2" w:space="0" w:color="E3E3E3"/>
                                <w:right w:val="single" w:sz="2" w:space="0" w:color="E3E3E3"/>
                              </w:divBdr>
                              <w:divsChild>
                                <w:div w:id="903226427">
                                  <w:marLeft w:val="0"/>
                                  <w:marRight w:val="0"/>
                                  <w:marTop w:val="0"/>
                                  <w:marBottom w:val="0"/>
                                  <w:divBdr>
                                    <w:top w:val="single" w:sz="2" w:space="0" w:color="E3E3E3"/>
                                    <w:left w:val="single" w:sz="2" w:space="0" w:color="E3E3E3"/>
                                    <w:bottom w:val="single" w:sz="2" w:space="0" w:color="E3E3E3"/>
                                    <w:right w:val="single" w:sz="2" w:space="0" w:color="E3E3E3"/>
                                  </w:divBdr>
                                  <w:divsChild>
                                    <w:div w:id="20088260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11112761">
          <w:marLeft w:val="0"/>
          <w:marRight w:val="0"/>
          <w:marTop w:val="0"/>
          <w:marBottom w:val="0"/>
          <w:divBdr>
            <w:top w:val="single" w:sz="2" w:space="0" w:color="E3E3E3"/>
            <w:left w:val="single" w:sz="2" w:space="0" w:color="E3E3E3"/>
            <w:bottom w:val="single" w:sz="2" w:space="0" w:color="E3E3E3"/>
            <w:right w:val="single" w:sz="2" w:space="0" w:color="E3E3E3"/>
          </w:divBdr>
          <w:divsChild>
            <w:div w:id="1786385716">
              <w:marLeft w:val="0"/>
              <w:marRight w:val="0"/>
              <w:marTop w:val="100"/>
              <w:marBottom w:val="100"/>
              <w:divBdr>
                <w:top w:val="single" w:sz="2" w:space="0" w:color="E3E3E3"/>
                <w:left w:val="single" w:sz="2" w:space="0" w:color="E3E3E3"/>
                <w:bottom w:val="single" w:sz="2" w:space="0" w:color="E3E3E3"/>
                <w:right w:val="single" w:sz="2" w:space="0" w:color="E3E3E3"/>
              </w:divBdr>
              <w:divsChild>
                <w:div w:id="593363250">
                  <w:marLeft w:val="0"/>
                  <w:marRight w:val="0"/>
                  <w:marTop w:val="0"/>
                  <w:marBottom w:val="0"/>
                  <w:divBdr>
                    <w:top w:val="single" w:sz="2" w:space="0" w:color="E3E3E3"/>
                    <w:left w:val="single" w:sz="2" w:space="0" w:color="E3E3E3"/>
                    <w:bottom w:val="single" w:sz="2" w:space="0" w:color="E3E3E3"/>
                    <w:right w:val="single" w:sz="2" w:space="0" w:color="E3E3E3"/>
                  </w:divBdr>
                  <w:divsChild>
                    <w:div w:id="1556309713">
                      <w:marLeft w:val="0"/>
                      <w:marRight w:val="0"/>
                      <w:marTop w:val="0"/>
                      <w:marBottom w:val="0"/>
                      <w:divBdr>
                        <w:top w:val="single" w:sz="2" w:space="0" w:color="E3E3E3"/>
                        <w:left w:val="single" w:sz="2" w:space="0" w:color="E3E3E3"/>
                        <w:bottom w:val="single" w:sz="2" w:space="0" w:color="E3E3E3"/>
                        <w:right w:val="single" w:sz="2" w:space="0" w:color="E3E3E3"/>
                      </w:divBdr>
                      <w:divsChild>
                        <w:div w:id="188181807">
                          <w:marLeft w:val="0"/>
                          <w:marRight w:val="0"/>
                          <w:marTop w:val="0"/>
                          <w:marBottom w:val="0"/>
                          <w:divBdr>
                            <w:top w:val="single" w:sz="2" w:space="0" w:color="E3E3E3"/>
                            <w:left w:val="single" w:sz="2" w:space="0" w:color="E3E3E3"/>
                            <w:bottom w:val="single" w:sz="2" w:space="0" w:color="E3E3E3"/>
                            <w:right w:val="single" w:sz="2" w:space="0" w:color="E3E3E3"/>
                          </w:divBdr>
                          <w:divsChild>
                            <w:div w:id="739135033">
                              <w:marLeft w:val="0"/>
                              <w:marRight w:val="0"/>
                              <w:marTop w:val="0"/>
                              <w:marBottom w:val="0"/>
                              <w:divBdr>
                                <w:top w:val="single" w:sz="2" w:space="0" w:color="E3E3E3"/>
                                <w:left w:val="single" w:sz="2" w:space="0" w:color="E3E3E3"/>
                                <w:bottom w:val="single" w:sz="2" w:space="0" w:color="E3E3E3"/>
                                <w:right w:val="single" w:sz="2" w:space="0" w:color="E3E3E3"/>
                              </w:divBdr>
                              <w:divsChild>
                                <w:div w:id="239214472">
                                  <w:marLeft w:val="0"/>
                                  <w:marRight w:val="0"/>
                                  <w:marTop w:val="0"/>
                                  <w:marBottom w:val="0"/>
                                  <w:divBdr>
                                    <w:top w:val="single" w:sz="2" w:space="0" w:color="E3E3E3"/>
                                    <w:left w:val="single" w:sz="2" w:space="0" w:color="E3E3E3"/>
                                    <w:bottom w:val="single" w:sz="2" w:space="0" w:color="E3E3E3"/>
                                    <w:right w:val="single" w:sz="2" w:space="0" w:color="E3E3E3"/>
                                  </w:divBdr>
                                  <w:divsChild>
                                    <w:div w:id="13743818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36746596">
                      <w:marLeft w:val="0"/>
                      <w:marRight w:val="0"/>
                      <w:marTop w:val="0"/>
                      <w:marBottom w:val="0"/>
                      <w:divBdr>
                        <w:top w:val="single" w:sz="2" w:space="0" w:color="E3E3E3"/>
                        <w:left w:val="single" w:sz="2" w:space="0" w:color="E3E3E3"/>
                        <w:bottom w:val="single" w:sz="2" w:space="0" w:color="E3E3E3"/>
                        <w:right w:val="single" w:sz="2" w:space="0" w:color="E3E3E3"/>
                      </w:divBdr>
                      <w:divsChild>
                        <w:div w:id="147795094">
                          <w:marLeft w:val="0"/>
                          <w:marRight w:val="0"/>
                          <w:marTop w:val="0"/>
                          <w:marBottom w:val="0"/>
                          <w:divBdr>
                            <w:top w:val="single" w:sz="2" w:space="0" w:color="E3E3E3"/>
                            <w:left w:val="single" w:sz="2" w:space="0" w:color="E3E3E3"/>
                            <w:bottom w:val="single" w:sz="2" w:space="0" w:color="E3E3E3"/>
                            <w:right w:val="single" w:sz="2" w:space="0" w:color="E3E3E3"/>
                          </w:divBdr>
                        </w:div>
                        <w:div w:id="352611985">
                          <w:marLeft w:val="0"/>
                          <w:marRight w:val="0"/>
                          <w:marTop w:val="0"/>
                          <w:marBottom w:val="0"/>
                          <w:divBdr>
                            <w:top w:val="single" w:sz="2" w:space="0" w:color="E3E3E3"/>
                            <w:left w:val="single" w:sz="2" w:space="0" w:color="E3E3E3"/>
                            <w:bottom w:val="single" w:sz="2" w:space="0" w:color="E3E3E3"/>
                            <w:right w:val="single" w:sz="2" w:space="0" w:color="E3E3E3"/>
                          </w:divBdr>
                          <w:divsChild>
                            <w:div w:id="765426393">
                              <w:marLeft w:val="0"/>
                              <w:marRight w:val="0"/>
                              <w:marTop w:val="0"/>
                              <w:marBottom w:val="0"/>
                              <w:divBdr>
                                <w:top w:val="single" w:sz="2" w:space="0" w:color="E3E3E3"/>
                                <w:left w:val="single" w:sz="2" w:space="0" w:color="E3E3E3"/>
                                <w:bottom w:val="single" w:sz="2" w:space="0" w:color="E3E3E3"/>
                                <w:right w:val="single" w:sz="2" w:space="0" w:color="E3E3E3"/>
                              </w:divBdr>
                              <w:divsChild>
                                <w:div w:id="1474787921">
                                  <w:marLeft w:val="0"/>
                                  <w:marRight w:val="0"/>
                                  <w:marTop w:val="0"/>
                                  <w:marBottom w:val="0"/>
                                  <w:divBdr>
                                    <w:top w:val="single" w:sz="2" w:space="0" w:color="E3E3E3"/>
                                    <w:left w:val="single" w:sz="2" w:space="0" w:color="E3E3E3"/>
                                    <w:bottom w:val="single" w:sz="2" w:space="0" w:color="E3E3E3"/>
                                    <w:right w:val="single" w:sz="2" w:space="0" w:color="E3E3E3"/>
                                  </w:divBdr>
                                  <w:divsChild>
                                    <w:div w:id="2025789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77300060">
          <w:marLeft w:val="0"/>
          <w:marRight w:val="0"/>
          <w:marTop w:val="0"/>
          <w:marBottom w:val="0"/>
          <w:divBdr>
            <w:top w:val="single" w:sz="2" w:space="0" w:color="E3E3E3"/>
            <w:left w:val="single" w:sz="2" w:space="0" w:color="E3E3E3"/>
            <w:bottom w:val="single" w:sz="2" w:space="0" w:color="E3E3E3"/>
            <w:right w:val="single" w:sz="2" w:space="0" w:color="E3E3E3"/>
          </w:divBdr>
          <w:divsChild>
            <w:div w:id="11780818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0041569">
                  <w:marLeft w:val="0"/>
                  <w:marRight w:val="0"/>
                  <w:marTop w:val="0"/>
                  <w:marBottom w:val="0"/>
                  <w:divBdr>
                    <w:top w:val="single" w:sz="2" w:space="0" w:color="E3E3E3"/>
                    <w:left w:val="single" w:sz="2" w:space="0" w:color="E3E3E3"/>
                    <w:bottom w:val="single" w:sz="2" w:space="0" w:color="E3E3E3"/>
                    <w:right w:val="single" w:sz="2" w:space="0" w:color="E3E3E3"/>
                  </w:divBdr>
                  <w:divsChild>
                    <w:div w:id="1234781195">
                      <w:marLeft w:val="0"/>
                      <w:marRight w:val="0"/>
                      <w:marTop w:val="0"/>
                      <w:marBottom w:val="0"/>
                      <w:divBdr>
                        <w:top w:val="single" w:sz="2" w:space="0" w:color="E3E3E3"/>
                        <w:left w:val="single" w:sz="2" w:space="0" w:color="E3E3E3"/>
                        <w:bottom w:val="single" w:sz="2" w:space="0" w:color="E3E3E3"/>
                        <w:right w:val="single" w:sz="2" w:space="0" w:color="E3E3E3"/>
                      </w:divBdr>
                      <w:divsChild>
                        <w:div w:id="2085033374">
                          <w:marLeft w:val="0"/>
                          <w:marRight w:val="0"/>
                          <w:marTop w:val="0"/>
                          <w:marBottom w:val="0"/>
                          <w:divBdr>
                            <w:top w:val="single" w:sz="2" w:space="0" w:color="E3E3E3"/>
                            <w:left w:val="single" w:sz="2" w:space="0" w:color="E3E3E3"/>
                            <w:bottom w:val="single" w:sz="2" w:space="0" w:color="E3E3E3"/>
                            <w:right w:val="single" w:sz="2" w:space="0" w:color="E3E3E3"/>
                          </w:divBdr>
                          <w:divsChild>
                            <w:div w:id="213204973">
                              <w:marLeft w:val="0"/>
                              <w:marRight w:val="0"/>
                              <w:marTop w:val="0"/>
                              <w:marBottom w:val="0"/>
                              <w:divBdr>
                                <w:top w:val="single" w:sz="2" w:space="0" w:color="E3E3E3"/>
                                <w:left w:val="single" w:sz="2" w:space="0" w:color="E3E3E3"/>
                                <w:bottom w:val="single" w:sz="2" w:space="0" w:color="E3E3E3"/>
                                <w:right w:val="single" w:sz="2" w:space="0" w:color="E3E3E3"/>
                              </w:divBdr>
                              <w:divsChild>
                                <w:div w:id="1104611709">
                                  <w:marLeft w:val="0"/>
                                  <w:marRight w:val="0"/>
                                  <w:marTop w:val="0"/>
                                  <w:marBottom w:val="0"/>
                                  <w:divBdr>
                                    <w:top w:val="single" w:sz="2" w:space="0" w:color="E3E3E3"/>
                                    <w:left w:val="single" w:sz="2" w:space="0" w:color="E3E3E3"/>
                                    <w:bottom w:val="single" w:sz="2" w:space="0" w:color="E3E3E3"/>
                                    <w:right w:val="single" w:sz="2" w:space="0" w:color="E3E3E3"/>
                                  </w:divBdr>
                                  <w:divsChild>
                                    <w:div w:id="15980968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4157435">
                      <w:marLeft w:val="0"/>
                      <w:marRight w:val="0"/>
                      <w:marTop w:val="0"/>
                      <w:marBottom w:val="0"/>
                      <w:divBdr>
                        <w:top w:val="single" w:sz="2" w:space="0" w:color="E3E3E3"/>
                        <w:left w:val="single" w:sz="2" w:space="0" w:color="E3E3E3"/>
                        <w:bottom w:val="single" w:sz="2" w:space="0" w:color="E3E3E3"/>
                        <w:right w:val="single" w:sz="2" w:space="0" w:color="E3E3E3"/>
                      </w:divBdr>
                      <w:divsChild>
                        <w:div w:id="93404664">
                          <w:marLeft w:val="0"/>
                          <w:marRight w:val="0"/>
                          <w:marTop w:val="0"/>
                          <w:marBottom w:val="0"/>
                          <w:divBdr>
                            <w:top w:val="single" w:sz="2" w:space="0" w:color="E3E3E3"/>
                            <w:left w:val="single" w:sz="2" w:space="0" w:color="E3E3E3"/>
                            <w:bottom w:val="single" w:sz="2" w:space="0" w:color="E3E3E3"/>
                            <w:right w:val="single" w:sz="2" w:space="0" w:color="E3E3E3"/>
                          </w:divBdr>
                        </w:div>
                        <w:div w:id="1229995443">
                          <w:marLeft w:val="0"/>
                          <w:marRight w:val="0"/>
                          <w:marTop w:val="0"/>
                          <w:marBottom w:val="0"/>
                          <w:divBdr>
                            <w:top w:val="single" w:sz="2" w:space="0" w:color="E3E3E3"/>
                            <w:left w:val="single" w:sz="2" w:space="0" w:color="E3E3E3"/>
                            <w:bottom w:val="single" w:sz="2" w:space="0" w:color="E3E3E3"/>
                            <w:right w:val="single" w:sz="2" w:space="0" w:color="E3E3E3"/>
                          </w:divBdr>
                          <w:divsChild>
                            <w:div w:id="1744528556">
                              <w:marLeft w:val="0"/>
                              <w:marRight w:val="0"/>
                              <w:marTop w:val="0"/>
                              <w:marBottom w:val="0"/>
                              <w:divBdr>
                                <w:top w:val="single" w:sz="2" w:space="0" w:color="E3E3E3"/>
                                <w:left w:val="single" w:sz="2" w:space="0" w:color="E3E3E3"/>
                                <w:bottom w:val="single" w:sz="2" w:space="0" w:color="E3E3E3"/>
                                <w:right w:val="single" w:sz="2" w:space="0" w:color="E3E3E3"/>
                              </w:divBdr>
                              <w:divsChild>
                                <w:div w:id="988510856">
                                  <w:marLeft w:val="0"/>
                                  <w:marRight w:val="0"/>
                                  <w:marTop w:val="0"/>
                                  <w:marBottom w:val="0"/>
                                  <w:divBdr>
                                    <w:top w:val="single" w:sz="2" w:space="0" w:color="E3E3E3"/>
                                    <w:left w:val="single" w:sz="2" w:space="0" w:color="E3E3E3"/>
                                    <w:bottom w:val="single" w:sz="2" w:space="0" w:color="E3E3E3"/>
                                    <w:right w:val="single" w:sz="2" w:space="0" w:color="E3E3E3"/>
                                  </w:divBdr>
                                  <w:divsChild>
                                    <w:div w:id="15794850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46369702">
          <w:marLeft w:val="0"/>
          <w:marRight w:val="0"/>
          <w:marTop w:val="0"/>
          <w:marBottom w:val="0"/>
          <w:divBdr>
            <w:top w:val="single" w:sz="2" w:space="0" w:color="E3E3E3"/>
            <w:left w:val="single" w:sz="2" w:space="0" w:color="E3E3E3"/>
            <w:bottom w:val="single" w:sz="2" w:space="0" w:color="E3E3E3"/>
            <w:right w:val="single" w:sz="2" w:space="0" w:color="E3E3E3"/>
          </w:divBdr>
          <w:divsChild>
            <w:div w:id="1044476902">
              <w:marLeft w:val="0"/>
              <w:marRight w:val="0"/>
              <w:marTop w:val="100"/>
              <w:marBottom w:val="100"/>
              <w:divBdr>
                <w:top w:val="single" w:sz="2" w:space="0" w:color="E3E3E3"/>
                <w:left w:val="single" w:sz="2" w:space="0" w:color="E3E3E3"/>
                <w:bottom w:val="single" w:sz="2" w:space="0" w:color="E3E3E3"/>
                <w:right w:val="single" w:sz="2" w:space="0" w:color="E3E3E3"/>
              </w:divBdr>
              <w:divsChild>
                <w:div w:id="534119279">
                  <w:marLeft w:val="0"/>
                  <w:marRight w:val="0"/>
                  <w:marTop w:val="0"/>
                  <w:marBottom w:val="0"/>
                  <w:divBdr>
                    <w:top w:val="single" w:sz="2" w:space="0" w:color="E3E3E3"/>
                    <w:left w:val="single" w:sz="2" w:space="0" w:color="E3E3E3"/>
                    <w:bottom w:val="single" w:sz="2" w:space="0" w:color="E3E3E3"/>
                    <w:right w:val="single" w:sz="2" w:space="0" w:color="E3E3E3"/>
                  </w:divBdr>
                  <w:divsChild>
                    <w:div w:id="361640039">
                      <w:marLeft w:val="0"/>
                      <w:marRight w:val="0"/>
                      <w:marTop w:val="0"/>
                      <w:marBottom w:val="0"/>
                      <w:divBdr>
                        <w:top w:val="single" w:sz="2" w:space="0" w:color="E3E3E3"/>
                        <w:left w:val="single" w:sz="2" w:space="0" w:color="E3E3E3"/>
                        <w:bottom w:val="single" w:sz="2" w:space="0" w:color="E3E3E3"/>
                        <w:right w:val="single" w:sz="2" w:space="0" w:color="E3E3E3"/>
                      </w:divBdr>
                      <w:divsChild>
                        <w:div w:id="423692082">
                          <w:marLeft w:val="0"/>
                          <w:marRight w:val="0"/>
                          <w:marTop w:val="0"/>
                          <w:marBottom w:val="0"/>
                          <w:divBdr>
                            <w:top w:val="single" w:sz="2" w:space="0" w:color="E3E3E3"/>
                            <w:left w:val="single" w:sz="2" w:space="0" w:color="E3E3E3"/>
                            <w:bottom w:val="single" w:sz="2" w:space="0" w:color="E3E3E3"/>
                            <w:right w:val="single" w:sz="2" w:space="0" w:color="E3E3E3"/>
                          </w:divBdr>
                          <w:divsChild>
                            <w:div w:id="1808236200">
                              <w:marLeft w:val="0"/>
                              <w:marRight w:val="0"/>
                              <w:marTop w:val="0"/>
                              <w:marBottom w:val="0"/>
                              <w:divBdr>
                                <w:top w:val="single" w:sz="2" w:space="0" w:color="E3E3E3"/>
                                <w:left w:val="single" w:sz="2" w:space="0" w:color="E3E3E3"/>
                                <w:bottom w:val="single" w:sz="2" w:space="0" w:color="E3E3E3"/>
                                <w:right w:val="single" w:sz="2" w:space="0" w:color="E3E3E3"/>
                              </w:divBdr>
                              <w:divsChild>
                                <w:div w:id="1914506063">
                                  <w:marLeft w:val="0"/>
                                  <w:marRight w:val="0"/>
                                  <w:marTop w:val="0"/>
                                  <w:marBottom w:val="0"/>
                                  <w:divBdr>
                                    <w:top w:val="single" w:sz="2" w:space="0" w:color="E3E3E3"/>
                                    <w:left w:val="single" w:sz="2" w:space="0" w:color="E3E3E3"/>
                                    <w:bottom w:val="single" w:sz="2" w:space="0" w:color="E3E3E3"/>
                                    <w:right w:val="single" w:sz="2" w:space="0" w:color="E3E3E3"/>
                                  </w:divBdr>
                                  <w:divsChild>
                                    <w:div w:id="11896786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01280186">
                      <w:marLeft w:val="0"/>
                      <w:marRight w:val="0"/>
                      <w:marTop w:val="0"/>
                      <w:marBottom w:val="0"/>
                      <w:divBdr>
                        <w:top w:val="single" w:sz="2" w:space="0" w:color="E3E3E3"/>
                        <w:left w:val="single" w:sz="2" w:space="0" w:color="E3E3E3"/>
                        <w:bottom w:val="single" w:sz="2" w:space="0" w:color="E3E3E3"/>
                        <w:right w:val="single" w:sz="2" w:space="0" w:color="E3E3E3"/>
                      </w:divBdr>
                      <w:divsChild>
                        <w:div w:id="1980112582">
                          <w:marLeft w:val="0"/>
                          <w:marRight w:val="0"/>
                          <w:marTop w:val="0"/>
                          <w:marBottom w:val="0"/>
                          <w:divBdr>
                            <w:top w:val="single" w:sz="2" w:space="0" w:color="E3E3E3"/>
                            <w:left w:val="single" w:sz="2" w:space="0" w:color="E3E3E3"/>
                            <w:bottom w:val="single" w:sz="2" w:space="0" w:color="E3E3E3"/>
                            <w:right w:val="single" w:sz="2" w:space="0" w:color="E3E3E3"/>
                          </w:divBdr>
                        </w:div>
                        <w:div w:id="1698657006">
                          <w:marLeft w:val="0"/>
                          <w:marRight w:val="0"/>
                          <w:marTop w:val="0"/>
                          <w:marBottom w:val="0"/>
                          <w:divBdr>
                            <w:top w:val="single" w:sz="2" w:space="0" w:color="E3E3E3"/>
                            <w:left w:val="single" w:sz="2" w:space="0" w:color="E3E3E3"/>
                            <w:bottom w:val="single" w:sz="2" w:space="0" w:color="E3E3E3"/>
                            <w:right w:val="single" w:sz="2" w:space="0" w:color="E3E3E3"/>
                          </w:divBdr>
                          <w:divsChild>
                            <w:div w:id="933519523">
                              <w:marLeft w:val="0"/>
                              <w:marRight w:val="0"/>
                              <w:marTop w:val="0"/>
                              <w:marBottom w:val="0"/>
                              <w:divBdr>
                                <w:top w:val="single" w:sz="2" w:space="0" w:color="E3E3E3"/>
                                <w:left w:val="single" w:sz="2" w:space="0" w:color="E3E3E3"/>
                                <w:bottom w:val="single" w:sz="2" w:space="0" w:color="E3E3E3"/>
                                <w:right w:val="single" w:sz="2" w:space="0" w:color="E3E3E3"/>
                              </w:divBdr>
                              <w:divsChild>
                                <w:div w:id="1351371245">
                                  <w:marLeft w:val="0"/>
                                  <w:marRight w:val="0"/>
                                  <w:marTop w:val="0"/>
                                  <w:marBottom w:val="0"/>
                                  <w:divBdr>
                                    <w:top w:val="single" w:sz="2" w:space="0" w:color="E3E3E3"/>
                                    <w:left w:val="single" w:sz="2" w:space="0" w:color="E3E3E3"/>
                                    <w:bottom w:val="single" w:sz="2" w:space="0" w:color="E3E3E3"/>
                                    <w:right w:val="single" w:sz="2" w:space="0" w:color="E3E3E3"/>
                                  </w:divBdr>
                                  <w:divsChild>
                                    <w:div w:id="3117156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03764357">
          <w:marLeft w:val="0"/>
          <w:marRight w:val="0"/>
          <w:marTop w:val="0"/>
          <w:marBottom w:val="0"/>
          <w:divBdr>
            <w:top w:val="single" w:sz="2" w:space="0" w:color="E3E3E3"/>
            <w:left w:val="single" w:sz="2" w:space="0" w:color="E3E3E3"/>
            <w:bottom w:val="single" w:sz="2" w:space="0" w:color="E3E3E3"/>
            <w:right w:val="single" w:sz="2" w:space="0" w:color="E3E3E3"/>
          </w:divBdr>
          <w:divsChild>
            <w:div w:id="1482310914">
              <w:marLeft w:val="0"/>
              <w:marRight w:val="0"/>
              <w:marTop w:val="100"/>
              <w:marBottom w:val="100"/>
              <w:divBdr>
                <w:top w:val="single" w:sz="2" w:space="0" w:color="E3E3E3"/>
                <w:left w:val="single" w:sz="2" w:space="0" w:color="E3E3E3"/>
                <w:bottom w:val="single" w:sz="2" w:space="0" w:color="E3E3E3"/>
                <w:right w:val="single" w:sz="2" w:space="0" w:color="E3E3E3"/>
              </w:divBdr>
              <w:divsChild>
                <w:div w:id="1180389657">
                  <w:marLeft w:val="0"/>
                  <w:marRight w:val="0"/>
                  <w:marTop w:val="0"/>
                  <w:marBottom w:val="0"/>
                  <w:divBdr>
                    <w:top w:val="single" w:sz="2" w:space="0" w:color="E3E3E3"/>
                    <w:left w:val="single" w:sz="2" w:space="0" w:color="E3E3E3"/>
                    <w:bottom w:val="single" w:sz="2" w:space="0" w:color="E3E3E3"/>
                    <w:right w:val="single" w:sz="2" w:space="0" w:color="E3E3E3"/>
                  </w:divBdr>
                  <w:divsChild>
                    <w:div w:id="119809043">
                      <w:marLeft w:val="0"/>
                      <w:marRight w:val="0"/>
                      <w:marTop w:val="0"/>
                      <w:marBottom w:val="0"/>
                      <w:divBdr>
                        <w:top w:val="single" w:sz="2" w:space="0" w:color="E3E3E3"/>
                        <w:left w:val="single" w:sz="2" w:space="0" w:color="E3E3E3"/>
                        <w:bottom w:val="single" w:sz="2" w:space="0" w:color="E3E3E3"/>
                        <w:right w:val="single" w:sz="2" w:space="0" w:color="E3E3E3"/>
                      </w:divBdr>
                      <w:divsChild>
                        <w:div w:id="1125003518">
                          <w:marLeft w:val="0"/>
                          <w:marRight w:val="0"/>
                          <w:marTop w:val="0"/>
                          <w:marBottom w:val="0"/>
                          <w:divBdr>
                            <w:top w:val="single" w:sz="2" w:space="0" w:color="E3E3E3"/>
                            <w:left w:val="single" w:sz="2" w:space="0" w:color="E3E3E3"/>
                            <w:bottom w:val="single" w:sz="2" w:space="0" w:color="E3E3E3"/>
                            <w:right w:val="single" w:sz="2" w:space="0" w:color="E3E3E3"/>
                          </w:divBdr>
                          <w:divsChild>
                            <w:div w:id="135228198">
                              <w:marLeft w:val="0"/>
                              <w:marRight w:val="0"/>
                              <w:marTop w:val="0"/>
                              <w:marBottom w:val="0"/>
                              <w:divBdr>
                                <w:top w:val="single" w:sz="2" w:space="0" w:color="E3E3E3"/>
                                <w:left w:val="single" w:sz="2" w:space="0" w:color="E3E3E3"/>
                                <w:bottom w:val="single" w:sz="2" w:space="0" w:color="E3E3E3"/>
                                <w:right w:val="single" w:sz="2" w:space="0" w:color="E3E3E3"/>
                              </w:divBdr>
                              <w:divsChild>
                                <w:div w:id="416289513">
                                  <w:marLeft w:val="0"/>
                                  <w:marRight w:val="0"/>
                                  <w:marTop w:val="0"/>
                                  <w:marBottom w:val="0"/>
                                  <w:divBdr>
                                    <w:top w:val="single" w:sz="2" w:space="0" w:color="E3E3E3"/>
                                    <w:left w:val="single" w:sz="2" w:space="0" w:color="E3E3E3"/>
                                    <w:bottom w:val="single" w:sz="2" w:space="0" w:color="E3E3E3"/>
                                    <w:right w:val="single" w:sz="2" w:space="0" w:color="E3E3E3"/>
                                  </w:divBdr>
                                  <w:divsChild>
                                    <w:div w:id="9177836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70386729">
                      <w:marLeft w:val="0"/>
                      <w:marRight w:val="0"/>
                      <w:marTop w:val="0"/>
                      <w:marBottom w:val="0"/>
                      <w:divBdr>
                        <w:top w:val="single" w:sz="2" w:space="0" w:color="E3E3E3"/>
                        <w:left w:val="single" w:sz="2" w:space="0" w:color="E3E3E3"/>
                        <w:bottom w:val="single" w:sz="2" w:space="0" w:color="E3E3E3"/>
                        <w:right w:val="single" w:sz="2" w:space="0" w:color="E3E3E3"/>
                      </w:divBdr>
                      <w:divsChild>
                        <w:div w:id="187066655">
                          <w:marLeft w:val="0"/>
                          <w:marRight w:val="0"/>
                          <w:marTop w:val="0"/>
                          <w:marBottom w:val="0"/>
                          <w:divBdr>
                            <w:top w:val="single" w:sz="2" w:space="0" w:color="E3E3E3"/>
                            <w:left w:val="single" w:sz="2" w:space="0" w:color="E3E3E3"/>
                            <w:bottom w:val="single" w:sz="2" w:space="0" w:color="E3E3E3"/>
                            <w:right w:val="single" w:sz="2" w:space="0" w:color="E3E3E3"/>
                          </w:divBdr>
                        </w:div>
                        <w:div w:id="755514201">
                          <w:marLeft w:val="0"/>
                          <w:marRight w:val="0"/>
                          <w:marTop w:val="0"/>
                          <w:marBottom w:val="0"/>
                          <w:divBdr>
                            <w:top w:val="single" w:sz="2" w:space="0" w:color="E3E3E3"/>
                            <w:left w:val="single" w:sz="2" w:space="0" w:color="E3E3E3"/>
                            <w:bottom w:val="single" w:sz="2" w:space="0" w:color="E3E3E3"/>
                            <w:right w:val="single" w:sz="2" w:space="0" w:color="E3E3E3"/>
                          </w:divBdr>
                          <w:divsChild>
                            <w:div w:id="79107051">
                              <w:marLeft w:val="0"/>
                              <w:marRight w:val="0"/>
                              <w:marTop w:val="0"/>
                              <w:marBottom w:val="0"/>
                              <w:divBdr>
                                <w:top w:val="single" w:sz="2" w:space="0" w:color="E3E3E3"/>
                                <w:left w:val="single" w:sz="2" w:space="0" w:color="E3E3E3"/>
                                <w:bottom w:val="single" w:sz="2" w:space="0" w:color="E3E3E3"/>
                                <w:right w:val="single" w:sz="2" w:space="0" w:color="E3E3E3"/>
                              </w:divBdr>
                              <w:divsChild>
                                <w:div w:id="1785804781">
                                  <w:marLeft w:val="0"/>
                                  <w:marRight w:val="0"/>
                                  <w:marTop w:val="0"/>
                                  <w:marBottom w:val="0"/>
                                  <w:divBdr>
                                    <w:top w:val="single" w:sz="2" w:space="0" w:color="E3E3E3"/>
                                    <w:left w:val="single" w:sz="2" w:space="0" w:color="E3E3E3"/>
                                    <w:bottom w:val="single" w:sz="2" w:space="0" w:color="E3E3E3"/>
                                    <w:right w:val="single" w:sz="2" w:space="0" w:color="E3E3E3"/>
                                  </w:divBdr>
                                  <w:divsChild>
                                    <w:div w:id="20581228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53318230">
          <w:marLeft w:val="0"/>
          <w:marRight w:val="0"/>
          <w:marTop w:val="0"/>
          <w:marBottom w:val="0"/>
          <w:divBdr>
            <w:top w:val="single" w:sz="2" w:space="0" w:color="E3E3E3"/>
            <w:left w:val="single" w:sz="2" w:space="0" w:color="E3E3E3"/>
            <w:bottom w:val="single" w:sz="2" w:space="0" w:color="E3E3E3"/>
            <w:right w:val="single" w:sz="2" w:space="0" w:color="E3E3E3"/>
          </w:divBdr>
          <w:divsChild>
            <w:div w:id="1912690522">
              <w:marLeft w:val="0"/>
              <w:marRight w:val="0"/>
              <w:marTop w:val="100"/>
              <w:marBottom w:val="100"/>
              <w:divBdr>
                <w:top w:val="single" w:sz="2" w:space="0" w:color="E3E3E3"/>
                <w:left w:val="single" w:sz="2" w:space="0" w:color="E3E3E3"/>
                <w:bottom w:val="single" w:sz="2" w:space="0" w:color="E3E3E3"/>
                <w:right w:val="single" w:sz="2" w:space="0" w:color="E3E3E3"/>
              </w:divBdr>
              <w:divsChild>
                <w:div w:id="2004581978">
                  <w:marLeft w:val="0"/>
                  <w:marRight w:val="0"/>
                  <w:marTop w:val="0"/>
                  <w:marBottom w:val="0"/>
                  <w:divBdr>
                    <w:top w:val="single" w:sz="2" w:space="0" w:color="E3E3E3"/>
                    <w:left w:val="single" w:sz="2" w:space="0" w:color="E3E3E3"/>
                    <w:bottom w:val="single" w:sz="2" w:space="0" w:color="E3E3E3"/>
                    <w:right w:val="single" w:sz="2" w:space="0" w:color="E3E3E3"/>
                  </w:divBdr>
                  <w:divsChild>
                    <w:div w:id="880442533">
                      <w:marLeft w:val="0"/>
                      <w:marRight w:val="0"/>
                      <w:marTop w:val="0"/>
                      <w:marBottom w:val="0"/>
                      <w:divBdr>
                        <w:top w:val="single" w:sz="2" w:space="0" w:color="E3E3E3"/>
                        <w:left w:val="single" w:sz="2" w:space="0" w:color="E3E3E3"/>
                        <w:bottom w:val="single" w:sz="2" w:space="0" w:color="E3E3E3"/>
                        <w:right w:val="single" w:sz="2" w:space="0" w:color="E3E3E3"/>
                      </w:divBdr>
                      <w:divsChild>
                        <w:div w:id="1426223300">
                          <w:marLeft w:val="0"/>
                          <w:marRight w:val="0"/>
                          <w:marTop w:val="0"/>
                          <w:marBottom w:val="0"/>
                          <w:divBdr>
                            <w:top w:val="single" w:sz="2" w:space="0" w:color="E3E3E3"/>
                            <w:left w:val="single" w:sz="2" w:space="0" w:color="E3E3E3"/>
                            <w:bottom w:val="single" w:sz="2" w:space="0" w:color="E3E3E3"/>
                            <w:right w:val="single" w:sz="2" w:space="0" w:color="E3E3E3"/>
                          </w:divBdr>
                          <w:divsChild>
                            <w:div w:id="108009552">
                              <w:marLeft w:val="0"/>
                              <w:marRight w:val="0"/>
                              <w:marTop w:val="0"/>
                              <w:marBottom w:val="0"/>
                              <w:divBdr>
                                <w:top w:val="single" w:sz="2" w:space="0" w:color="E3E3E3"/>
                                <w:left w:val="single" w:sz="2" w:space="0" w:color="E3E3E3"/>
                                <w:bottom w:val="single" w:sz="2" w:space="0" w:color="E3E3E3"/>
                                <w:right w:val="single" w:sz="2" w:space="0" w:color="E3E3E3"/>
                              </w:divBdr>
                              <w:divsChild>
                                <w:div w:id="1045065846">
                                  <w:marLeft w:val="0"/>
                                  <w:marRight w:val="0"/>
                                  <w:marTop w:val="0"/>
                                  <w:marBottom w:val="0"/>
                                  <w:divBdr>
                                    <w:top w:val="single" w:sz="2" w:space="0" w:color="E3E3E3"/>
                                    <w:left w:val="single" w:sz="2" w:space="0" w:color="E3E3E3"/>
                                    <w:bottom w:val="single" w:sz="2" w:space="0" w:color="E3E3E3"/>
                                    <w:right w:val="single" w:sz="2" w:space="0" w:color="E3E3E3"/>
                                  </w:divBdr>
                                  <w:divsChild>
                                    <w:div w:id="20229320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33226922">
                      <w:marLeft w:val="0"/>
                      <w:marRight w:val="0"/>
                      <w:marTop w:val="0"/>
                      <w:marBottom w:val="0"/>
                      <w:divBdr>
                        <w:top w:val="single" w:sz="2" w:space="0" w:color="E3E3E3"/>
                        <w:left w:val="single" w:sz="2" w:space="0" w:color="E3E3E3"/>
                        <w:bottom w:val="single" w:sz="2" w:space="0" w:color="E3E3E3"/>
                        <w:right w:val="single" w:sz="2" w:space="0" w:color="E3E3E3"/>
                      </w:divBdr>
                      <w:divsChild>
                        <w:div w:id="1731031765">
                          <w:marLeft w:val="0"/>
                          <w:marRight w:val="0"/>
                          <w:marTop w:val="0"/>
                          <w:marBottom w:val="0"/>
                          <w:divBdr>
                            <w:top w:val="single" w:sz="2" w:space="0" w:color="E3E3E3"/>
                            <w:left w:val="single" w:sz="2" w:space="0" w:color="E3E3E3"/>
                            <w:bottom w:val="single" w:sz="2" w:space="0" w:color="E3E3E3"/>
                            <w:right w:val="single" w:sz="2" w:space="0" w:color="E3E3E3"/>
                          </w:divBdr>
                        </w:div>
                        <w:div w:id="1445928333">
                          <w:marLeft w:val="0"/>
                          <w:marRight w:val="0"/>
                          <w:marTop w:val="0"/>
                          <w:marBottom w:val="0"/>
                          <w:divBdr>
                            <w:top w:val="single" w:sz="2" w:space="0" w:color="E3E3E3"/>
                            <w:left w:val="single" w:sz="2" w:space="0" w:color="E3E3E3"/>
                            <w:bottom w:val="single" w:sz="2" w:space="0" w:color="E3E3E3"/>
                            <w:right w:val="single" w:sz="2" w:space="0" w:color="E3E3E3"/>
                          </w:divBdr>
                          <w:divsChild>
                            <w:div w:id="1354377588">
                              <w:marLeft w:val="0"/>
                              <w:marRight w:val="0"/>
                              <w:marTop w:val="0"/>
                              <w:marBottom w:val="0"/>
                              <w:divBdr>
                                <w:top w:val="single" w:sz="2" w:space="0" w:color="E3E3E3"/>
                                <w:left w:val="single" w:sz="2" w:space="0" w:color="E3E3E3"/>
                                <w:bottom w:val="single" w:sz="2" w:space="0" w:color="E3E3E3"/>
                                <w:right w:val="single" w:sz="2" w:space="0" w:color="E3E3E3"/>
                              </w:divBdr>
                              <w:divsChild>
                                <w:div w:id="2014448336">
                                  <w:marLeft w:val="0"/>
                                  <w:marRight w:val="0"/>
                                  <w:marTop w:val="0"/>
                                  <w:marBottom w:val="0"/>
                                  <w:divBdr>
                                    <w:top w:val="single" w:sz="2" w:space="0" w:color="E3E3E3"/>
                                    <w:left w:val="single" w:sz="2" w:space="0" w:color="E3E3E3"/>
                                    <w:bottom w:val="single" w:sz="2" w:space="0" w:color="E3E3E3"/>
                                    <w:right w:val="single" w:sz="2" w:space="0" w:color="E3E3E3"/>
                                  </w:divBdr>
                                  <w:divsChild>
                                    <w:div w:id="18210735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23639894">
          <w:marLeft w:val="0"/>
          <w:marRight w:val="0"/>
          <w:marTop w:val="0"/>
          <w:marBottom w:val="0"/>
          <w:divBdr>
            <w:top w:val="single" w:sz="2" w:space="0" w:color="E3E3E3"/>
            <w:left w:val="single" w:sz="2" w:space="0" w:color="E3E3E3"/>
            <w:bottom w:val="single" w:sz="2" w:space="0" w:color="E3E3E3"/>
            <w:right w:val="single" w:sz="2" w:space="0" w:color="E3E3E3"/>
          </w:divBdr>
          <w:divsChild>
            <w:div w:id="209805862">
              <w:marLeft w:val="0"/>
              <w:marRight w:val="0"/>
              <w:marTop w:val="100"/>
              <w:marBottom w:val="100"/>
              <w:divBdr>
                <w:top w:val="single" w:sz="2" w:space="0" w:color="E3E3E3"/>
                <w:left w:val="single" w:sz="2" w:space="0" w:color="E3E3E3"/>
                <w:bottom w:val="single" w:sz="2" w:space="0" w:color="E3E3E3"/>
                <w:right w:val="single" w:sz="2" w:space="0" w:color="E3E3E3"/>
              </w:divBdr>
              <w:divsChild>
                <w:div w:id="657346746">
                  <w:marLeft w:val="0"/>
                  <w:marRight w:val="0"/>
                  <w:marTop w:val="0"/>
                  <w:marBottom w:val="0"/>
                  <w:divBdr>
                    <w:top w:val="single" w:sz="2" w:space="0" w:color="E3E3E3"/>
                    <w:left w:val="single" w:sz="2" w:space="0" w:color="E3E3E3"/>
                    <w:bottom w:val="single" w:sz="2" w:space="0" w:color="E3E3E3"/>
                    <w:right w:val="single" w:sz="2" w:space="0" w:color="E3E3E3"/>
                  </w:divBdr>
                  <w:divsChild>
                    <w:div w:id="1593049449">
                      <w:marLeft w:val="0"/>
                      <w:marRight w:val="0"/>
                      <w:marTop w:val="0"/>
                      <w:marBottom w:val="0"/>
                      <w:divBdr>
                        <w:top w:val="single" w:sz="2" w:space="0" w:color="E3E3E3"/>
                        <w:left w:val="single" w:sz="2" w:space="0" w:color="E3E3E3"/>
                        <w:bottom w:val="single" w:sz="2" w:space="0" w:color="E3E3E3"/>
                        <w:right w:val="single" w:sz="2" w:space="0" w:color="E3E3E3"/>
                      </w:divBdr>
                      <w:divsChild>
                        <w:div w:id="333727992">
                          <w:marLeft w:val="0"/>
                          <w:marRight w:val="0"/>
                          <w:marTop w:val="0"/>
                          <w:marBottom w:val="0"/>
                          <w:divBdr>
                            <w:top w:val="single" w:sz="2" w:space="0" w:color="E3E3E3"/>
                            <w:left w:val="single" w:sz="2" w:space="0" w:color="E3E3E3"/>
                            <w:bottom w:val="single" w:sz="2" w:space="0" w:color="E3E3E3"/>
                            <w:right w:val="single" w:sz="2" w:space="0" w:color="E3E3E3"/>
                          </w:divBdr>
                          <w:divsChild>
                            <w:div w:id="1233541954">
                              <w:marLeft w:val="0"/>
                              <w:marRight w:val="0"/>
                              <w:marTop w:val="0"/>
                              <w:marBottom w:val="0"/>
                              <w:divBdr>
                                <w:top w:val="single" w:sz="2" w:space="0" w:color="E3E3E3"/>
                                <w:left w:val="single" w:sz="2" w:space="0" w:color="E3E3E3"/>
                                <w:bottom w:val="single" w:sz="2" w:space="0" w:color="E3E3E3"/>
                                <w:right w:val="single" w:sz="2" w:space="0" w:color="E3E3E3"/>
                              </w:divBdr>
                              <w:divsChild>
                                <w:div w:id="722144589">
                                  <w:marLeft w:val="0"/>
                                  <w:marRight w:val="0"/>
                                  <w:marTop w:val="0"/>
                                  <w:marBottom w:val="0"/>
                                  <w:divBdr>
                                    <w:top w:val="single" w:sz="2" w:space="0" w:color="E3E3E3"/>
                                    <w:left w:val="single" w:sz="2" w:space="0" w:color="E3E3E3"/>
                                    <w:bottom w:val="single" w:sz="2" w:space="0" w:color="E3E3E3"/>
                                    <w:right w:val="single" w:sz="2" w:space="0" w:color="E3E3E3"/>
                                  </w:divBdr>
                                  <w:divsChild>
                                    <w:div w:id="12248715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96375787">
                      <w:marLeft w:val="0"/>
                      <w:marRight w:val="0"/>
                      <w:marTop w:val="0"/>
                      <w:marBottom w:val="0"/>
                      <w:divBdr>
                        <w:top w:val="single" w:sz="2" w:space="0" w:color="E3E3E3"/>
                        <w:left w:val="single" w:sz="2" w:space="0" w:color="E3E3E3"/>
                        <w:bottom w:val="single" w:sz="2" w:space="0" w:color="E3E3E3"/>
                        <w:right w:val="single" w:sz="2" w:space="0" w:color="E3E3E3"/>
                      </w:divBdr>
                      <w:divsChild>
                        <w:div w:id="719282417">
                          <w:marLeft w:val="0"/>
                          <w:marRight w:val="0"/>
                          <w:marTop w:val="0"/>
                          <w:marBottom w:val="0"/>
                          <w:divBdr>
                            <w:top w:val="single" w:sz="2" w:space="0" w:color="E3E3E3"/>
                            <w:left w:val="single" w:sz="2" w:space="0" w:color="E3E3E3"/>
                            <w:bottom w:val="single" w:sz="2" w:space="0" w:color="E3E3E3"/>
                            <w:right w:val="single" w:sz="2" w:space="0" w:color="E3E3E3"/>
                          </w:divBdr>
                        </w:div>
                        <w:div w:id="1737974488">
                          <w:marLeft w:val="0"/>
                          <w:marRight w:val="0"/>
                          <w:marTop w:val="0"/>
                          <w:marBottom w:val="0"/>
                          <w:divBdr>
                            <w:top w:val="single" w:sz="2" w:space="0" w:color="E3E3E3"/>
                            <w:left w:val="single" w:sz="2" w:space="0" w:color="E3E3E3"/>
                            <w:bottom w:val="single" w:sz="2" w:space="0" w:color="E3E3E3"/>
                            <w:right w:val="single" w:sz="2" w:space="0" w:color="E3E3E3"/>
                          </w:divBdr>
                          <w:divsChild>
                            <w:div w:id="196505197">
                              <w:marLeft w:val="0"/>
                              <w:marRight w:val="0"/>
                              <w:marTop w:val="0"/>
                              <w:marBottom w:val="0"/>
                              <w:divBdr>
                                <w:top w:val="single" w:sz="2" w:space="0" w:color="E3E3E3"/>
                                <w:left w:val="single" w:sz="2" w:space="0" w:color="E3E3E3"/>
                                <w:bottom w:val="single" w:sz="2" w:space="0" w:color="E3E3E3"/>
                                <w:right w:val="single" w:sz="2" w:space="0" w:color="E3E3E3"/>
                              </w:divBdr>
                              <w:divsChild>
                                <w:div w:id="466430829">
                                  <w:marLeft w:val="0"/>
                                  <w:marRight w:val="0"/>
                                  <w:marTop w:val="0"/>
                                  <w:marBottom w:val="0"/>
                                  <w:divBdr>
                                    <w:top w:val="single" w:sz="2" w:space="0" w:color="E3E3E3"/>
                                    <w:left w:val="single" w:sz="2" w:space="0" w:color="E3E3E3"/>
                                    <w:bottom w:val="single" w:sz="2" w:space="0" w:color="E3E3E3"/>
                                    <w:right w:val="single" w:sz="2" w:space="0" w:color="E3E3E3"/>
                                  </w:divBdr>
                                  <w:divsChild>
                                    <w:div w:id="376902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45307095">
          <w:marLeft w:val="0"/>
          <w:marRight w:val="0"/>
          <w:marTop w:val="0"/>
          <w:marBottom w:val="0"/>
          <w:divBdr>
            <w:top w:val="single" w:sz="2" w:space="0" w:color="E3E3E3"/>
            <w:left w:val="single" w:sz="2" w:space="0" w:color="E3E3E3"/>
            <w:bottom w:val="single" w:sz="2" w:space="0" w:color="E3E3E3"/>
            <w:right w:val="single" w:sz="2" w:space="0" w:color="E3E3E3"/>
          </w:divBdr>
          <w:divsChild>
            <w:div w:id="1550649071">
              <w:marLeft w:val="0"/>
              <w:marRight w:val="0"/>
              <w:marTop w:val="100"/>
              <w:marBottom w:val="100"/>
              <w:divBdr>
                <w:top w:val="single" w:sz="2" w:space="0" w:color="E3E3E3"/>
                <w:left w:val="single" w:sz="2" w:space="0" w:color="E3E3E3"/>
                <w:bottom w:val="single" w:sz="2" w:space="0" w:color="E3E3E3"/>
                <w:right w:val="single" w:sz="2" w:space="0" w:color="E3E3E3"/>
              </w:divBdr>
              <w:divsChild>
                <w:div w:id="2144762227">
                  <w:marLeft w:val="0"/>
                  <w:marRight w:val="0"/>
                  <w:marTop w:val="0"/>
                  <w:marBottom w:val="0"/>
                  <w:divBdr>
                    <w:top w:val="single" w:sz="2" w:space="0" w:color="E3E3E3"/>
                    <w:left w:val="single" w:sz="2" w:space="0" w:color="E3E3E3"/>
                    <w:bottom w:val="single" w:sz="2" w:space="0" w:color="E3E3E3"/>
                    <w:right w:val="single" w:sz="2" w:space="0" w:color="E3E3E3"/>
                  </w:divBdr>
                  <w:divsChild>
                    <w:div w:id="544173807">
                      <w:marLeft w:val="0"/>
                      <w:marRight w:val="0"/>
                      <w:marTop w:val="0"/>
                      <w:marBottom w:val="0"/>
                      <w:divBdr>
                        <w:top w:val="single" w:sz="2" w:space="0" w:color="E3E3E3"/>
                        <w:left w:val="single" w:sz="2" w:space="0" w:color="E3E3E3"/>
                        <w:bottom w:val="single" w:sz="2" w:space="0" w:color="E3E3E3"/>
                        <w:right w:val="single" w:sz="2" w:space="0" w:color="E3E3E3"/>
                      </w:divBdr>
                      <w:divsChild>
                        <w:div w:id="1794132127">
                          <w:marLeft w:val="0"/>
                          <w:marRight w:val="0"/>
                          <w:marTop w:val="0"/>
                          <w:marBottom w:val="0"/>
                          <w:divBdr>
                            <w:top w:val="single" w:sz="2" w:space="0" w:color="E3E3E3"/>
                            <w:left w:val="single" w:sz="2" w:space="0" w:color="E3E3E3"/>
                            <w:bottom w:val="single" w:sz="2" w:space="0" w:color="E3E3E3"/>
                            <w:right w:val="single" w:sz="2" w:space="0" w:color="E3E3E3"/>
                          </w:divBdr>
                          <w:divsChild>
                            <w:div w:id="1479807921">
                              <w:marLeft w:val="0"/>
                              <w:marRight w:val="0"/>
                              <w:marTop w:val="0"/>
                              <w:marBottom w:val="0"/>
                              <w:divBdr>
                                <w:top w:val="single" w:sz="2" w:space="0" w:color="E3E3E3"/>
                                <w:left w:val="single" w:sz="2" w:space="0" w:color="E3E3E3"/>
                                <w:bottom w:val="single" w:sz="2" w:space="0" w:color="E3E3E3"/>
                                <w:right w:val="single" w:sz="2" w:space="0" w:color="E3E3E3"/>
                              </w:divBdr>
                              <w:divsChild>
                                <w:div w:id="888492787">
                                  <w:marLeft w:val="0"/>
                                  <w:marRight w:val="0"/>
                                  <w:marTop w:val="0"/>
                                  <w:marBottom w:val="0"/>
                                  <w:divBdr>
                                    <w:top w:val="single" w:sz="2" w:space="0" w:color="E3E3E3"/>
                                    <w:left w:val="single" w:sz="2" w:space="0" w:color="E3E3E3"/>
                                    <w:bottom w:val="single" w:sz="2" w:space="0" w:color="E3E3E3"/>
                                    <w:right w:val="single" w:sz="2" w:space="0" w:color="E3E3E3"/>
                                  </w:divBdr>
                                  <w:divsChild>
                                    <w:div w:id="1497581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8505220">
                      <w:marLeft w:val="0"/>
                      <w:marRight w:val="0"/>
                      <w:marTop w:val="0"/>
                      <w:marBottom w:val="0"/>
                      <w:divBdr>
                        <w:top w:val="single" w:sz="2" w:space="0" w:color="E3E3E3"/>
                        <w:left w:val="single" w:sz="2" w:space="0" w:color="E3E3E3"/>
                        <w:bottom w:val="single" w:sz="2" w:space="0" w:color="E3E3E3"/>
                        <w:right w:val="single" w:sz="2" w:space="0" w:color="E3E3E3"/>
                      </w:divBdr>
                      <w:divsChild>
                        <w:div w:id="2090154983">
                          <w:marLeft w:val="0"/>
                          <w:marRight w:val="0"/>
                          <w:marTop w:val="0"/>
                          <w:marBottom w:val="0"/>
                          <w:divBdr>
                            <w:top w:val="single" w:sz="2" w:space="0" w:color="E3E3E3"/>
                            <w:left w:val="single" w:sz="2" w:space="0" w:color="E3E3E3"/>
                            <w:bottom w:val="single" w:sz="2" w:space="0" w:color="E3E3E3"/>
                            <w:right w:val="single" w:sz="2" w:space="0" w:color="E3E3E3"/>
                          </w:divBdr>
                        </w:div>
                        <w:div w:id="1835685618">
                          <w:marLeft w:val="0"/>
                          <w:marRight w:val="0"/>
                          <w:marTop w:val="0"/>
                          <w:marBottom w:val="0"/>
                          <w:divBdr>
                            <w:top w:val="single" w:sz="2" w:space="0" w:color="E3E3E3"/>
                            <w:left w:val="single" w:sz="2" w:space="0" w:color="E3E3E3"/>
                            <w:bottom w:val="single" w:sz="2" w:space="0" w:color="E3E3E3"/>
                            <w:right w:val="single" w:sz="2" w:space="0" w:color="E3E3E3"/>
                          </w:divBdr>
                          <w:divsChild>
                            <w:div w:id="1500848250">
                              <w:marLeft w:val="0"/>
                              <w:marRight w:val="0"/>
                              <w:marTop w:val="0"/>
                              <w:marBottom w:val="0"/>
                              <w:divBdr>
                                <w:top w:val="single" w:sz="2" w:space="0" w:color="E3E3E3"/>
                                <w:left w:val="single" w:sz="2" w:space="0" w:color="E3E3E3"/>
                                <w:bottom w:val="single" w:sz="2" w:space="0" w:color="E3E3E3"/>
                                <w:right w:val="single" w:sz="2" w:space="0" w:color="E3E3E3"/>
                              </w:divBdr>
                              <w:divsChild>
                                <w:div w:id="796877850">
                                  <w:marLeft w:val="0"/>
                                  <w:marRight w:val="0"/>
                                  <w:marTop w:val="0"/>
                                  <w:marBottom w:val="0"/>
                                  <w:divBdr>
                                    <w:top w:val="single" w:sz="2" w:space="0" w:color="E3E3E3"/>
                                    <w:left w:val="single" w:sz="2" w:space="0" w:color="E3E3E3"/>
                                    <w:bottom w:val="single" w:sz="2" w:space="0" w:color="E3E3E3"/>
                                    <w:right w:val="single" w:sz="2" w:space="0" w:color="E3E3E3"/>
                                  </w:divBdr>
                                  <w:divsChild>
                                    <w:div w:id="5555134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68008528">
          <w:marLeft w:val="0"/>
          <w:marRight w:val="0"/>
          <w:marTop w:val="0"/>
          <w:marBottom w:val="0"/>
          <w:divBdr>
            <w:top w:val="single" w:sz="2" w:space="0" w:color="E3E3E3"/>
            <w:left w:val="single" w:sz="2" w:space="0" w:color="E3E3E3"/>
            <w:bottom w:val="single" w:sz="2" w:space="0" w:color="E3E3E3"/>
            <w:right w:val="single" w:sz="2" w:space="0" w:color="E3E3E3"/>
          </w:divBdr>
          <w:divsChild>
            <w:div w:id="827790738">
              <w:marLeft w:val="0"/>
              <w:marRight w:val="0"/>
              <w:marTop w:val="100"/>
              <w:marBottom w:val="100"/>
              <w:divBdr>
                <w:top w:val="single" w:sz="2" w:space="0" w:color="E3E3E3"/>
                <w:left w:val="single" w:sz="2" w:space="0" w:color="E3E3E3"/>
                <w:bottom w:val="single" w:sz="2" w:space="0" w:color="E3E3E3"/>
                <w:right w:val="single" w:sz="2" w:space="0" w:color="E3E3E3"/>
              </w:divBdr>
              <w:divsChild>
                <w:div w:id="825166663">
                  <w:marLeft w:val="0"/>
                  <w:marRight w:val="0"/>
                  <w:marTop w:val="0"/>
                  <w:marBottom w:val="0"/>
                  <w:divBdr>
                    <w:top w:val="single" w:sz="2" w:space="0" w:color="E3E3E3"/>
                    <w:left w:val="single" w:sz="2" w:space="0" w:color="E3E3E3"/>
                    <w:bottom w:val="single" w:sz="2" w:space="0" w:color="E3E3E3"/>
                    <w:right w:val="single" w:sz="2" w:space="0" w:color="E3E3E3"/>
                  </w:divBdr>
                  <w:divsChild>
                    <w:div w:id="942566192">
                      <w:marLeft w:val="0"/>
                      <w:marRight w:val="0"/>
                      <w:marTop w:val="0"/>
                      <w:marBottom w:val="0"/>
                      <w:divBdr>
                        <w:top w:val="single" w:sz="2" w:space="0" w:color="E3E3E3"/>
                        <w:left w:val="single" w:sz="2" w:space="0" w:color="E3E3E3"/>
                        <w:bottom w:val="single" w:sz="2" w:space="0" w:color="E3E3E3"/>
                        <w:right w:val="single" w:sz="2" w:space="0" w:color="E3E3E3"/>
                      </w:divBdr>
                      <w:divsChild>
                        <w:div w:id="1541673510">
                          <w:marLeft w:val="0"/>
                          <w:marRight w:val="0"/>
                          <w:marTop w:val="0"/>
                          <w:marBottom w:val="0"/>
                          <w:divBdr>
                            <w:top w:val="single" w:sz="2" w:space="0" w:color="E3E3E3"/>
                            <w:left w:val="single" w:sz="2" w:space="0" w:color="E3E3E3"/>
                            <w:bottom w:val="single" w:sz="2" w:space="0" w:color="E3E3E3"/>
                            <w:right w:val="single" w:sz="2" w:space="0" w:color="E3E3E3"/>
                          </w:divBdr>
                          <w:divsChild>
                            <w:div w:id="1275136180">
                              <w:marLeft w:val="0"/>
                              <w:marRight w:val="0"/>
                              <w:marTop w:val="0"/>
                              <w:marBottom w:val="0"/>
                              <w:divBdr>
                                <w:top w:val="single" w:sz="2" w:space="0" w:color="E3E3E3"/>
                                <w:left w:val="single" w:sz="2" w:space="0" w:color="E3E3E3"/>
                                <w:bottom w:val="single" w:sz="2" w:space="0" w:color="E3E3E3"/>
                                <w:right w:val="single" w:sz="2" w:space="0" w:color="E3E3E3"/>
                              </w:divBdr>
                              <w:divsChild>
                                <w:div w:id="439253539">
                                  <w:marLeft w:val="0"/>
                                  <w:marRight w:val="0"/>
                                  <w:marTop w:val="0"/>
                                  <w:marBottom w:val="0"/>
                                  <w:divBdr>
                                    <w:top w:val="single" w:sz="2" w:space="0" w:color="E3E3E3"/>
                                    <w:left w:val="single" w:sz="2" w:space="0" w:color="E3E3E3"/>
                                    <w:bottom w:val="single" w:sz="2" w:space="0" w:color="E3E3E3"/>
                                    <w:right w:val="single" w:sz="2" w:space="0" w:color="E3E3E3"/>
                                  </w:divBdr>
                                  <w:divsChild>
                                    <w:div w:id="8913135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25801754">
                      <w:marLeft w:val="0"/>
                      <w:marRight w:val="0"/>
                      <w:marTop w:val="0"/>
                      <w:marBottom w:val="0"/>
                      <w:divBdr>
                        <w:top w:val="single" w:sz="2" w:space="0" w:color="E3E3E3"/>
                        <w:left w:val="single" w:sz="2" w:space="0" w:color="E3E3E3"/>
                        <w:bottom w:val="single" w:sz="2" w:space="0" w:color="E3E3E3"/>
                        <w:right w:val="single" w:sz="2" w:space="0" w:color="E3E3E3"/>
                      </w:divBdr>
                      <w:divsChild>
                        <w:div w:id="958072584">
                          <w:marLeft w:val="0"/>
                          <w:marRight w:val="0"/>
                          <w:marTop w:val="0"/>
                          <w:marBottom w:val="0"/>
                          <w:divBdr>
                            <w:top w:val="single" w:sz="2" w:space="0" w:color="E3E3E3"/>
                            <w:left w:val="single" w:sz="2" w:space="0" w:color="E3E3E3"/>
                            <w:bottom w:val="single" w:sz="2" w:space="0" w:color="E3E3E3"/>
                            <w:right w:val="single" w:sz="2" w:space="0" w:color="E3E3E3"/>
                          </w:divBdr>
                        </w:div>
                        <w:div w:id="1285232984">
                          <w:marLeft w:val="0"/>
                          <w:marRight w:val="0"/>
                          <w:marTop w:val="0"/>
                          <w:marBottom w:val="0"/>
                          <w:divBdr>
                            <w:top w:val="single" w:sz="2" w:space="0" w:color="E3E3E3"/>
                            <w:left w:val="single" w:sz="2" w:space="0" w:color="E3E3E3"/>
                            <w:bottom w:val="single" w:sz="2" w:space="0" w:color="E3E3E3"/>
                            <w:right w:val="single" w:sz="2" w:space="0" w:color="E3E3E3"/>
                          </w:divBdr>
                          <w:divsChild>
                            <w:div w:id="134839413">
                              <w:marLeft w:val="0"/>
                              <w:marRight w:val="0"/>
                              <w:marTop w:val="0"/>
                              <w:marBottom w:val="0"/>
                              <w:divBdr>
                                <w:top w:val="single" w:sz="2" w:space="0" w:color="E3E3E3"/>
                                <w:left w:val="single" w:sz="2" w:space="0" w:color="E3E3E3"/>
                                <w:bottom w:val="single" w:sz="2" w:space="0" w:color="E3E3E3"/>
                                <w:right w:val="single" w:sz="2" w:space="0" w:color="E3E3E3"/>
                              </w:divBdr>
                              <w:divsChild>
                                <w:div w:id="1931505659">
                                  <w:marLeft w:val="0"/>
                                  <w:marRight w:val="0"/>
                                  <w:marTop w:val="0"/>
                                  <w:marBottom w:val="0"/>
                                  <w:divBdr>
                                    <w:top w:val="single" w:sz="2" w:space="0" w:color="E3E3E3"/>
                                    <w:left w:val="single" w:sz="2" w:space="0" w:color="E3E3E3"/>
                                    <w:bottom w:val="single" w:sz="2" w:space="0" w:color="E3E3E3"/>
                                    <w:right w:val="single" w:sz="2" w:space="0" w:color="E3E3E3"/>
                                  </w:divBdr>
                                  <w:divsChild>
                                    <w:div w:id="18411170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31451589">
          <w:marLeft w:val="0"/>
          <w:marRight w:val="0"/>
          <w:marTop w:val="0"/>
          <w:marBottom w:val="0"/>
          <w:divBdr>
            <w:top w:val="single" w:sz="2" w:space="0" w:color="E3E3E3"/>
            <w:left w:val="single" w:sz="2" w:space="0" w:color="E3E3E3"/>
            <w:bottom w:val="single" w:sz="2" w:space="0" w:color="E3E3E3"/>
            <w:right w:val="single" w:sz="2" w:space="0" w:color="E3E3E3"/>
          </w:divBdr>
          <w:divsChild>
            <w:div w:id="282198870">
              <w:marLeft w:val="0"/>
              <w:marRight w:val="0"/>
              <w:marTop w:val="100"/>
              <w:marBottom w:val="100"/>
              <w:divBdr>
                <w:top w:val="single" w:sz="2" w:space="0" w:color="E3E3E3"/>
                <w:left w:val="single" w:sz="2" w:space="0" w:color="E3E3E3"/>
                <w:bottom w:val="single" w:sz="2" w:space="0" w:color="E3E3E3"/>
                <w:right w:val="single" w:sz="2" w:space="0" w:color="E3E3E3"/>
              </w:divBdr>
              <w:divsChild>
                <w:div w:id="1940603659">
                  <w:marLeft w:val="0"/>
                  <w:marRight w:val="0"/>
                  <w:marTop w:val="0"/>
                  <w:marBottom w:val="0"/>
                  <w:divBdr>
                    <w:top w:val="single" w:sz="2" w:space="0" w:color="E3E3E3"/>
                    <w:left w:val="single" w:sz="2" w:space="0" w:color="E3E3E3"/>
                    <w:bottom w:val="single" w:sz="2" w:space="0" w:color="E3E3E3"/>
                    <w:right w:val="single" w:sz="2" w:space="0" w:color="E3E3E3"/>
                  </w:divBdr>
                  <w:divsChild>
                    <w:div w:id="1725717371">
                      <w:marLeft w:val="0"/>
                      <w:marRight w:val="0"/>
                      <w:marTop w:val="0"/>
                      <w:marBottom w:val="0"/>
                      <w:divBdr>
                        <w:top w:val="single" w:sz="2" w:space="0" w:color="E3E3E3"/>
                        <w:left w:val="single" w:sz="2" w:space="0" w:color="E3E3E3"/>
                        <w:bottom w:val="single" w:sz="2" w:space="0" w:color="E3E3E3"/>
                        <w:right w:val="single" w:sz="2" w:space="0" w:color="E3E3E3"/>
                      </w:divBdr>
                      <w:divsChild>
                        <w:div w:id="874348178">
                          <w:marLeft w:val="0"/>
                          <w:marRight w:val="0"/>
                          <w:marTop w:val="0"/>
                          <w:marBottom w:val="0"/>
                          <w:divBdr>
                            <w:top w:val="single" w:sz="2" w:space="0" w:color="E3E3E3"/>
                            <w:left w:val="single" w:sz="2" w:space="0" w:color="E3E3E3"/>
                            <w:bottom w:val="single" w:sz="2" w:space="0" w:color="E3E3E3"/>
                            <w:right w:val="single" w:sz="2" w:space="0" w:color="E3E3E3"/>
                          </w:divBdr>
                          <w:divsChild>
                            <w:div w:id="294919582">
                              <w:marLeft w:val="0"/>
                              <w:marRight w:val="0"/>
                              <w:marTop w:val="0"/>
                              <w:marBottom w:val="0"/>
                              <w:divBdr>
                                <w:top w:val="single" w:sz="2" w:space="0" w:color="E3E3E3"/>
                                <w:left w:val="single" w:sz="2" w:space="0" w:color="E3E3E3"/>
                                <w:bottom w:val="single" w:sz="2" w:space="0" w:color="E3E3E3"/>
                                <w:right w:val="single" w:sz="2" w:space="0" w:color="E3E3E3"/>
                              </w:divBdr>
                              <w:divsChild>
                                <w:div w:id="1186481357">
                                  <w:marLeft w:val="0"/>
                                  <w:marRight w:val="0"/>
                                  <w:marTop w:val="0"/>
                                  <w:marBottom w:val="0"/>
                                  <w:divBdr>
                                    <w:top w:val="single" w:sz="2" w:space="0" w:color="E3E3E3"/>
                                    <w:left w:val="single" w:sz="2" w:space="0" w:color="E3E3E3"/>
                                    <w:bottom w:val="single" w:sz="2" w:space="0" w:color="E3E3E3"/>
                                    <w:right w:val="single" w:sz="2" w:space="0" w:color="E3E3E3"/>
                                  </w:divBdr>
                                  <w:divsChild>
                                    <w:div w:id="1033268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5906636">
                      <w:marLeft w:val="0"/>
                      <w:marRight w:val="0"/>
                      <w:marTop w:val="0"/>
                      <w:marBottom w:val="0"/>
                      <w:divBdr>
                        <w:top w:val="single" w:sz="2" w:space="0" w:color="E3E3E3"/>
                        <w:left w:val="single" w:sz="2" w:space="0" w:color="E3E3E3"/>
                        <w:bottom w:val="single" w:sz="2" w:space="0" w:color="E3E3E3"/>
                        <w:right w:val="single" w:sz="2" w:space="0" w:color="E3E3E3"/>
                      </w:divBdr>
                      <w:divsChild>
                        <w:div w:id="294140886">
                          <w:marLeft w:val="0"/>
                          <w:marRight w:val="0"/>
                          <w:marTop w:val="0"/>
                          <w:marBottom w:val="0"/>
                          <w:divBdr>
                            <w:top w:val="single" w:sz="2" w:space="0" w:color="E3E3E3"/>
                            <w:left w:val="single" w:sz="2" w:space="0" w:color="E3E3E3"/>
                            <w:bottom w:val="single" w:sz="2" w:space="0" w:color="E3E3E3"/>
                            <w:right w:val="single" w:sz="2" w:space="0" w:color="E3E3E3"/>
                          </w:divBdr>
                        </w:div>
                        <w:div w:id="611518945">
                          <w:marLeft w:val="0"/>
                          <w:marRight w:val="0"/>
                          <w:marTop w:val="0"/>
                          <w:marBottom w:val="0"/>
                          <w:divBdr>
                            <w:top w:val="single" w:sz="2" w:space="0" w:color="E3E3E3"/>
                            <w:left w:val="single" w:sz="2" w:space="0" w:color="E3E3E3"/>
                            <w:bottom w:val="single" w:sz="2" w:space="0" w:color="E3E3E3"/>
                            <w:right w:val="single" w:sz="2" w:space="0" w:color="E3E3E3"/>
                          </w:divBdr>
                          <w:divsChild>
                            <w:div w:id="643393617">
                              <w:marLeft w:val="0"/>
                              <w:marRight w:val="0"/>
                              <w:marTop w:val="0"/>
                              <w:marBottom w:val="0"/>
                              <w:divBdr>
                                <w:top w:val="single" w:sz="2" w:space="0" w:color="E3E3E3"/>
                                <w:left w:val="single" w:sz="2" w:space="0" w:color="E3E3E3"/>
                                <w:bottom w:val="single" w:sz="2" w:space="0" w:color="E3E3E3"/>
                                <w:right w:val="single" w:sz="2" w:space="0" w:color="E3E3E3"/>
                              </w:divBdr>
                              <w:divsChild>
                                <w:div w:id="1391538007">
                                  <w:marLeft w:val="0"/>
                                  <w:marRight w:val="0"/>
                                  <w:marTop w:val="0"/>
                                  <w:marBottom w:val="0"/>
                                  <w:divBdr>
                                    <w:top w:val="single" w:sz="2" w:space="0" w:color="E3E3E3"/>
                                    <w:left w:val="single" w:sz="2" w:space="0" w:color="E3E3E3"/>
                                    <w:bottom w:val="single" w:sz="2" w:space="0" w:color="E3E3E3"/>
                                    <w:right w:val="single" w:sz="2" w:space="0" w:color="E3E3E3"/>
                                  </w:divBdr>
                                  <w:divsChild>
                                    <w:div w:id="2387137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78063770">
          <w:marLeft w:val="0"/>
          <w:marRight w:val="0"/>
          <w:marTop w:val="0"/>
          <w:marBottom w:val="0"/>
          <w:divBdr>
            <w:top w:val="single" w:sz="2" w:space="0" w:color="E3E3E3"/>
            <w:left w:val="single" w:sz="2" w:space="0" w:color="E3E3E3"/>
            <w:bottom w:val="single" w:sz="2" w:space="0" w:color="E3E3E3"/>
            <w:right w:val="single" w:sz="2" w:space="0" w:color="E3E3E3"/>
          </w:divBdr>
          <w:divsChild>
            <w:div w:id="132527144">
              <w:marLeft w:val="0"/>
              <w:marRight w:val="0"/>
              <w:marTop w:val="100"/>
              <w:marBottom w:val="100"/>
              <w:divBdr>
                <w:top w:val="single" w:sz="2" w:space="0" w:color="E3E3E3"/>
                <w:left w:val="single" w:sz="2" w:space="0" w:color="E3E3E3"/>
                <w:bottom w:val="single" w:sz="2" w:space="0" w:color="E3E3E3"/>
                <w:right w:val="single" w:sz="2" w:space="0" w:color="E3E3E3"/>
              </w:divBdr>
              <w:divsChild>
                <w:div w:id="38629514">
                  <w:marLeft w:val="0"/>
                  <w:marRight w:val="0"/>
                  <w:marTop w:val="0"/>
                  <w:marBottom w:val="0"/>
                  <w:divBdr>
                    <w:top w:val="single" w:sz="2" w:space="0" w:color="E3E3E3"/>
                    <w:left w:val="single" w:sz="2" w:space="0" w:color="E3E3E3"/>
                    <w:bottom w:val="single" w:sz="2" w:space="0" w:color="E3E3E3"/>
                    <w:right w:val="single" w:sz="2" w:space="0" w:color="E3E3E3"/>
                  </w:divBdr>
                  <w:divsChild>
                    <w:div w:id="1086534593">
                      <w:marLeft w:val="0"/>
                      <w:marRight w:val="0"/>
                      <w:marTop w:val="0"/>
                      <w:marBottom w:val="0"/>
                      <w:divBdr>
                        <w:top w:val="single" w:sz="2" w:space="0" w:color="E3E3E3"/>
                        <w:left w:val="single" w:sz="2" w:space="0" w:color="E3E3E3"/>
                        <w:bottom w:val="single" w:sz="2" w:space="0" w:color="E3E3E3"/>
                        <w:right w:val="single" w:sz="2" w:space="0" w:color="E3E3E3"/>
                      </w:divBdr>
                      <w:divsChild>
                        <w:div w:id="479272133">
                          <w:marLeft w:val="0"/>
                          <w:marRight w:val="0"/>
                          <w:marTop w:val="0"/>
                          <w:marBottom w:val="0"/>
                          <w:divBdr>
                            <w:top w:val="single" w:sz="2" w:space="0" w:color="E3E3E3"/>
                            <w:left w:val="single" w:sz="2" w:space="0" w:color="E3E3E3"/>
                            <w:bottom w:val="single" w:sz="2" w:space="0" w:color="E3E3E3"/>
                            <w:right w:val="single" w:sz="2" w:space="0" w:color="E3E3E3"/>
                          </w:divBdr>
                          <w:divsChild>
                            <w:div w:id="756364222">
                              <w:marLeft w:val="0"/>
                              <w:marRight w:val="0"/>
                              <w:marTop w:val="0"/>
                              <w:marBottom w:val="0"/>
                              <w:divBdr>
                                <w:top w:val="single" w:sz="2" w:space="0" w:color="E3E3E3"/>
                                <w:left w:val="single" w:sz="2" w:space="0" w:color="E3E3E3"/>
                                <w:bottom w:val="single" w:sz="2" w:space="0" w:color="E3E3E3"/>
                                <w:right w:val="single" w:sz="2" w:space="0" w:color="E3E3E3"/>
                              </w:divBdr>
                              <w:divsChild>
                                <w:div w:id="1501919598">
                                  <w:marLeft w:val="0"/>
                                  <w:marRight w:val="0"/>
                                  <w:marTop w:val="0"/>
                                  <w:marBottom w:val="0"/>
                                  <w:divBdr>
                                    <w:top w:val="single" w:sz="2" w:space="0" w:color="E3E3E3"/>
                                    <w:left w:val="single" w:sz="2" w:space="0" w:color="E3E3E3"/>
                                    <w:bottom w:val="single" w:sz="2" w:space="0" w:color="E3E3E3"/>
                                    <w:right w:val="single" w:sz="2" w:space="0" w:color="E3E3E3"/>
                                  </w:divBdr>
                                  <w:divsChild>
                                    <w:div w:id="3271719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75392970">
                      <w:marLeft w:val="0"/>
                      <w:marRight w:val="0"/>
                      <w:marTop w:val="0"/>
                      <w:marBottom w:val="0"/>
                      <w:divBdr>
                        <w:top w:val="single" w:sz="2" w:space="0" w:color="E3E3E3"/>
                        <w:left w:val="single" w:sz="2" w:space="0" w:color="E3E3E3"/>
                        <w:bottom w:val="single" w:sz="2" w:space="0" w:color="E3E3E3"/>
                        <w:right w:val="single" w:sz="2" w:space="0" w:color="E3E3E3"/>
                      </w:divBdr>
                      <w:divsChild>
                        <w:div w:id="205527063">
                          <w:marLeft w:val="0"/>
                          <w:marRight w:val="0"/>
                          <w:marTop w:val="0"/>
                          <w:marBottom w:val="0"/>
                          <w:divBdr>
                            <w:top w:val="single" w:sz="2" w:space="0" w:color="E3E3E3"/>
                            <w:left w:val="single" w:sz="2" w:space="0" w:color="E3E3E3"/>
                            <w:bottom w:val="single" w:sz="2" w:space="0" w:color="E3E3E3"/>
                            <w:right w:val="single" w:sz="2" w:space="0" w:color="E3E3E3"/>
                          </w:divBdr>
                        </w:div>
                        <w:div w:id="599485111">
                          <w:marLeft w:val="0"/>
                          <w:marRight w:val="0"/>
                          <w:marTop w:val="0"/>
                          <w:marBottom w:val="0"/>
                          <w:divBdr>
                            <w:top w:val="single" w:sz="2" w:space="0" w:color="E3E3E3"/>
                            <w:left w:val="single" w:sz="2" w:space="0" w:color="E3E3E3"/>
                            <w:bottom w:val="single" w:sz="2" w:space="0" w:color="E3E3E3"/>
                            <w:right w:val="single" w:sz="2" w:space="0" w:color="E3E3E3"/>
                          </w:divBdr>
                          <w:divsChild>
                            <w:div w:id="1091197482">
                              <w:marLeft w:val="0"/>
                              <w:marRight w:val="0"/>
                              <w:marTop w:val="0"/>
                              <w:marBottom w:val="0"/>
                              <w:divBdr>
                                <w:top w:val="single" w:sz="2" w:space="0" w:color="E3E3E3"/>
                                <w:left w:val="single" w:sz="2" w:space="0" w:color="E3E3E3"/>
                                <w:bottom w:val="single" w:sz="2" w:space="0" w:color="E3E3E3"/>
                                <w:right w:val="single" w:sz="2" w:space="0" w:color="E3E3E3"/>
                              </w:divBdr>
                              <w:divsChild>
                                <w:div w:id="1537816875">
                                  <w:marLeft w:val="0"/>
                                  <w:marRight w:val="0"/>
                                  <w:marTop w:val="0"/>
                                  <w:marBottom w:val="0"/>
                                  <w:divBdr>
                                    <w:top w:val="single" w:sz="2" w:space="0" w:color="E3E3E3"/>
                                    <w:left w:val="single" w:sz="2" w:space="0" w:color="E3E3E3"/>
                                    <w:bottom w:val="single" w:sz="2" w:space="0" w:color="E3E3E3"/>
                                    <w:right w:val="single" w:sz="2" w:space="0" w:color="E3E3E3"/>
                                  </w:divBdr>
                                  <w:divsChild>
                                    <w:div w:id="8035482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06975625">
          <w:marLeft w:val="0"/>
          <w:marRight w:val="0"/>
          <w:marTop w:val="0"/>
          <w:marBottom w:val="0"/>
          <w:divBdr>
            <w:top w:val="single" w:sz="2" w:space="0" w:color="E3E3E3"/>
            <w:left w:val="single" w:sz="2" w:space="0" w:color="E3E3E3"/>
            <w:bottom w:val="single" w:sz="2" w:space="0" w:color="E3E3E3"/>
            <w:right w:val="single" w:sz="2" w:space="0" w:color="E3E3E3"/>
          </w:divBdr>
          <w:divsChild>
            <w:div w:id="1331979381">
              <w:marLeft w:val="0"/>
              <w:marRight w:val="0"/>
              <w:marTop w:val="100"/>
              <w:marBottom w:val="100"/>
              <w:divBdr>
                <w:top w:val="single" w:sz="2" w:space="0" w:color="E3E3E3"/>
                <w:left w:val="single" w:sz="2" w:space="0" w:color="E3E3E3"/>
                <w:bottom w:val="single" w:sz="2" w:space="0" w:color="E3E3E3"/>
                <w:right w:val="single" w:sz="2" w:space="0" w:color="E3E3E3"/>
              </w:divBdr>
              <w:divsChild>
                <w:div w:id="1447188565">
                  <w:marLeft w:val="0"/>
                  <w:marRight w:val="0"/>
                  <w:marTop w:val="0"/>
                  <w:marBottom w:val="0"/>
                  <w:divBdr>
                    <w:top w:val="single" w:sz="2" w:space="0" w:color="E3E3E3"/>
                    <w:left w:val="single" w:sz="2" w:space="0" w:color="E3E3E3"/>
                    <w:bottom w:val="single" w:sz="2" w:space="0" w:color="E3E3E3"/>
                    <w:right w:val="single" w:sz="2" w:space="0" w:color="E3E3E3"/>
                  </w:divBdr>
                  <w:divsChild>
                    <w:div w:id="658774652">
                      <w:marLeft w:val="0"/>
                      <w:marRight w:val="0"/>
                      <w:marTop w:val="0"/>
                      <w:marBottom w:val="0"/>
                      <w:divBdr>
                        <w:top w:val="single" w:sz="2" w:space="0" w:color="E3E3E3"/>
                        <w:left w:val="single" w:sz="2" w:space="0" w:color="E3E3E3"/>
                        <w:bottom w:val="single" w:sz="2" w:space="0" w:color="E3E3E3"/>
                        <w:right w:val="single" w:sz="2" w:space="0" w:color="E3E3E3"/>
                      </w:divBdr>
                      <w:divsChild>
                        <w:div w:id="133720523">
                          <w:marLeft w:val="0"/>
                          <w:marRight w:val="0"/>
                          <w:marTop w:val="0"/>
                          <w:marBottom w:val="0"/>
                          <w:divBdr>
                            <w:top w:val="single" w:sz="2" w:space="0" w:color="E3E3E3"/>
                            <w:left w:val="single" w:sz="2" w:space="0" w:color="E3E3E3"/>
                            <w:bottom w:val="single" w:sz="2" w:space="0" w:color="E3E3E3"/>
                            <w:right w:val="single" w:sz="2" w:space="0" w:color="E3E3E3"/>
                          </w:divBdr>
                          <w:divsChild>
                            <w:div w:id="1586722367">
                              <w:marLeft w:val="0"/>
                              <w:marRight w:val="0"/>
                              <w:marTop w:val="0"/>
                              <w:marBottom w:val="0"/>
                              <w:divBdr>
                                <w:top w:val="single" w:sz="2" w:space="0" w:color="E3E3E3"/>
                                <w:left w:val="single" w:sz="2" w:space="0" w:color="E3E3E3"/>
                                <w:bottom w:val="single" w:sz="2" w:space="0" w:color="E3E3E3"/>
                                <w:right w:val="single" w:sz="2" w:space="0" w:color="E3E3E3"/>
                              </w:divBdr>
                              <w:divsChild>
                                <w:div w:id="979454810">
                                  <w:marLeft w:val="0"/>
                                  <w:marRight w:val="0"/>
                                  <w:marTop w:val="0"/>
                                  <w:marBottom w:val="0"/>
                                  <w:divBdr>
                                    <w:top w:val="single" w:sz="2" w:space="0" w:color="E3E3E3"/>
                                    <w:left w:val="single" w:sz="2" w:space="0" w:color="E3E3E3"/>
                                    <w:bottom w:val="single" w:sz="2" w:space="0" w:color="E3E3E3"/>
                                    <w:right w:val="single" w:sz="2" w:space="0" w:color="E3E3E3"/>
                                  </w:divBdr>
                                  <w:divsChild>
                                    <w:div w:id="10225599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17443719">
                      <w:marLeft w:val="0"/>
                      <w:marRight w:val="0"/>
                      <w:marTop w:val="0"/>
                      <w:marBottom w:val="0"/>
                      <w:divBdr>
                        <w:top w:val="single" w:sz="2" w:space="0" w:color="E3E3E3"/>
                        <w:left w:val="single" w:sz="2" w:space="0" w:color="E3E3E3"/>
                        <w:bottom w:val="single" w:sz="2" w:space="0" w:color="E3E3E3"/>
                        <w:right w:val="single" w:sz="2" w:space="0" w:color="E3E3E3"/>
                      </w:divBdr>
                      <w:divsChild>
                        <w:div w:id="433600253">
                          <w:marLeft w:val="0"/>
                          <w:marRight w:val="0"/>
                          <w:marTop w:val="0"/>
                          <w:marBottom w:val="0"/>
                          <w:divBdr>
                            <w:top w:val="single" w:sz="2" w:space="0" w:color="E3E3E3"/>
                            <w:left w:val="single" w:sz="2" w:space="0" w:color="E3E3E3"/>
                            <w:bottom w:val="single" w:sz="2" w:space="0" w:color="E3E3E3"/>
                            <w:right w:val="single" w:sz="2" w:space="0" w:color="E3E3E3"/>
                          </w:divBdr>
                        </w:div>
                        <w:div w:id="193033974">
                          <w:marLeft w:val="0"/>
                          <w:marRight w:val="0"/>
                          <w:marTop w:val="0"/>
                          <w:marBottom w:val="0"/>
                          <w:divBdr>
                            <w:top w:val="single" w:sz="2" w:space="0" w:color="E3E3E3"/>
                            <w:left w:val="single" w:sz="2" w:space="0" w:color="E3E3E3"/>
                            <w:bottom w:val="single" w:sz="2" w:space="0" w:color="E3E3E3"/>
                            <w:right w:val="single" w:sz="2" w:space="0" w:color="E3E3E3"/>
                          </w:divBdr>
                          <w:divsChild>
                            <w:div w:id="1361516886">
                              <w:marLeft w:val="0"/>
                              <w:marRight w:val="0"/>
                              <w:marTop w:val="0"/>
                              <w:marBottom w:val="0"/>
                              <w:divBdr>
                                <w:top w:val="single" w:sz="2" w:space="0" w:color="E3E3E3"/>
                                <w:left w:val="single" w:sz="2" w:space="0" w:color="E3E3E3"/>
                                <w:bottom w:val="single" w:sz="2" w:space="0" w:color="E3E3E3"/>
                                <w:right w:val="single" w:sz="2" w:space="0" w:color="E3E3E3"/>
                              </w:divBdr>
                              <w:divsChild>
                                <w:div w:id="516575213">
                                  <w:marLeft w:val="0"/>
                                  <w:marRight w:val="0"/>
                                  <w:marTop w:val="0"/>
                                  <w:marBottom w:val="0"/>
                                  <w:divBdr>
                                    <w:top w:val="single" w:sz="2" w:space="0" w:color="E3E3E3"/>
                                    <w:left w:val="single" w:sz="2" w:space="0" w:color="E3E3E3"/>
                                    <w:bottom w:val="single" w:sz="2" w:space="0" w:color="E3E3E3"/>
                                    <w:right w:val="single" w:sz="2" w:space="0" w:color="E3E3E3"/>
                                  </w:divBdr>
                                  <w:divsChild>
                                    <w:div w:id="7121906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05575265">
          <w:marLeft w:val="0"/>
          <w:marRight w:val="0"/>
          <w:marTop w:val="0"/>
          <w:marBottom w:val="0"/>
          <w:divBdr>
            <w:top w:val="single" w:sz="2" w:space="0" w:color="E3E3E3"/>
            <w:left w:val="single" w:sz="2" w:space="0" w:color="E3E3E3"/>
            <w:bottom w:val="single" w:sz="2" w:space="0" w:color="E3E3E3"/>
            <w:right w:val="single" w:sz="2" w:space="0" w:color="E3E3E3"/>
          </w:divBdr>
          <w:divsChild>
            <w:div w:id="1607469037">
              <w:marLeft w:val="0"/>
              <w:marRight w:val="0"/>
              <w:marTop w:val="100"/>
              <w:marBottom w:val="100"/>
              <w:divBdr>
                <w:top w:val="single" w:sz="2" w:space="0" w:color="E3E3E3"/>
                <w:left w:val="single" w:sz="2" w:space="0" w:color="E3E3E3"/>
                <w:bottom w:val="single" w:sz="2" w:space="0" w:color="E3E3E3"/>
                <w:right w:val="single" w:sz="2" w:space="0" w:color="E3E3E3"/>
              </w:divBdr>
              <w:divsChild>
                <w:div w:id="2055226672">
                  <w:marLeft w:val="0"/>
                  <w:marRight w:val="0"/>
                  <w:marTop w:val="0"/>
                  <w:marBottom w:val="0"/>
                  <w:divBdr>
                    <w:top w:val="single" w:sz="2" w:space="0" w:color="E3E3E3"/>
                    <w:left w:val="single" w:sz="2" w:space="0" w:color="E3E3E3"/>
                    <w:bottom w:val="single" w:sz="2" w:space="0" w:color="E3E3E3"/>
                    <w:right w:val="single" w:sz="2" w:space="0" w:color="E3E3E3"/>
                  </w:divBdr>
                  <w:divsChild>
                    <w:div w:id="1380319633">
                      <w:marLeft w:val="0"/>
                      <w:marRight w:val="0"/>
                      <w:marTop w:val="0"/>
                      <w:marBottom w:val="0"/>
                      <w:divBdr>
                        <w:top w:val="single" w:sz="2" w:space="0" w:color="E3E3E3"/>
                        <w:left w:val="single" w:sz="2" w:space="0" w:color="E3E3E3"/>
                        <w:bottom w:val="single" w:sz="2" w:space="0" w:color="E3E3E3"/>
                        <w:right w:val="single" w:sz="2" w:space="0" w:color="E3E3E3"/>
                      </w:divBdr>
                      <w:divsChild>
                        <w:div w:id="2005694271">
                          <w:marLeft w:val="0"/>
                          <w:marRight w:val="0"/>
                          <w:marTop w:val="0"/>
                          <w:marBottom w:val="0"/>
                          <w:divBdr>
                            <w:top w:val="single" w:sz="2" w:space="0" w:color="E3E3E3"/>
                            <w:left w:val="single" w:sz="2" w:space="0" w:color="E3E3E3"/>
                            <w:bottom w:val="single" w:sz="2" w:space="0" w:color="E3E3E3"/>
                            <w:right w:val="single" w:sz="2" w:space="0" w:color="E3E3E3"/>
                          </w:divBdr>
                          <w:divsChild>
                            <w:div w:id="304548127">
                              <w:marLeft w:val="0"/>
                              <w:marRight w:val="0"/>
                              <w:marTop w:val="0"/>
                              <w:marBottom w:val="0"/>
                              <w:divBdr>
                                <w:top w:val="single" w:sz="2" w:space="0" w:color="E3E3E3"/>
                                <w:left w:val="single" w:sz="2" w:space="0" w:color="E3E3E3"/>
                                <w:bottom w:val="single" w:sz="2" w:space="0" w:color="E3E3E3"/>
                                <w:right w:val="single" w:sz="2" w:space="0" w:color="E3E3E3"/>
                              </w:divBdr>
                              <w:divsChild>
                                <w:div w:id="1155998306">
                                  <w:marLeft w:val="0"/>
                                  <w:marRight w:val="0"/>
                                  <w:marTop w:val="0"/>
                                  <w:marBottom w:val="0"/>
                                  <w:divBdr>
                                    <w:top w:val="single" w:sz="2" w:space="0" w:color="E3E3E3"/>
                                    <w:left w:val="single" w:sz="2" w:space="0" w:color="E3E3E3"/>
                                    <w:bottom w:val="single" w:sz="2" w:space="0" w:color="E3E3E3"/>
                                    <w:right w:val="single" w:sz="2" w:space="0" w:color="E3E3E3"/>
                                  </w:divBdr>
                                  <w:divsChild>
                                    <w:div w:id="20889635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89571428">
                      <w:marLeft w:val="0"/>
                      <w:marRight w:val="0"/>
                      <w:marTop w:val="0"/>
                      <w:marBottom w:val="0"/>
                      <w:divBdr>
                        <w:top w:val="single" w:sz="2" w:space="0" w:color="E3E3E3"/>
                        <w:left w:val="single" w:sz="2" w:space="0" w:color="E3E3E3"/>
                        <w:bottom w:val="single" w:sz="2" w:space="0" w:color="E3E3E3"/>
                        <w:right w:val="single" w:sz="2" w:space="0" w:color="E3E3E3"/>
                      </w:divBdr>
                      <w:divsChild>
                        <w:div w:id="771324037">
                          <w:marLeft w:val="0"/>
                          <w:marRight w:val="0"/>
                          <w:marTop w:val="0"/>
                          <w:marBottom w:val="0"/>
                          <w:divBdr>
                            <w:top w:val="single" w:sz="2" w:space="0" w:color="E3E3E3"/>
                            <w:left w:val="single" w:sz="2" w:space="0" w:color="E3E3E3"/>
                            <w:bottom w:val="single" w:sz="2" w:space="0" w:color="E3E3E3"/>
                            <w:right w:val="single" w:sz="2" w:space="0" w:color="E3E3E3"/>
                          </w:divBdr>
                        </w:div>
                        <w:div w:id="1891727654">
                          <w:marLeft w:val="0"/>
                          <w:marRight w:val="0"/>
                          <w:marTop w:val="0"/>
                          <w:marBottom w:val="0"/>
                          <w:divBdr>
                            <w:top w:val="single" w:sz="2" w:space="0" w:color="E3E3E3"/>
                            <w:left w:val="single" w:sz="2" w:space="0" w:color="E3E3E3"/>
                            <w:bottom w:val="single" w:sz="2" w:space="0" w:color="E3E3E3"/>
                            <w:right w:val="single" w:sz="2" w:space="0" w:color="E3E3E3"/>
                          </w:divBdr>
                          <w:divsChild>
                            <w:div w:id="278949922">
                              <w:marLeft w:val="0"/>
                              <w:marRight w:val="0"/>
                              <w:marTop w:val="0"/>
                              <w:marBottom w:val="0"/>
                              <w:divBdr>
                                <w:top w:val="single" w:sz="2" w:space="0" w:color="E3E3E3"/>
                                <w:left w:val="single" w:sz="2" w:space="0" w:color="E3E3E3"/>
                                <w:bottom w:val="single" w:sz="2" w:space="0" w:color="E3E3E3"/>
                                <w:right w:val="single" w:sz="2" w:space="0" w:color="E3E3E3"/>
                              </w:divBdr>
                              <w:divsChild>
                                <w:div w:id="1975014209">
                                  <w:marLeft w:val="0"/>
                                  <w:marRight w:val="0"/>
                                  <w:marTop w:val="0"/>
                                  <w:marBottom w:val="0"/>
                                  <w:divBdr>
                                    <w:top w:val="single" w:sz="2" w:space="0" w:color="E3E3E3"/>
                                    <w:left w:val="single" w:sz="2" w:space="0" w:color="E3E3E3"/>
                                    <w:bottom w:val="single" w:sz="2" w:space="0" w:color="E3E3E3"/>
                                    <w:right w:val="single" w:sz="2" w:space="0" w:color="E3E3E3"/>
                                  </w:divBdr>
                                  <w:divsChild>
                                    <w:div w:id="15555841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23472294">
          <w:marLeft w:val="0"/>
          <w:marRight w:val="0"/>
          <w:marTop w:val="0"/>
          <w:marBottom w:val="0"/>
          <w:divBdr>
            <w:top w:val="single" w:sz="2" w:space="0" w:color="E3E3E3"/>
            <w:left w:val="single" w:sz="2" w:space="0" w:color="E3E3E3"/>
            <w:bottom w:val="single" w:sz="2" w:space="0" w:color="E3E3E3"/>
            <w:right w:val="single" w:sz="2" w:space="0" w:color="E3E3E3"/>
          </w:divBdr>
          <w:divsChild>
            <w:div w:id="1927419096">
              <w:marLeft w:val="0"/>
              <w:marRight w:val="0"/>
              <w:marTop w:val="100"/>
              <w:marBottom w:val="100"/>
              <w:divBdr>
                <w:top w:val="single" w:sz="2" w:space="0" w:color="E3E3E3"/>
                <w:left w:val="single" w:sz="2" w:space="0" w:color="E3E3E3"/>
                <w:bottom w:val="single" w:sz="2" w:space="0" w:color="E3E3E3"/>
                <w:right w:val="single" w:sz="2" w:space="0" w:color="E3E3E3"/>
              </w:divBdr>
              <w:divsChild>
                <w:div w:id="2059545689">
                  <w:marLeft w:val="0"/>
                  <w:marRight w:val="0"/>
                  <w:marTop w:val="0"/>
                  <w:marBottom w:val="0"/>
                  <w:divBdr>
                    <w:top w:val="single" w:sz="2" w:space="0" w:color="E3E3E3"/>
                    <w:left w:val="single" w:sz="2" w:space="0" w:color="E3E3E3"/>
                    <w:bottom w:val="single" w:sz="2" w:space="0" w:color="E3E3E3"/>
                    <w:right w:val="single" w:sz="2" w:space="0" w:color="E3E3E3"/>
                  </w:divBdr>
                  <w:divsChild>
                    <w:div w:id="1885094816">
                      <w:marLeft w:val="0"/>
                      <w:marRight w:val="0"/>
                      <w:marTop w:val="0"/>
                      <w:marBottom w:val="0"/>
                      <w:divBdr>
                        <w:top w:val="single" w:sz="2" w:space="0" w:color="E3E3E3"/>
                        <w:left w:val="single" w:sz="2" w:space="0" w:color="E3E3E3"/>
                        <w:bottom w:val="single" w:sz="2" w:space="0" w:color="E3E3E3"/>
                        <w:right w:val="single" w:sz="2" w:space="0" w:color="E3E3E3"/>
                      </w:divBdr>
                      <w:divsChild>
                        <w:div w:id="1806701275">
                          <w:marLeft w:val="0"/>
                          <w:marRight w:val="0"/>
                          <w:marTop w:val="0"/>
                          <w:marBottom w:val="0"/>
                          <w:divBdr>
                            <w:top w:val="single" w:sz="2" w:space="0" w:color="E3E3E3"/>
                            <w:left w:val="single" w:sz="2" w:space="0" w:color="E3E3E3"/>
                            <w:bottom w:val="single" w:sz="2" w:space="0" w:color="E3E3E3"/>
                            <w:right w:val="single" w:sz="2" w:space="0" w:color="E3E3E3"/>
                          </w:divBdr>
                          <w:divsChild>
                            <w:div w:id="1243687301">
                              <w:marLeft w:val="0"/>
                              <w:marRight w:val="0"/>
                              <w:marTop w:val="0"/>
                              <w:marBottom w:val="0"/>
                              <w:divBdr>
                                <w:top w:val="single" w:sz="2" w:space="0" w:color="E3E3E3"/>
                                <w:left w:val="single" w:sz="2" w:space="0" w:color="E3E3E3"/>
                                <w:bottom w:val="single" w:sz="2" w:space="0" w:color="E3E3E3"/>
                                <w:right w:val="single" w:sz="2" w:space="0" w:color="E3E3E3"/>
                              </w:divBdr>
                              <w:divsChild>
                                <w:div w:id="1557471166">
                                  <w:marLeft w:val="0"/>
                                  <w:marRight w:val="0"/>
                                  <w:marTop w:val="0"/>
                                  <w:marBottom w:val="0"/>
                                  <w:divBdr>
                                    <w:top w:val="single" w:sz="2" w:space="0" w:color="E3E3E3"/>
                                    <w:left w:val="single" w:sz="2" w:space="0" w:color="E3E3E3"/>
                                    <w:bottom w:val="single" w:sz="2" w:space="0" w:color="E3E3E3"/>
                                    <w:right w:val="single" w:sz="2" w:space="0" w:color="E3E3E3"/>
                                  </w:divBdr>
                                  <w:divsChild>
                                    <w:div w:id="4156311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07935375">
                      <w:marLeft w:val="0"/>
                      <w:marRight w:val="0"/>
                      <w:marTop w:val="0"/>
                      <w:marBottom w:val="0"/>
                      <w:divBdr>
                        <w:top w:val="single" w:sz="2" w:space="0" w:color="E3E3E3"/>
                        <w:left w:val="single" w:sz="2" w:space="0" w:color="E3E3E3"/>
                        <w:bottom w:val="single" w:sz="2" w:space="0" w:color="E3E3E3"/>
                        <w:right w:val="single" w:sz="2" w:space="0" w:color="E3E3E3"/>
                      </w:divBdr>
                      <w:divsChild>
                        <w:div w:id="1547135520">
                          <w:marLeft w:val="0"/>
                          <w:marRight w:val="0"/>
                          <w:marTop w:val="0"/>
                          <w:marBottom w:val="0"/>
                          <w:divBdr>
                            <w:top w:val="single" w:sz="2" w:space="0" w:color="E3E3E3"/>
                            <w:left w:val="single" w:sz="2" w:space="0" w:color="E3E3E3"/>
                            <w:bottom w:val="single" w:sz="2" w:space="0" w:color="E3E3E3"/>
                            <w:right w:val="single" w:sz="2" w:space="0" w:color="E3E3E3"/>
                          </w:divBdr>
                        </w:div>
                        <w:div w:id="1182865261">
                          <w:marLeft w:val="0"/>
                          <w:marRight w:val="0"/>
                          <w:marTop w:val="0"/>
                          <w:marBottom w:val="0"/>
                          <w:divBdr>
                            <w:top w:val="single" w:sz="2" w:space="0" w:color="E3E3E3"/>
                            <w:left w:val="single" w:sz="2" w:space="0" w:color="E3E3E3"/>
                            <w:bottom w:val="single" w:sz="2" w:space="0" w:color="E3E3E3"/>
                            <w:right w:val="single" w:sz="2" w:space="0" w:color="E3E3E3"/>
                          </w:divBdr>
                          <w:divsChild>
                            <w:div w:id="1813017403">
                              <w:marLeft w:val="0"/>
                              <w:marRight w:val="0"/>
                              <w:marTop w:val="0"/>
                              <w:marBottom w:val="0"/>
                              <w:divBdr>
                                <w:top w:val="single" w:sz="2" w:space="0" w:color="E3E3E3"/>
                                <w:left w:val="single" w:sz="2" w:space="0" w:color="E3E3E3"/>
                                <w:bottom w:val="single" w:sz="2" w:space="0" w:color="E3E3E3"/>
                                <w:right w:val="single" w:sz="2" w:space="0" w:color="E3E3E3"/>
                              </w:divBdr>
                              <w:divsChild>
                                <w:div w:id="1516845626">
                                  <w:marLeft w:val="0"/>
                                  <w:marRight w:val="0"/>
                                  <w:marTop w:val="0"/>
                                  <w:marBottom w:val="0"/>
                                  <w:divBdr>
                                    <w:top w:val="single" w:sz="2" w:space="0" w:color="E3E3E3"/>
                                    <w:left w:val="single" w:sz="2" w:space="0" w:color="E3E3E3"/>
                                    <w:bottom w:val="single" w:sz="2" w:space="0" w:color="E3E3E3"/>
                                    <w:right w:val="single" w:sz="2" w:space="0" w:color="E3E3E3"/>
                                  </w:divBdr>
                                  <w:divsChild>
                                    <w:div w:id="19883188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81031075">
          <w:marLeft w:val="0"/>
          <w:marRight w:val="0"/>
          <w:marTop w:val="0"/>
          <w:marBottom w:val="0"/>
          <w:divBdr>
            <w:top w:val="single" w:sz="2" w:space="0" w:color="E3E3E3"/>
            <w:left w:val="single" w:sz="2" w:space="0" w:color="E3E3E3"/>
            <w:bottom w:val="single" w:sz="2" w:space="0" w:color="E3E3E3"/>
            <w:right w:val="single" w:sz="2" w:space="0" w:color="E3E3E3"/>
          </w:divBdr>
          <w:divsChild>
            <w:div w:id="846020449">
              <w:marLeft w:val="0"/>
              <w:marRight w:val="0"/>
              <w:marTop w:val="100"/>
              <w:marBottom w:val="100"/>
              <w:divBdr>
                <w:top w:val="single" w:sz="2" w:space="0" w:color="E3E3E3"/>
                <w:left w:val="single" w:sz="2" w:space="0" w:color="E3E3E3"/>
                <w:bottom w:val="single" w:sz="2" w:space="0" w:color="E3E3E3"/>
                <w:right w:val="single" w:sz="2" w:space="0" w:color="E3E3E3"/>
              </w:divBdr>
              <w:divsChild>
                <w:div w:id="663432827">
                  <w:marLeft w:val="0"/>
                  <w:marRight w:val="0"/>
                  <w:marTop w:val="0"/>
                  <w:marBottom w:val="0"/>
                  <w:divBdr>
                    <w:top w:val="single" w:sz="2" w:space="0" w:color="E3E3E3"/>
                    <w:left w:val="single" w:sz="2" w:space="0" w:color="E3E3E3"/>
                    <w:bottom w:val="single" w:sz="2" w:space="0" w:color="E3E3E3"/>
                    <w:right w:val="single" w:sz="2" w:space="0" w:color="E3E3E3"/>
                  </w:divBdr>
                  <w:divsChild>
                    <w:div w:id="331029424">
                      <w:marLeft w:val="0"/>
                      <w:marRight w:val="0"/>
                      <w:marTop w:val="0"/>
                      <w:marBottom w:val="0"/>
                      <w:divBdr>
                        <w:top w:val="single" w:sz="2" w:space="0" w:color="E3E3E3"/>
                        <w:left w:val="single" w:sz="2" w:space="0" w:color="E3E3E3"/>
                        <w:bottom w:val="single" w:sz="2" w:space="0" w:color="E3E3E3"/>
                        <w:right w:val="single" w:sz="2" w:space="0" w:color="E3E3E3"/>
                      </w:divBdr>
                      <w:divsChild>
                        <w:div w:id="1484395749">
                          <w:marLeft w:val="0"/>
                          <w:marRight w:val="0"/>
                          <w:marTop w:val="0"/>
                          <w:marBottom w:val="0"/>
                          <w:divBdr>
                            <w:top w:val="single" w:sz="2" w:space="0" w:color="E3E3E3"/>
                            <w:left w:val="single" w:sz="2" w:space="0" w:color="E3E3E3"/>
                            <w:bottom w:val="single" w:sz="2" w:space="0" w:color="E3E3E3"/>
                            <w:right w:val="single" w:sz="2" w:space="0" w:color="E3E3E3"/>
                          </w:divBdr>
                          <w:divsChild>
                            <w:div w:id="1707027475">
                              <w:marLeft w:val="0"/>
                              <w:marRight w:val="0"/>
                              <w:marTop w:val="0"/>
                              <w:marBottom w:val="0"/>
                              <w:divBdr>
                                <w:top w:val="single" w:sz="2" w:space="0" w:color="E3E3E3"/>
                                <w:left w:val="single" w:sz="2" w:space="0" w:color="E3E3E3"/>
                                <w:bottom w:val="single" w:sz="2" w:space="0" w:color="E3E3E3"/>
                                <w:right w:val="single" w:sz="2" w:space="0" w:color="E3E3E3"/>
                              </w:divBdr>
                              <w:divsChild>
                                <w:div w:id="1076632921">
                                  <w:marLeft w:val="0"/>
                                  <w:marRight w:val="0"/>
                                  <w:marTop w:val="0"/>
                                  <w:marBottom w:val="0"/>
                                  <w:divBdr>
                                    <w:top w:val="single" w:sz="2" w:space="0" w:color="E3E3E3"/>
                                    <w:left w:val="single" w:sz="2" w:space="0" w:color="E3E3E3"/>
                                    <w:bottom w:val="single" w:sz="2" w:space="0" w:color="E3E3E3"/>
                                    <w:right w:val="single" w:sz="2" w:space="0" w:color="E3E3E3"/>
                                  </w:divBdr>
                                  <w:divsChild>
                                    <w:div w:id="15492930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29456856">
                      <w:marLeft w:val="0"/>
                      <w:marRight w:val="0"/>
                      <w:marTop w:val="0"/>
                      <w:marBottom w:val="0"/>
                      <w:divBdr>
                        <w:top w:val="single" w:sz="2" w:space="0" w:color="E3E3E3"/>
                        <w:left w:val="single" w:sz="2" w:space="0" w:color="E3E3E3"/>
                        <w:bottom w:val="single" w:sz="2" w:space="0" w:color="E3E3E3"/>
                        <w:right w:val="single" w:sz="2" w:space="0" w:color="E3E3E3"/>
                      </w:divBdr>
                      <w:divsChild>
                        <w:div w:id="929969313">
                          <w:marLeft w:val="0"/>
                          <w:marRight w:val="0"/>
                          <w:marTop w:val="0"/>
                          <w:marBottom w:val="0"/>
                          <w:divBdr>
                            <w:top w:val="single" w:sz="2" w:space="0" w:color="E3E3E3"/>
                            <w:left w:val="single" w:sz="2" w:space="0" w:color="E3E3E3"/>
                            <w:bottom w:val="single" w:sz="2" w:space="0" w:color="E3E3E3"/>
                            <w:right w:val="single" w:sz="2" w:space="0" w:color="E3E3E3"/>
                          </w:divBdr>
                        </w:div>
                        <w:div w:id="1137455766">
                          <w:marLeft w:val="0"/>
                          <w:marRight w:val="0"/>
                          <w:marTop w:val="0"/>
                          <w:marBottom w:val="0"/>
                          <w:divBdr>
                            <w:top w:val="single" w:sz="2" w:space="0" w:color="E3E3E3"/>
                            <w:left w:val="single" w:sz="2" w:space="0" w:color="E3E3E3"/>
                            <w:bottom w:val="single" w:sz="2" w:space="0" w:color="E3E3E3"/>
                            <w:right w:val="single" w:sz="2" w:space="0" w:color="E3E3E3"/>
                          </w:divBdr>
                          <w:divsChild>
                            <w:div w:id="1753232743">
                              <w:marLeft w:val="0"/>
                              <w:marRight w:val="0"/>
                              <w:marTop w:val="0"/>
                              <w:marBottom w:val="0"/>
                              <w:divBdr>
                                <w:top w:val="single" w:sz="2" w:space="0" w:color="E3E3E3"/>
                                <w:left w:val="single" w:sz="2" w:space="0" w:color="E3E3E3"/>
                                <w:bottom w:val="single" w:sz="2" w:space="0" w:color="E3E3E3"/>
                                <w:right w:val="single" w:sz="2" w:space="0" w:color="E3E3E3"/>
                              </w:divBdr>
                              <w:divsChild>
                                <w:div w:id="732237948">
                                  <w:marLeft w:val="0"/>
                                  <w:marRight w:val="0"/>
                                  <w:marTop w:val="0"/>
                                  <w:marBottom w:val="0"/>
                                  <w:divBdr>
                                    <w:top w:val="single" w:sz="2" w:space="0" w:color="E3E3E3"/>
                                    <w:left w:val="single" w:sz="2" w:space="0" w:color="E3E3E3"/>
                                    <w:bottom w:val="single" w:sz="2" w:space="0" w:color="E3E3E3"/>
                                    <w:right w:val="single" w:sz="2" w:space="0" w:color="E3E3E3"/>
                                  </w:divBdr>
                                  <w:divsChild>
                                    <w:div w:id="19687016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447917">
          <w:marLeft w:val="0"/>
          <w:marRight w:val="0"/>
          <w:marTop w:val="0"/>
          <w:marBottom w:val="0"/>
          <w:divBdr>
            <w:top w:val="single" w:sz="2" w:space="0" w:color="E3E3E3"/>
            <w:left w:val="single" w:sz="2" w:space="0" w:color="E3E3E3"/>
            <w:bottom w:val="single" w:sz="2" w:space="0" w:color="E3E3E3"/>
            <w:right w:val="single" w:sz="2" w:space="0" w:color="E3E3E3"/>
          </w:divBdr>
          <w:divsChild>
            <w:div w:id="1303775399">
              <w:marLeft w:val="0"/>
              <w:marRight w:val="0"/>
              <w:marTop w:val="100"/>
              <w:marBottom w:val="100"/>
              <w:divBdr>
                <w:top w:val="single" w:sz="2" w:space="0" w:color="E3E3E3"/>
                <w:left w:val="single" w:sz="2" w:space="0" w:color="E3E3E3"/>
                <w:bottom w:val="single" w:sz="2" w:space="0" w:color="E3E3E3"/>
                <w:right w:val="single" w:sz="2" w:space="0" w:color="E3E3E3"/>
              </w:divBdr>
              <w:divsChild>
                <w:div w:id="1500652655">
                  <w:marLeft w:val="0"/>
                  <w:marRight w:val="0"/>
                  <w:marTop w:val="0"/>
                  <w:marBottom w:val="0"/>
                  <w:divBdr>
                    <w:top w:val="single" w:sz="2" w:space="0" w:color="E3E3E3"/>
                    <w:left w:val="single" w:sz="2" w:space="0" w:color="E3E3E3"/>
                    <w:bottom w:val="single" w:sz="2" w:space="0" w:color="E3E3E3"/>
                    <w:right w:val="single" w:sz="2" w:space="0" w:color="E3E3E3"/>
                  </w:divBdr>
                  <w:divsChild>
                    <w:div w:id="1167285770">
                      <w:marLeft w:val="0"/>
                      <w:marRight w:val="0"/>
                      <w:marTop w:val="0"/>
                      <w:marBottom w:val="0"/>
                      <w:divBdr>
                        <w:top w:val="single" w:sz="2" w:space="0" w:color="E3E3E3"/>
                        <w:left w:val="single" w:sz="2" w:space="0" w:color="E3E3E3"/>
                        <w:bottom w:val="single" w:sz="2" w:space="0" w:color="E3E3E3"/>
                        <w:right w:val="single" w:sz="2" w:space="0" w:color="E3E3E3"/>
                      </w:divBdr>
                      <w:divsChild>
                        <w:div w:id="1089497204">
                          <w:marLeft w:val="0"/>
                          <w:marRight w:val="0"/>
                          <w:marTop w:val="0"/>
                          <w:marBottom w:val="0"/>
                          <w:divBdr>
                            <w:top w:val="single" w:sz="2" w:space="0" w:color="E3E3E3"/>
                            <w:left w:val="single" w:sz="2" w:space="0" w:color="E3E3E3"/>
                            <w:bottom w:val="single" w:sz="2" w:space="0" w:color="E3E3E3"/>
                            <w:right w:val="single" w:sz="2" w:space="0" w:color="E3E3E3"/>
                          </w:divBdr>
                          <w:divsChild>
                            <w:div w:id="1284799852">
                              <w:marLeft w:val="0"/>
                              <w:marRight w:val="0"/>
                              <w:marTop w:val="0"/>
                              <w:marBottom w:val="0"/>
                              <w:divBdr>
                                <w:top w:val="single" w:sz="2" w:space="0" w:color="E3E3E3"/>
                                <w:left w:val="single" w:sz="2" w:space="0" w:color="E3E3E3"/>
                                <w:bottom w:val="single" w:sz="2" w:space="0" w:color="E3E3E3"/>
                                <w:right w:val="single" w:sz="2" w:space="0" w:color="E3E3E3"/>
                              </w:divBdr>
                              <w:divsChild>
                                <w:div w:id="1603872883">
                                  <w:marLeft w:val="0"/>
                                  <w:marRight w:val="0"/>
                                  <w:marTop w:val="0"/>
                                  <w:marBottom w:val="0"/>
                                  <w:divBdr>
                                    <w:top w:val="single" w:sz="2" w:space="0" w:color="E3E3E3"/>
                                    <w:left w:val="single" w:sz="2" w:space="0" w:color="E3E3E3"/>
                                    <w:bottom w:val="single" w:sz="2" w:space="0" w:color="E3E3E3"/>
                                    <w:right w:val="single" w:sz="2" w:space="0" w:color="E3E3E3"/>
                                  </w:divBdr>
                                  <w:divsChild>
                                    <w:div w:id="12104603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14680550">
                      <w:marLeft w:val="0"/>
                      <w:marRight w:val="0"/>
                      <w:marTop w:val="0"/>
                      <w:marBottom w:val="0"/>
                      <w:divBdr>
                        <w:top w:val="single" w:sz="2" w:space="0" w:color="E3E3E3"/>
                        <w:left w:val="single" w:sz="2" w:space="0" w:color="E3E3E3"/>
                        <w:bottom w:val="single" w:sz="2" w:space="0" w:color="E3E3E3"/>
                        <w:right w:val="single" w:sz="2" w:space="0" w:color="E3E3E3"/>
                      </w:divBdr>
                      <w:divsChild>
                        <w:div w:id="1358236537">
                          <w:marLeft w:val="0"/>
                          <w:marRight w:val="0"/>
                          <w:marTop w:val="0"/>
                          <w:marBottom w:val="0"/>
                          <w:divBdr>
                            <w:top w:val="single" w:sz="2" w:space="0" w:color="E3E3E3"/>
                            <w:left w:val="single" w:sz="2" w:space="0" w:color="E3E3E3"/>
                            <w:bottom w:val="single" w:sz="2" w:space="0" w:color="E3E3E3"/>
                            <w:right w:val="single" w:sz="2" w:space="0" w:color="E3E3E3"/>
                          </w:divBdr>
                        </w:div>
                        <w:div w:id="249042112">
                          <w:marLeft w:val="0"/>
                          <w:marRight w:val="0"/>
                          <w:marTop w:val="0"/>
                          <w:marBottom w:val="0"/>
                          <w:divBdr>
                            <w:top w:val="single" w:sz="2" w:space="0" w:color="E3E3E3"/>
                            <w:left w:val="single" w:sz="2" w:space="0" w:color="E3E3E3"/>
                            <w:bottom w:val="single" w:sz="2" w:space="0" w:color="E3E3E3"/>
                            <w:right w:val="single" w:sz="2" w:space="0" w:color="E3E3E3"/>
                          </w:divBdr>
                          <w:divsChild>
                            <w:div w:id="628753238">
                              <w:marLeft w:val="0"/>
                              <w:marRight w:val="0"/>
                              <w:marTop w:val="0"/>
                              <w:marBottom w:val="0"/>
                              <w:divBdr>
                                <w:top w:val="single" w:sz="2" w:space="0" w:color="E3E3E3"/>
                                <w:left w:val="single" w:sz="2" w:space="0" w:color="E3E3E3"/>
                                <w:bottom w:val="single" w:sz="2" w:space="0" w:color="E3E3E3"/>
                                <w:right w:val="single" w:sz="2" w:space="0" w:color="E3E3E3"/>
                              </w:divBdr>
                              <w:divsChild>
                                <w:div w:id="1662272854">
                                  <w:marLeft w:val="0"/>
                                  <w:marRight w:val="0"/>
                                  <w:marTop w:val="0"/>
                                  <w:marBottom w:val="0"/>
                                  <w:divBdr>
                                    <w:top w:val="single" w:sz="2" w:space="0" w:color="E3E3E3"/>
                                    <w:left w:val="single" w:sz="2" w:space="0" w:color="E3E3E3"/>
                                    <w:bottom w:val="single" w:sz="2" w:space="0" w:color="E3E3E3"/>
                                    <w:right w:val="single" w:sz="2" w:space="0" w:color="E3E3E3"/>
                                  </w:divBdr>
                                  <w:divsChild>
                                    <w:div w:id="9281962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60119623">
                                  <w:marLeft w:val="0"/>
                                  <w:marRight w:val="0"/>
                                  <w:marTop w:val="0"/>
                                  <w:marBottom w:val="0"/>
                                  <w:divBdr>
                                    <w:top w:val="single" w:sz="2" w:space="0" w:color="E3E3E3"/>
                                    <w:left w:val="single" w:sz="2" w:space="0" w:color="E3E3E3"/>
                                    <w:bottom w:val="single" w:sz="2" w:space="0" w:color="E3E3E3"/>
                                    <w:right w:val="single" w:sz="2" w:space="0" w:color="E3E3E3"/>
                                  </w:divBdr>
                                  <w:divsChild>
                                    <w:div w:id="21127014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11409986">
          <w:marLeft w:val="0"/>
          <w:marRight w:val="0"/>
          <w:marTop w:val="0"/>
          <w:marBottom w:val="0"/>
          <w:divBdr>
            <w:top w:val="single" w:sz="2" w:space="0" w:color="E3E3E3"/>
            <w:left w:val="single" w:sz="2" w:space="0" w:color="E3E3E3"/>
            <w:bottom w:val="single" w:sz="2" w:space="0" w:color="E3E3E3"/>
            <w:right w:val="single" w:sz="2" w:space="0" w:color="E3E3E3"/>
          </w:divBdr>
          <w:divsChild>
            <w:div w:id="701789453">
              <w:marLeft w:val="0"/>
              <w:marRight w:val="0"/>
              <w:marTop w:val="100"/>
              <w:marBottom w:val="100"/>
              <w:divBdr>
                <w:top w:val="single" w:sz="2" w:space="0" w:color="E3E3E3"/>
                <w:left w:val="single" w:sz="2" w:space="0" w:color="E3E3E3"/>
                <w:bottom w:val="single" w:sz="2" w:space="0" w:color="E3E3E3"/>
                <w:right w:val="single" w:sz="2" w:space="0" w:color="E3E3E3"/>
              </w:divBdr>
              <w:divsChild>
                <w:div w:id="369846167">
                  <w:marLeft w:val="0"/>
                  <w:marRight w:val="0"/>
                  <w:marTop w:val="0"/>
                  <w:marBottom w:val="0"/>
                  <w:divBdr>
                    <w:top w:val="single" w:sz="2" w:space="0" w:color="E3E3E3"/>
                    <w:left w:val="single" w:sz="2" w:space="0" w:color="E3E3E3"/>
                    <w:bottom w:val="single" w:sz="2" w:space="0" w:color="E3E3E3"/>
                    <w:right w:val="single" w:sz="2" w:space="0" w:color="E3E3E3"/>
                  </w:divBdr>
                  <w:divsChild>
                    <w:div w:id="1634168803">
                      <w:marLeft w:val="0"/>
                      <w:marRight w:val="0"/>
                      <w:marTop w:val="0"/>
                      <w:marBottom w:val="0"/>
                      <w:divBdr>
                        <w:top w:val="single" w:sz="2" w:space="0" w:color="E3E3E3"/>
                        <w:left w:val="single" w:sz="2" w:space="0" w:color="E3E3E3"/>
                        <w:bottom w:val="single" w:sz="2" w:space="0" w:color="E3E3E3"/>
                        <w:right w:val="single" w:sz="2" w:space="0" w:color="E3E3E3"/>
                      </w:divBdr>
                      <w:divsChild>
                        <w:div w:id="1745570380">
                          <w:marLeft w:val="0"/>
                          <w:marRight w:val="0"/>
                          <w:marTop w:val="0"/>
                          <w:marBottom w:val="0"/>
                          <w:divBdr>
                            <w:top w:val="single" w:sz="2" w:space="0" w:color="E3E3E3"/>
                            <w:left w:val="single" w:sz="2" w:space="0" w:color="E3E3E3"/>
                            <w:bottom w:val="single" w:sz="2" w:space="0" w:color="E3E3E3"/>
                            <w:right w:val="single" w:sz="2" w:space="0" w:color="E3E3E3"/>
                          </w:divBdr>
                          <w:divsChild>
                            <w:div w:id="406616302">
                              <w:marLeft w:val="0"/>
                              <w:marRight w:val="0"/>
                              <w:marTop w:val="0"/>
                              <w:marBottom w:val="0"/>
                              <w:divBdr>
                                <w:top w:val="single" w:sz="2" w:space="0" w:color="E3E3E3"/>
                                <w:left w:val="single" w:sz="2" w:space="0" w:color="E3E3E3"/>
                                <w:bottom w:val="single" w:sz="2" w:space="0" w:color="E3E3E3"/>
                                <w:right w:val="single" w:sz="2" w:space="0" w:color="E3E3E3"/>
                              </w:divBdr>
                              <w:divsChild>
                                <w:div w:id="597327194">
                                  <w:marLeft w:val="0"/>
                                  <w:marRight w:val="0"/>
                                  <w:marTop w:val="0"/>
                                  <w:marBottom w:val="0"/>
                                  <w:divBdr>
                                    <w:top w:val="single" w:sz="2" w:space="0" w:color="E3E3E3"/>
                                    <w:left w:val="single" w:sz="2" w:space="0" w:color="E3E3E3"/>
                                    <w:bottom w:val="single" w:sz="2" w:space="0" w:color="E3E3E3"/>
                                    <w:right w:val="single" w:sz="2" w:space="0" w:color="E3E3E3"/>
                                  </w:divBdr>
                                  <w:divsChild>
                                    <w:div w:id="8369609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60013304">
                      <w:marLeft w:val="0"/>
                      <w:marRight w:val="0"/>
                      <w:marTop w:val="0"/>
                      <w:marBottom w:val="0"/>
                      <w:divBdr>
                        <w:top w:val="single" w:sz="2" w:space="0" w:color="E3E3E3"/>
                        <w:left w:val="single" w:sz="2" w:space="0" w:color="E3E3E3"/>
                        <w:bottom w:val="single" w:sz="2" w:space="0" w:color="E3E3E3"/>
                        <w:right w:val="single" w:sz="2" w:space="0" w:color="E3E3E3"/>
                      </w:divBdr>
                      <w:divsChild>
                        <w:div w:id="1908564424">
                          <w:marLeft w:val="0"/>
                          <w:marRight w:val="0"/>
                          <w:marTop w:val="0"/>
                          <w:marBottom w:val="0"/>
                          <w:divBdr>
                            <w:top w:val="single" w:sz="2" w:space="0" w:color="E3E3E3"/>
                            <w:left w:val="single" w:sz="2" w:space="0" w:color="E3E3E3"/>
                            <w:bottom w:val="single" w:sz="2" w:space="0" w:color="E3E3E3"/>
                            <w:right w:val="single" w:sz="2" w:space="0" w:color="E3E3E3"/>
                          </w:divBdr>
                        </w:div>
                        <w:div w:id="719018294">
                          <w:marLeft w:val="0"/>
                          <w:marRight w:val="0"/>
                          <w:marTop w:val="0"/>
                          <w:marBottom w:val="0"/>
                          <w:divBdr>
                            <w:top w:val="single" w:sz="2" w:space="0" w:color="E3E3E3"/>
                            <w:left w:val="single" w:sz="2" w:space="0" w:color="E3E3E3"/>
                            <w:bottom w:val="single" w:sz="2" w:space="0" w:color="E3E3E3"/>
                            <w:right w:val="single" w:sz="2" w:space="0" w:color="E3E3E3"/>
                          </w:divBdr>
                          <w:divsChild>
                            <w:div w:id="1684817943">
                              <w:marLeft w:val="0"/>
                              <w:marRight w:val="0"/>
                              <w:marTop w:val="0"/>
                              <w:marBottom w:val="0"/>
                              <w:divBdr>
                                <w:top w:val="single" w:sz="2" w:space="0" w:color="E3E3E3"/>
                                <w:left w:val="single" w:sz="2" w:space="0" w:color="E3E3E3"/>
                                <w:bottom w:val="single" w:sz="2" w:space="0" w:color="E3E3E3"/>
                                <w:right w:val="single" w:sz="2" w:space="0" w:color="E3E3E3"/>
                              </w:divBdr>
                              <w:divsChild>
                                <w:div w:id="148448932">
                                  <w:marLeft w:val="0"/>
                                  <w:marRight w:val="0"/>
                                  <w:marTop w:val="0"/>
                                  <w:marBottom w:val="0"/>
                                  <w:divBdr>
                                    <w:top w:val="single" w:sz="2" w:space="0" w:color="E3E3E3"/>
                                    <w:left w:val="single" w:sz="2" w:space="0" w:color="E3E3E3"/>
                                    <w:bottom w:val="single" w:sz="2" w:space="0" w:color="E3E3E3"/>
                                    <w:right w:val="single" w:sz="2" w:space="0" w:color="E3E3E3"/>
                                  </w:divBdr>
                                  <w:divsChild>
                                    <w:div w:id="17175060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72703968">
          <w:marLeft w:val="0"/>
          <w:marRight w:val="0"/>
          <w:marTop w:val="0"/>
          <w:marBottom w:val="0"/>
          <w:divBdr>
            <w:top w:val="single" w:sz="2" w:space="0" w:color="E3E3E3"/>
            <w:left w:val="single" w:sz="2" w:space="0" w:color="E3E3E3"/>
            <w:bottom w:val="single" w:sz="2" w:space="0" w:color="E3E3E3"/>
            <w:right w:val="single" w:sz="2" w:space="0" w:color="E3E3E3"/>
          </w:divBdr>
          <w:divsChild>
            <w:div w:id="6947275">
              <w:marLeft w:val="0"/>
              <w:marRight w:val="0"/>
              <w:marTop w:val="100"/>
              <w:marBottom w:val="100"/>
              <w:divBdr>
                <w:top w:val="single" w:sz="2" w:space="0" w:color="E3E3E3"/>
                <w:left w:val="single" w:sz="2" w:space="0" w:color="E3E3E3"/>
                <w:bottom w:val="single" w:sz="2" w:space="0" w:color="E3E3E3"/>
                <w:right w:val="single" w:sz="2" w:space="0" w:color="E3E3E3"/>
              </w:divBdr>
              <w:divsChild>
                <w:div w:id="75833566">
                  <w:marLeft w:val="0"/>
                  <w:marRight w:val="0"/>
                  <w:marTop w:val="0"/>
                  <w:marBottom w:val="0"/>
                  <w:divBdr>
                    <w:top w:val="single" w:sz="2" w:space="0" w:color="E3E3E3"/>
                    <w:left w:val="single" w:sz="2" w:space="0" w:color="E3E3E3"/>
                    <w:bottom w:val="single" w:sz="2" w:space="0" w:color="E3E3E3"/>
                    <w:right w:val="single" w:sz="2" w:space="0" w:color="E3E3E3"/>
                  </w:divBdr>
                  <w:divsChild>
                    <w:div w:id="1238982940">
                      <w:marLeft w:val="0"/>
                      <w:marRight w:val="0"/>
                      <w:marTop w:val="0"/>
                      <w:marBottom w:val="0"/>
                      <w:divBdr>
                        <w:top w:val="single" w:sz="2" w:space="0" w:color="E3E3E3"/>
                        <w:left w:val="single" w:sz="2" w:space="0" w:color="E3E3E3"/>
                        <w:bottom w:val="single" w:sz="2" w:space="0" w:color="E3E3E3"/>
                        <w:right w:val="single" w:sz="2" w:space="0" w:color="E3E3E3"/>
                      </w:divBdr>
                      <w:divsChild>
                        <w:div w:id="1155150930">
                          <w:marLeft w:val="0"/>
                          <w:marRight w:val="0"/>
                          <w:marTop w:val="0"/>
                          <w:marBottom w:val="0"/>
                          <w:divBdr>
                            <w:top w:val="single" w:sz="2" w:space="0" w:color="E3E3E3"/>
                            <w:left w:val="single" w:sz="2" w:space="0" w:color="E3E3E3"/>
                            <w:bottom w:val="single" w:sz="2" w:space="0" w:color="E3E3E3"/>
                            <w:right w:val="single" w:sz="2" w:space="0" w:color="E3E3E3"/>
                          </w:divBdr>
                          <w:divsChild>
                            <w:div w:id="1953707404">
                              <w:marLeft w:val="0"/>
                              <w:marRight w:val="0"/>
                              <w:marTop w:val="0"/>
                              <w:marBottom w:val="0"/>
                              <w:divBdr>
                                <w:top w:val="single" w:sz="2" w:space="0" w:color="E3E3E3"/>
                                <w:left w:val="single" w:sz="2" w:space="0" w:color="E3E3E3"/>
                                <w:bottom w:val="single" w:sz="2" w:space="0" w:color="E3E3E3"/>
                                <w:right w:val="single" w:sz="2" w:space="0" w:color="E3E3E3"/>
                              </w:divBdr>
                              <w:divsChild>
                                <w:div w:id="1072239517">
                                  <w:marLeft w:val="0"/>
                                  <w:marRight w:val="0"/>
                                  <w:marTop w:val="0"/>
                                  <w:marBottom w:val="0"/>
                                  <w:divBdr>
                                    <w:top w:val="single" w:sz="2" w:space="0" w:color="E3E3E3"/>
                                    <w:left w:val="single" w:sz="2" w:space="0" w:color="E3E3E3"/>
                                    <w:bottom w:val="single" w:sz="2" w:space="0" w:color="E3E3E3"/>
                                    <w:right w:val="single" w:sz="2" w:space="0" w:color="E3E3E3"/>
                                  </w:divBdr>
                                  <w:divsChild>
                                    <w:div w:id="852455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50910087">
                      <w:marLeft w:val="0"/>
                      <w:marRight w:val="0"/>
                      <w:marTop w:val="0"/>
                      <w:marBottom w:val="0"/>
                      <w:divBdr>
                        <w:top w:val="single" w:sz="2" w:space="0" w:color="E3E3E3"/>
                        <w:left w:val="single" w:sz="2" w:space="0" w:color="E3E3E3"/>
                        <w:bottom w:val="single" w:sz="2" w:space="0" w:color="E3E3E3"/>
                        <w:right w:val="single" w:sz="2" w:space="0" w:color="E3E3E3"/>
                      </w:divBdr>
                      <w:divsChild>
                        <w:div w:id="233584774">
                          <w:marLeft w:val="0"/>
                          <w:marRight w:val="0"/>
                          <w:marTop w:val="0"/>
                          <w:marBottom w:val="0"/>
                          <w:divBdr>
                            <w:top w:val="single" w:sz="2" w:space="0" w:color="E3E3E3"/>
                            <w:left w:val="single" w:sz="2" w:space="0" w:color="E3E3E3"/>
                            <w:bottom w:val="single" w:sz="2" w:space="0" w:color="E3E3E3"/>
                            <w:right w:val="single" w:sz="2" w:space="0" w:color="E3E3E3"/>
                          </w:divBdr>
                        </w:div>
                        <w:div w:id="424231416">
                          <w:marLeft w:val="0"/>
                          <w:marRight w:val="0"/>
                          <w:marTop w:val="0"/>
                          <w:marBottom w:val="0"/>
                          <w:divBdr>
                            <w:top w:val="single" w:sz="2" w:space="0" w:color="E3E3E3"/>
                            <w:left w:val="single" w:sz="2" w:space="0" w:color="E3E3E3"/>
                            <w:bottom w:val="single" w:sz="2" w:space="0" w:color="E3E3E3"/>
                            <w:right w:val="single" w:sz="2" w:space="0" w:color="E3E3E3"/>
                          </w:divBdr>
                          <w:divsChild>
                            <w:div w:id="1052390087">
                              <w:marLeft w:val="0"/>
                              <w:marRight w:val="0"/>
                              <w:marTop w:val="0"/>
                              <w:marBottom w:val="0"/>
                              <w:divBdr>
                                <w:top w:val="single" w:sz="2" w:space="0" w:color="E3E3E3"/>
                                <w:left w:val="single" w:sz="2" w:space="0" w:color="E3E3E3"/>
                                <w:bottom w:val="single" w:sz="2" w:space="0" w:color="E3E3E3"/>
                                <w:right w:val="single" w:sz="2" w:space="0" w:color="E3E3E3"/>
                              </w:divBdr>
                              <w:divsChild>
                                <w:div w:id="619990573">
                                  <w:marLeft w:val="0"/>
                                  <w:marRight w:val="0"/>
                                  <w:marTop w:val="0"/>
                                  <w:marBottom w:val="0"/>
                                  <w:divBdr>
                                    <w:top w:val="single" w:sz="2" w:space="0" w:color="E3E3E3"/>
                                    <w:left w:val="single" w:sz="2" w:space="0" w:color="E3E3E3"/>
                                    <w:bottom w:val="single" w:sz="2" w:space="0" w:color="E3E3E3"/>
                                    <w:right w:val="single" w:sz="2" w:space="0" w:color="E3E3E3"/>
                                  </w:divBdr>
                                  <w:divsChild>
                                    <w:div w:id="1568422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59095131">
          <w:marLeft w:val="0"/>
          <w:marRight w:val="0"/>
          <w:marTop w:val="0"/>
          <w:marBottom w:val="0"/>
          <w:divBdr>
            <w:top w:val="single" w:sz="2" w:space="0" w:color="E3E3E3"/>
            <w:left w:val="single" w:sz="2" w:space="0" w:color="E3E3E3"/>
            <w:bottom w:val="single" w:sz="2" w:space="0" w:color="E3E3E3"/>
            <w:right w:val="single" w:sz="2" w:space="0" w:color="E3E3E3"/>
          </w:divBdr>
          <w:divsChild>
            <w:div w:id="2009475327">
              <w:marLeft w:val="0"/>
              <w:marRight w:val="0"/>
              <w:marTop w:val="100"/>
              <w:marBottom w:val="100"/>
              <w:divBdr>
                <w:top w:val="single" w:sz="2" w:space="0" w:color="E3E3E3"/>
                <w:left w:val="single" w:sz="2" w:space="0" w:color="E3E3E3"/>
                <w:bottom w:val="single" w:sz="2" w:space="0" w:color="E3E3E3"/>
                <w:right w:val="single" w:sz="2" w:space="0" w:color="E3E3E3"/>
              </w:divBdr>
              <w:divsChild>
                <w:div w:id="418986291">
                  <w:marLeft w:val="0"/>
                  <w:marRight w:val="0"/>
                  <w:marTop w:val="0"/>
                  <w:marBottom w:val="0"/>
                  <w:divBdr>
                    <w:top w:val="single" w:sz="2" w:space="0" w:color="E3E3E3"/>
                    <w:left w:val="single" w:sz="2" w:space="0" w:color="E3E3E3"/>
                    <w:bottom w:val="single" w:sz="2" w:space="0" w:color="E3E3E3"/>
                    <w:right w:val="single" w:sz="2" w:space="0" w:color="E3E3E3"/>
                  </w:divBdr>
                  <w:divsChild>
                    <w:div w:id="808933639">
                      <w:marLeft w:val="0"/>
                      <w:marRight w:val="0"/>
                      <w:marTop w:val="0"/>
                      <w:marBottom w:val="0"/>
                      <w:divBdr>
                        <w:top w:val="single" w:sz="2" w:space="0" w:color="E3E3E3"/>
                        <w:left w:val="single" w:sz="2" w:space="0" w:color="E3E3E3"/>
                        <w:bottom w:val="single" w:sz="2" w:space="0" w:color="E3E3E3"/>
                        <w:right w:val="single" w:sz="2" w:space="0" w:color="E3E3E3"/>
                      </w:divBdr>
                      <w:divsChild>
                        <w:div w:id="71390352">
                          <w:marLeft w:val="0"/>
                          <w:marRight w:val="0"/>
                          <w:marTop w:val="0"/>
                          <w:marBottom w:val="0"/>
                          <w:divBdr>
                            <w:top w:val="single" w:sz="2" w:space="0" w:color="E3E3E3"/>
                            <w:left w:val="single" w:sz="2" w:space="0" w:color="E3E3E3"/>
                            <w:bottom w:val="single" w:sz="2" w:space="0" w:color="E3E3E3"/>
                            <w:right w:val="single" w:sz="2" w:space="0" w:color="E3E3E3"/>
                          </w:divBdr>
                          <w:divsChild>
                            <w:div w:id="211306458">
                              <w:marLeft w:val="0"/>
                              <w:marRight w:val="0"/>
                              <w:marTop w:val="0"/>
                              <w:marBottom w:val="0"/>
                              <w:divBdr>
                                <w:top w:val="single" w:sz="2" w:space="0" w:color="E3E3E3"/>
                                <w:left w:val="single" w:sz="2" w:space="0" w:color="E3E3E3"/>
                                <w:bottom w:val="single" w:sz="2" w:space="0" w:color="E3E3E3"/>
                                <w:right w:val="single" w:sz="2" w:space="0" w:color="E3E3E3"/>
                              </w:divBdr>
                              <w:divsChild>
                                <w:div w:id="1823616243">
                                  <w:marLeft w:val="0"/>
                                  <w:marRight w:val="0"/>
                                  <w:marTop w:val="0"/>
                                  <w:marBottom w:val="0"/>
                                  <w:divBdr>
                                    <w:top w:val="single" w:sz="2" w:space="0" w:color="E3E3E3"/>
                                    <w:left w:val="single" w:sz="2" w:space="0" w:color="E3E3E3"/>
                                    <w:bottom w:val="single" w:sz="2" w:space="0" w:color="E3E3E3"/>
                                    <w:right w:val="single" w:sz="2" w:space="0" w:color="E3E3E3"/>
                                  </w:divBdr>
                                  <w:divsChild>
                                    <w:div w:id="4059994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89331881">
                      <w:marLeft w:val="0"/>
                      <w:marRight w:val="0"/>
                      <w:marTop w:val="0"/>
                      <w:marBottom w:val="0"/>
                      <w:divBdr>
                        <w:top w:val="single" w:sz="2" w:space="0" w:color="E3E3E3"/>
                        <w:left w:val="single" w:sz="2" w:space="0" w:color="E3E3E3"/>
                        <w:bottom w:val="single" w:sz="2" w:space="0" w:color="E3E3E3"/>
                        <w:right w:val="single" w:sz="2" w:space="0" w:color="E3E3E3"/>
                      </w:divBdr>
                      <w:divsChild>
                        <w:div w:id="1958636903">
                          <w:marLeft w:val="0"/>
                          <w:marRight w:val="0"/>
                          <w:marTop w:val="0"/>
                          <w:marBottom w:val="0"/>
                          <w:divBdr>
                            <w:top w:val="single" w:sz="2" w:space="0" w:color="E3E3E3"/>
                            <w:left w:val="single" w:sz="2" w:space="0" w:color="E3E3E3"/>
                            <w:bottom w:val="single" w:sz="2" w:space="0" w:color="E3E3E3"/>
                            <w:right w:val="single" w:sz="2" w:space="0" w:color="E3E3E3"/>
                          </w:divBdr>
                        </w:div>
                        <w:div w:id="982195496">
                          <w:marLeft w:val="0"/>
                          <w:marRight w:val="0"/>
                          <w:marTop w:val="0"/>
                          <w:marBottom w:val="0"/>
                          <w:divBdr>
                            <w:top w:val="single" w:sz="2" w:space="0" w:color="E3E3E3"/>
                            <w:left w:val="single" w:sz="2" w:space="0" w:color="E3E3E3"/>
                            <w:bottom w:val="single" w:sz="2" w:space="0" w:color="E3E3E3"/>
                            <w:right w:val="single" w:sz="2" w:space="0" w:color="E3E3E3"/>
                          </w:divBdr>
                          <w:divsChild>
                            <w:div w:id="1473281371">
                              <w:marLeft w:val="0"/>
                              <w:marRight w:val="0"/>
                              <w:marTop w:val="0"/>
                              <w:marBottom w:val="0"/>
                              <w:divBdr>
                                <w:top w:val="single" w:sz="2" w:space="0" w:color="E3E3E3"/>
                                <w:left w:val="single" w:sz="2" w:space="0" w:color="E3E3E3"/>
                                <w:bottom w:val="single" w:sz="2" w:space="0" w:color="E3E3E3"/>
                                <w:right w:val="single" w:sz="2" w:space="0" w:color="E3E3E3"/>
                              </w:divBdr>
                              <w:divsChild>
                                <w:div w:id="1593078164">
                                  <w:marLeft w:val="0"/>
                                  <w:marRight w:val="0"/>
                                  <w:marTop w:val="0"/>
                                  <w:marBottom w:val="0"/>
                                  <w:divBdr>
                                    <w:top w:val="single" w:sz="2" w:space="0" w:color="E3E3E3"/>
                                    <w:left w:val="single" w:sz="2" w:space="0" w:color="E3E3E3"/>
                                    <w:bottom w:val="single" w:sz="2" w:space="0" w:color="E3E3E3"/>
                                    <w:right w:val="single" w:sz="2" w:space="0" w:color="E3E3E3"/>
                                  </w:divBdr>
                                  <w:divsChild>
                                    <w:div w:id="9569869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49287663">
          <w:marLeft w:val="0"/>
          <w:marRight w:val="0"/>
          <w:marTop w:val="0"/>
          <w:marBottom w:val="0"/>
          <w:divBdr>
            <w:top w:val="single" w:sz="2" w:space="0" w:color="E3E3E3"/>
            <w:left w:val="single" w:sz="2" w:space="0" w:color="E3E3E3"/>
            <w:bottom w:val="single" w:sz="2" w:space="0" w:color="E3E3E3"/>
            <w:right w:val="single" w:sz="2" w:space="0" w:color="E3E3E3"/>
          </w:divBdr>
          <w:divsChild>
            <w:div w:id="1410039803">
              <w:marLeft w:val="0"/>
              <w:marRight w:val="0"/>
              <w:marTop w:val="100"/>
              <w:marBottom w:val="100"/>
              <w:divBdr>
                <w:top w:val="single" w:sz="2" w:space="0" w:color="E3E3E3"/>
                <w:left w:val="single" w:sz="2" w:space="0" w:color="E3E3E3"/>
                <w:bottom w:val="single" w:sz="2" w:space="0" w:color="E3E3E3"/>
                <w:right w:val="single" w:sz="2" w:space="0" w:color="E3E3E3"/>
              </w:divBdr>
              <w:divsChild>
                <w:div w:id="271134212">
                  <w:marLeft w:val="0"/>
                  <w:marRight w:val="0"/>
                  <w:marTop w:val="0"/>
                  <w:marBottom w:val="0"/>
                  <w:divBdr>
                    <w:top w:val="single" w:sz="2" w:space="0" w:color="E3E3E3"/>
                    <w:left w:val="single" w:sz="2" w:space="0" w:color="E3E3E3"/>
                    <w:bottom w:val="single" w:sz="2" w:space="0" w:color="E3E3E3"/>
                    <w:right w:val="single" w:sz="2" w:space="0" w:color="E3E3E3"/>
                  </w:divBdr>
                  <w:divsChild>
                    <w:div w:id="1920822326">
                      <w:marLeft w:val="0"/>
                      <w:marRight w:val="0"/>
                      <w:marTop w:val="0"/>
                      <w:marBottom w:val="0"/>
                      <w:divBdr>
                        <w:top w:val="single" w:sz="2" w:space="0" w:color="E3E3E3"/>
                        <w:left w:val="single" w:sz="2" w:space="0" w:color="E3E3E3"/>
                        <w:bottom w:val="single" w:sz="2" w:space="0" w:color="E3E3E3"/>
                        <w:right w:val="single" w:sz="2" w:space="0" w:color="E3E3E3"/>
                      </w:divBdr>
                      <w:divsChild>
                        <w:div w:id="171377474">
                          <w:marLeft w:val="0"/>
                          <w:marRight w:val="0"/>
                          <w:marTop w:val="0"/>
                          <w:marBottom w:val="0"/>
                          <w:divBdr>
                            <w:top w:val="single" w:sz="2" w:space="0" w:color="E3E3E3"/>
                            <w:left w:val="single" w:sz="2" w:space="0" w:color="E3E3E3"/>
                            <w:bottom w:val="single" w:sz="2" w:space="0" w:color="E3E3E3"/>
                            <w:right w:val="single" w:sz="2" w:space="0" w:color="E3E3E3"/>
                          </w:divBdr>
                          <w:divsChild>
                            <w:div w:id="164320963">
                              <w:marLeft w:val="0"/>
                              <w:marRight w:val="0"/>
                              <w:marTop w:val="0"/>
                              <w:marBottom w:val="0"/>
                              <w:divBdr>
                                <w:top w:val="single" w:sz="2" w:space="0" w:color="E3E3E3"/>
                                <w:left w:val="single" w:sz="2" w:space="0" w:color="E3E3E3"/>
                                <w:bottom w:val="single" w:sz="2" w:space="0" w:color="E3E3E3"/>
                                <w:right w:val="single" w:sz="2" w:space="0" w:color="E3E3E3"/>
                              </w:divBdr>
                              <w:divsChild>
                                <w:div w:id="185218309">
                                  <w:marLeft w:val="0"/>
                                  <w:marRight w:val="0"/>
                                  <w:marTop w:val="0"/>
                                  <w:marBottom w:val="0"/>
                                  <w:divBdr>
                                    <w:top w:val="single" w:sz="2" w:space="0" w:color="E3E3E3"/>
                                    <w:left w:val="single" w:sz="2" w:space="0" w:color="E3E3E3"/>
                                    <w:bottom w:val="single" w:sz="2" w:space="0" w:color="E3E3E3"/>
                                    <w:right w:val="single" w:sz="2" w:space="0" w:color="E3E3E3"/>
                                  </w:divBdr>
                                  <w:divsChild>
                                    <w:div w:id="16222960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92313644">
                      <w:marLeft w:val="0"/>
                      <w:marRight w:val="0"/>
                      <w:marTop w:val="0"/>
                      <w:marBottom w:val="0"/>
                      <w:divBdr>
                        <w:top w:val="single" w:sz="2" w:space="0" w:color="E3E3E3"/>
                        <w:left w:val="single" w:sz="2" w:space="0" w:color="E3E3E3"/>
                        <w:bottom w:val="single" w:sz="2" w:space="0" w:color="E3E3E3"/>
                        <w:right w:val="single" w:sz="2" w:space="0" w:color="E3E3E3"/>
                      </w:divBdr>
                      <w:divsChild>
                        <w:div w:id="191772676">
                          <w:marLeft w:val="0"/>
                          <w:marRight w:val="0"/>
                          <w:marTop w:val="0"/>
                          <w:marBottom w:val="0"/>
                          <w:divBdr>
                            <w:top w:val="single" w:sz="2" w:space="0" w:color="E3E3E3"/>
                            <w:left w:val="single" w:sz="2" w:space="0" w:color="E3E3E3"/>
                            <w:bottom w:val="single" w:sz="2" w:space="0" w:color="E3E3E3"/>
                            <w:right w:val="single" w:sz="2" w:space="0" w:color="E3E3E3"/>
                          </w:divBdr>
                        </w:div>
                        <w:div w:id="1941178542">
                          <w:marLeft w:val="0"/>
                          <w:marRight w:val="0"/>
                          <w:marTop w:val="0"/>
                          <w:marBottom w:val="0"/>
                          <w:divBdr>
                            <w:top w:val="single" w:sz="2" w:space="0" w:color="E3E3E3"/>
                            <w:left w:val="single" w:sz="2" w:space="0" w:color="E3E3E3"/>
                            <w:bottom w:val="single" w:sz="2" w:space="0" w:color="E3E3E3"/>
                            <w:right w:val="single" w:sz="2" w:space="0" w:color="E3E3E3"/>
                          </w:divBdr>
                          <w:divsChild>
                            <w:div w:id="1595163272">
                              <w:marLeft w:val="0"/>
                              <w:marRight w:val="0"/>
                              <w:marTop w:val="0"/>
                              <w:marBottom w:val="0"/>
                              <w:divBdr>
                                <w:top w:val="single" w:sz="2" w:space="0" w:color="E3E3E3"/>
                                <w:left w:val="single" w:sz="2" w:space="0" w:color="E3E3E3"/>
                                <w:bottom w:val="single" w:sz="2" w:space="0" w:color="E3E3E3"/>
                                <w:right w:val="single" w:sz="2" w:space="0" w:color="E3E3E3"/>
                              </w:divBdr>
                              <w:divsChild>
                                <w:div w:id="1783766864">
                                  <w:marLeft w:val="0"/>
                                  <w:marRight w:val="0"/>
                                  <w:marTop w:val="0"/>
                                  <w:marBottom w:val="0"/>
                                  <w:divBdr>
                                    <w:top w:val="single" w:sz="2" w:space="0" w:color="E3E3E3"/>
                                    <w:left w:val="single" w:sz="2" w:space="0" w:color="E3E3E3"/>
                                    <w:bottom w:val="single" w:sz="2" w:space="0" w:color="E3E3E3"/>
                                    <w:right w:val="single" w:sz="2" w:space="0" w:color="E3E3E3"/>
                                  </w:divBdr>
                                  <w:divsChild>
                                    <w:div w:id="1002285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03089285">
          <w:marLeft w:val="0"/>
          <w:marRight w:val="0"/>
          <w:marTop w:val="0"/>
          <w:marBottom w:val="0"/>
          <w:divBdr>
            <w:top w:val="single" w:sz="2" w:space="0" w:color="E3E3E3"/>
            <w:left w:val="single" w:sz="2" w:space="0" w:color="E3E3E3"/>
            <w:bottom w:val="single" w:sz="2" w:space="0" w:color="E3E3E3"/>
            <w:right w:val="single" w:sz="2" w:space="0" w:color="E3E3E3"/>
          </w:divBdr>
          <w:divsChild>
            <w:div w:id="120174183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0771836">
                  <w:marLeft w:val="0"/>
                  <w:marRight w:val="0"/>
                  <w:marTop w:val="0"/>
                  <w:marBottom w:val="0"/>
                  <w:divBdr>
                    <w:top w:val="single" w:sz="2" w:space="0" w:color="E3E3E3"/>
                    <w:left w:val="single" w:sz="2" w:space="0" w:color="E3E3E3"/>
                    <w:bottom w:val="single" w:sz="2" w:space="0" w:color="E3E3E3"/>
                    <w:right w:val="single" w:sz="2" w:space="0" w:color="E3E3E3"/>
                  </w:divBdr>
                  <w:divsChild>
                    <w:div w:id="1865289242">
                      <w:marLeft w:val="0"/>
                      <w:marRight w:val="0"/>
                      <w:marTop w:val="0"/>
                      <w:marBottom w:val="0"/>
                      <w:divBdr>
                        <w:top w:val="single" w:sz="2" w:space="0" w:color="E3E3E3"/>
                        <w:left w:val="single" w:sz="2" w:space="0" w:color="E3E3E3"/>
                        <w:bottom w:val="single" w:sz="2" w:space="0" w:color="E3E3E3"/>
                        <w:right w:val="single" w:sz="2" w:space="0" w:color="E3E3E3"/>
                      </w:divBdr>
                      <w:divsChild>
                        <w:div w:id="1199777934">
                          <w:marLeft w:val="0"/>
                          <w:marRight w:val="0"/>
                          <w:marTop w:val="0"/>
                          <w:marBottom w:val="0"/>
                          <w:divBdr>
                            <w:top w:val="single" w:sz="2" w:space="0" w:color="E3E3E3"/>
                            <w:left w:val="single" w:sz="2" w:space="0" w:color="E3E3E3"/>
                            <w:bottom w:val="single" w:sz="2" w:space="0" w:color="E3E3E3"/>
                            <w:right w:val="single" w:sz="2" w:space="0" w:color="E3E3E3"/>
                          </w:divBdr>
                          <w:divsChild>
                            <w:div w:id="2107967667">
                              <w:marLeft w:val="0"/>
                              <w:marRight w:val="0"/>
                              <w:marTop w:val="0"/>
                              <w:marBottom w:val="0"/>
                              <w:divBdr>
                                <w:top w:val="single" w:sz="2" w:space="0" w:color="E3E3E3"/>
                                <w:left w:val="single" w:sz="2" w:space="0" w:color="E3E3E3"/>
                                <w:bottom w:val="single" w:sz="2" w:space="0" w:color="E3E3E3"/>
                                <w:right w:val="single" w:sz="2" w:space="0" w:color="E3E3E3"/>
                              </w:divBdr>
                              <w:divsChild>
                                <w:div w:id="232392781">
                                  <w:marLeft w:val="0"/>
                                  <w:marRight w:val="0"/>
                                  <w:marTop w:val="0"/>
                                  <w:marBottom w:val="0"/>
                                  <w:divBdr>
                                    <w:top w:val="single" w:sz="2" w:space="0" w:color="E3E3E3"/>
                                    <w:left w:val="single" w:sz="2" w:space="0" w:color="E3E3E3"/>
                                    <w:bottom w:val="single" w:sz="2" w:space="0" w:color="E3E3E3"/>
                                    <w:right w:val="single" w:sz="2" w:space="0" w:color="E3E3E3"/>
                                  </w:divBdr>
                                  <w:divsChild>
                                    <w:div w:id="13332160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24739851">
                      <w:marLeft w:val="0"/>
                      <w:marRight w:val="0"/>
                      <w:marTop w:val="0"/>
                      <w:marBottom w:val="0"/>
                      <w:divBdr>
                        <w:top w:val="single" w:sz="2" w:space="0" w:color="E3E3E3"/>
                        <w:left w:val="single" w:sz="2" w:space="0" w:color="E3E3E3"/>
                        <w:bottom w:val="single" w:sz="2" w:space="0" w:color="E3E3E3"/>
                        <w:right w:val="single" w:sz="2" w:space="0" w:color="E3E3E3"/>
                      </w:divBdr>
                      <w:divsChild>
                        <w:div w:id="1952473681">
                          <w:marLeft w:val="0"/>
                          <w:marRight w:val="0"/>
                          <w:marTop w:val="0"/>
                          <w:marBottom w:val="0"/>
                          <w:divBdr>
                            <w:top w:val="single" w:sz="2" w:space="0" w:color="E3E3E3"/>
                            <w:left w:val="single" w:sz="2" w:space="0" w:color="E3E3E3"/>
                            <w:bottom w:val="single" w:sz="2" w:space="0" w:color="E3E3E3"/>
                            <w:right w:val="single" w:sz="2" w:space="0" w:color="E3E3E3"/>
                          </w:divBdr>
                        </w:div>
                        <w:div w:id="1103920390">
                          <w:marLeft w:val="0"/>
                          <w:marRight w:val="0"/>
                          <w:marTop w:val="0"/>
                          <w:marBottom w:val="0"/>
                          <w:divBdr>
                            <w:top w:val="single" w:sz="2" w:space="0" w:color="E3E3E3"/>
                            <w:left w:val="single" w:sz="2" w:space="0" w:color="E3E3E3"/>
                            <w:bottom w:val="single" w:sz="2" w:space="0" w:color="E3E3E3"/>
                            <w:right w:val="single" w:sz="2" w:space="0" w:color="E3E3E3"/>
                          </w:divBdr>
                          <w:divsChild>
                            <w:div w:id="351304614">
                              <w:marLeft w:val="0"/>
                              <w:marRight w:val="0"/>
                              <w:marTop w:val="0"/>
                              <w:marBottom w:val="0"/>
                              <w:divBdr>
                                <w:top w:val="single" w:sz="2" w:space="0" w:color="E3E3E3"/>
                                <w:left w:val="single" w:sz="2" w:space="0" w:color="E3E3E3"/>
                                <w:bottom w:val="single" w:sz="2" w:space="0" w:color="E3E3E3"/>
                                <w:right w:val="single" w:sz="2" w:space="0" w:color="E3E3E3"/>
                              </w:divBdr>
                              <w:divsChild>
                                <w:div w:id="2082605467">
                                  <w:marLeft w:val="0"/>
                                  <w:marRight w:val="0"/>
                                  <w:marTop w:val="0"/>
                                  <w:marBottom w:val="0"/>
                                  <w:divBdr>
                                    <w:top w:val="single" w:sz="2" w:space="0" w:color="E3E3E3"/>
                                    <w:left w:val="single" w:sz="2" w:space="0" w:color="E3E3E3"/>
                                    <w:bottom w:val="single" w:sz="2" w:space="0" w:color="E3E3E3"/>
                                    <w:right w:val="single" w:sz="2" w:space="0" w:color="E3E3E3"/>
                                  </w:divBdr>
                                  <w:divsChild>
                                    <w:div w:id="6260120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41091271">
          <w:marLeft w:val="0"/>
          <w:marRight w:val="0"/>
          <w:marTop w:val="0"/>
          <w:marBottom w:val="0"/>
          <w:divBdr>
            <w:top w:val="single" w:sz="2" w:space="0" w:color="E3E3E3"/>
            <w:left w:val="single" w:sz="2" w:space="0" w:color="E3E3E3"/>
            <w:bottom w:val="single" w:sz="2" w:space="0" w:color="E3E3E3"/>
            <w:right w:val="single" w:sz="2" w:space="0" w:color="E3E3E3"/>
          </w:divBdr>
          <w:divsChild>
            <w:div w:id="2083523310">
              <w:marLeft w:val="0"/>
              <w:marRight w:val="0"/>
              <w:marTop w:val="100"/>
              <w:marBottom w:val="100"/>
              <w:divBdr>
                <w:top w:val="single" w:sz="2" w:space="0" w:color="E3E3E3"/>
                <w:left w:val="single" w:sz="2" w:space="0" w:color="E3E3E3"/>
                <w:bottom w:val="single" w:sz="2" w:space="0" w:color="E3E3E3"/>
                <w:right w:val="single" w:sz="2" w:space="0" w:color="E3E3E3"/>
              </w:divBdr>
              <w:divsChild>
                <w:div w:id="2059234652">
                  <w:marLeft w:val="0"/>
                  <w:marRight w:val="0"/>
                  <w:marTop w:val="0"/>
                  <w:marBottom w:val="0"/>
                  <w:divBdr>
                    <w:top w:val="single" w:sz="2" w:space="0" w:color="E3E3E3"/>
                    <w:left w:val="single" w:sz="2" w:space="0" w:color="E3E3E3"/>
                    <w:bottom w:val="single" w:sz="2" w:space="0" w:color="E3E3E3"/>
                    <w:right w:val="single" w:sz="2" w:space="0" w:color="E3E3E3"/>
                  </w:divBdr>
                  <w:divsChild>
                    <w:div w:id="94330568">
                      <w:marLeft w:val="0"/>
                      <w:marRight w:val="0"/>
                      <w:marTop w:val="0"/>
                      <w:marBottom w:val="0"/>
                      <w:divBdr>
                        <w:top w:val="single" w:sz="2" w:space="0" w:color="E3E3E3"/>
                        <w:left w:val="single" w:sz="2" w:space="0" w:color="E3E3E3"/>
                        <w:bottom w:val="single" w:sz="2" w:space="0" w:color="E3E3E3"/>
                        <w:right w:val="single" w:sz="2" w:space="0" w:color="E3E3E3"/>
                      </w:divBdr>
                      <w:divsChild>
                        <w:div w:id="1792673876">
                          <w:marLeft w:val="0"/>
                          <w:marRight w:val="0"/>
                          <w:marTop w:val="0"/>
                          <w:marBottom w:val="0"/>
                          <w:divBdr>
                            <w:top w:val="single" w:sz="2" w:space="0" w:color="E3E3E3"/>
                            <w:left w:val="single" w:sz="2" w:space="0" w:color="E3E3E3"/>
                            <w:bottom w:val="single" w:sz="2" w:space="0" w:color="E3E3E3"/>
                            <w:right w:val="single" w:sz="2" w:space="0" w:color="E3E3E3"/>
                          </w:divBdr>
                          <w:divsChild>
                            <w:div w:id="92366104">
                              <w:marLeft w:val="0"/>
                              <w:marRight w:val="0"/>
                              <w:marTop w:val="0"/>
                              <w:marBottom w:val="0"/>
                              <w:divBdr>
                                <w:top w:val="single" w:sz="2" w:space="0" w:color="E3E3E3"/>
                                <w:left w:val="single" w:sz="2" w:space="0" w:color="E3E3E3"/>
                                <w:bottom w:val="single" w:sz="2" w:space="0" w:color="E3E3E3"/>
                                <w:right w:val="single" w:sz="2" w:space="0" w:color="E3E3E3"/>
                              </w:divBdr>
                              <w:divsChild>
                                <w:div w:id="147400113">
                                  <w:marLeft w:val="0"/>
                                  <w:marRight w:val="0"/>
                                  <w:marTop w:val="0"/>
                                  <w:marBottom w:val="0"/>
                                  <w:divBdr>
                                    <w:top w:val="single" w:sz="2" w:space="0" w:color="E3E3E3"/>
                                    <w:left w:val="single" w:sz="2" w:space="0" w:color="E3E3E3"/>
                                    <w:bottom w:val="single" w:sz="2" w:space="0" w:color="E3E3E3"/>
                                    <w:right w:val="single" w:sz="2" w:space="0" w:color="E3E3E3"/>
                                  </w:divBdr>
                                  <w:divsChild>
                                    <w:div w:id="1169910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07958498">
                      <w:marLeft w:val="0"/>
                      <w:marRight w:val="0"/>
                      <w:marTop w:val="0"/>
                      <w:marBottom w:val="0"/>
                      <w:divBdr>
                        <w:top w:val="single" w:sz="2" w:space="0" w:color="E3E3E3"/>
                        <w:left w:val="single" w:sz="2" w:space="0" w:color="E3E3E3"/>
                        <w:bottom w:val="single" w:sz="2" w:space="0" w:color="E3E3E3"/>
                        <w:right w:val="single" w:sz="2" w:space="0" w:color="E3E3E3"/>
                      </w:divBdr>
                      <w:divsChild>
                        <w:div w:id="904871624">
                          <w:marLeft w:val="0"/>
                          <w:marRight w:val="0"/>
                          <w:marTop w:val="0"/>
                          <w:marBottom w:val="0"/>
                          <w:divBdr>
                            <w:top w:val="single" w:sz="2" w:space="0" w:color="E3E3E3"/>
                            <w:left w:val="single" w:sz="2" w:space="0" w:color="E3E3E3"/>
                            <w:bottom w:val="single" w:sz="2" w:space="0" w:color="E3E3E3"/>
                            <w:right w:val="single" w:sz="2" w:space="0" w:color="E3E3E3"/>
                          </w:divBdr>
                        </w:div>
                        <w:div w:id="232742490">
                          <w:marLeft w:val="0"/>
                          <w:marRight w:val="0"/>
                          <w:marTop w:val="0"/>
                          <w:marBottom w:val="0"/>
                          <w:divBdr>
                            <w:top w:val="single" w:sz="2" w:space="0" w:color="E3E3E3"/>
                            <w:left w:val="single" w:sz="2" w:space="0" w:color="E3E3E3"/>
                            <w:bottom w:val="single" w:sz="2" w:space="0" w:color="E3E3E3"/>
                            <w:right w:val="single" w:sz="2" w:space="0" w:color="E3E3E3"/>
                          </w:divBdr>
                          <w:divsChild>
                            <w:div w:id="1931615971">
                              <w:marLeft w:val="0"/>
                              <w:marRight w:val="0"/>
                              <w:marTop w:val="0"/>
                              <w:marBottom w:val="0"/>
                              <w:divBdr>
                                <w:top w:val="single" w:sz="2" w:space="0" w:color="E3E3E3"/>
                                <w:left w:val="single" w:sz="2" w:space="0" w:color="E3E3E3"/>
                                <w:bottom w:val="single" w:sz="2" w:space="0" w:color="E3E3E3"/>
                                <w:right w:val="single" w:sz="2" w:space="0" w:color="E3E3E3"/>
                              </w:divBdr>
                              <w:divsChild>
                                <w:div w:id="1044985456">
                                  <w:marLeft w:val="0"/>
                                  <w:marRight w:val="0"/>
                                  <w:marTop w:val="0"/>
                                  <w:marBottom w:val="0"/>
                                  <w:divBdr>
                                    <w:top w:val="single" w:sz="2" w:space="0" w:color="E3E3E3"/>
                                    <w:left w:val="single" w:sz="2" w:space="0" w:color="E3E3E3"/>
                                    <w:bottom w:val="single" w:sz="2" w:space="0" w:color="E3E3E3"/>
                                    <w:right w:val="single" w:sz="2" w:space="0" w:color="E3E3E3"/>
                                  </w:divBdr>
                                  <w:divsChild>
                                    <w:div w:id="1859461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96169042">
          <w:marLeft w:val="0"/>
          <w:marRight w:val="0"/>
          <w:marTop w:val="0"/>
          <w:marBottom w:val="0"/>
          <w:divBdr>
            <w:top w:val="single" w:sz="2" w:space="0" w:color="E3E3E3"/>
            <w:left w:val="single" w:sz="2" w:space="0" w:color="E3E3E3"/>
            <w:bottom w:val="single" w:sz="2" w:space="0" w:color="E3E3E3"/>
            <w:right w:val="single" w:sz="2" w:space="0" w:color="E3E3E3"/>
          </w:divBdr>
          <w:divsChild>
            <w:div w:id="83475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986935243">
                  <w:marLeft w:val="0"/>
                  <w:marRight w:val="0"/>
                  <w:marTop w:val="0"/>
                  <w:marBottom w:val="0"/>
                  <w:divBdr>
                    <w:top w:val="single" w:sz="2" w:space="0" w:color="E3E3E3"/>
                    <w:left w:val="single" w:sz="2" w:space="0" w:color="E3E3E3"/>
                    <w:bottom w:val="single" w:sz="2" w:space="0" w:color="E3E3E3"/>
                    <w:right w:val="single" w:sz="2" w:space="0" w:color="E3E3E3"/>
                  </w:divBdr>
                  <w:divsChild>
                    <w:div w:id="1751267803">
                      <w:marLeft w:val="0"/>
                      <w:marRight w:val="0"/>
                      <w:marTop w:val="0"/>
                      <w:marBottom w:val="0"/>
                      <w:divBdr>
                        <w:top w:val="single" w:sz="2" w:space="0" w:color="E3E3E3"/>
                        <w:left w:val="single" w:sz="2" w:space="0" w:color="E3E3E3"/>
                        <w:bottom w:val="single" w:sz="2" w:space="0" w:color="E3E3E3"/>
                        <w:right w:val="single" w:sz="2" w:space="0" w:color="E3E3E3"/>
                      </w:divBdr>
                      <w:divsChild>
                        <w:div w:id="961308715">
                          <w:marLeft w:val="0"/>
                          <w:marRight w:val="0"/>
                          <w:marTop w:val="0"/>
                          <w:marBottom w:val="0"/>
                          <w:divBdr>
                            <w:top w:val="single" w:sz="2" w:space="0" w:color="E3E3E3"/>
                            <w:left w:val="single" w:sz="2" w:space="0" w:color="E3E3E3"/>
                            <w:bottom w:val="single" w:sz="2" w:space="0" w:color="E3E3E3"/>
                            <w:right w:val="single" w:sz="2" w:space="0" w:color="E3E3E3"/>
                          </w:divBdr>
                          <w:divsChild>
                            <w:div w:id="866257665">
                              <w:marLeft w:val="0"/>
                              <w:marRight w:val="0"/>
                              <w:marTop w:val="0"/>
                              <w:marBottom w:val="0"/>
                              <w:divBdr>
                                <w:top w:val="single" w:sz="2" w:space="0" w:color="E3E3E3"/>
                                <w:left w:val="single" w:sz="2" w:space="0" w:color="E3E3E3"/>
                                <w:bottom w:val="single" w:sz="2" w:space="0" w:color="E3E3E3"/>
                                <w:right w:val="single" w:sz="2" w:space="0" w:color="E3E3E3"/>
                              </w:divBdr>
                              <w:divsChild>
                                <w:div w:id="1034307427">
                                  <w:marLeft w:val="0"/>
                                  <w:marRight w:val="0"/>
                                  <w:marTop w:val="0"/>
                                  <w:marBottom w:val="0"/>
                                  <w:divBdr>
                                    <w:top w:val="single" w:sz="2" w:space="0" w:color="E3E3E3"/>
                                    <w:left w:val="single" w:sz="2" w:space="0" w:color="E3E3E3"/>
                                    <w:bottom w:val="single" w:sz="2" w:space="0" w:color="E3E3E3"/>
                                    <w:right w:val="single" w:sz="2" w:space="0" w:color="E3E3E3"/>
                                  </w:divBdr>
                                  <w:divsChild>
                                    <w:div w:id="931382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57164780">
                      <w:marLeft w:val="0"/>
                      <w:marRight w:val="0"/>
                      <w:marTop w:val="0"/>
                      <w:marBottom w:val="0"/>
                      <w:divBdr>
                        <w:top w:val="single" w:sz="2" w:space="0" w:color="E3E3E3"/>
                        <w:left w:val="single" w:sz="2" w:space="0" w:color="E3E3E3"/>
                        <w:bottom w:val="single" w:sz="2" w:space="0" w:color="E3E3E3"/>
                        <w:right w:val="single" w:sz="2" w:space="0" w:color="E3E3E3"/>
                      </w:divBdr>
                      <w:divsChild>
                        <w:div w:id="387998481">
                          <w:marLeft w:val="0"/>
                          <w:marRight w:val="0"/>
                          <w:marTop w:val="0"/>
                          <w:marBottom w:val="0"/>
                          <w:divBdr>
                            <w:top w:val="single" w:sz="2" w:space="0" w:color="E3E3E3"/>
                            <w:left w:val="single" w:sz="2" w:space="0" w:color="E3E3E3"/>
                            <w:bottom w:val="single" w:sz="2" w:space="0" w:color="E3E3E3"/>
                            <w:right w:val="single" w:sz="2" w:space="0" w:color="E3E3E3"/>
                          </w:divBdr>
                        </w:div>
                        <w:div w:id="1661735362">
                          <w:marLeft w:val="0"/>
                          <w:marRight w:val="0"/>
                          <w:marTop w:val="0"/>
                          <w:marBottom w:val="0"/>
                          <w:divBdr>
                            <w:top w:val="single" w:sz="2" w:space="0" w:color="E3E3E3"/>
                            <w:left w:val="single" w:sz="2" w:space="0" w:color="E3E3E3"/>
                            <w:bottom w:val="single" w:sz="2" w:space="0" w:color="E3E3E3"/>
                            <w:right w:val="single" w:sz="2" w:space="0" w:color="E3E3E3"/>
                          </w:divBdr>
                          <w:divsChild>
                            <w:div w:id="912592289">
                              <w:marLeft w:val="0"/>
                              <w:marRight w:val="0"/>
                              <w:marTop w:val="0"/>
                              <w:marBottom w:val="0"/>
                              <w:divBdr>
                                <w:top w:val="single" w:sz="2" w:space="0" w:color="E3E3E3"/>
                                <w:left w:val="single" w:sz="2" w:space="0" w:color="E3E3E3"/>
                                <w:bottom w:val="single" w:sz="2" w:space="0" w:color="E3E3E3"/>
                                <w:right w:val="single" w:sz="2" w:space="0" w:color="E3E3E3"/>
                              </w:divBdr>
                              <w:divsChild>
                                <w:div w:id="1970015621">
                                  <w:marLeft w:val="0"/>
                                  <w:marRight w:val="0"/>
                                  <w:marTop w:val="0"/>
                                  <w:marBottom w:val="0"/>
                                  <w:divBdr>
                                    <w:top w:val="single" w:sz="2" w:space="0" w:color="E3E3E3"/>
                                    <w:left w:val="single" w:sz="2" w:space="0" w:color="E3E3E3"/>
                                    <w:bottom w:val="single" w:sz="2" w:space="0" w:color="E3E3E3"/>
                                    <w:right w:val="single" w:sz="2" w:space="0" w:color="E3E3E3"/>
                                  </w:divBdr>
                                  <w:divsChild>
                                    <w:div w:id="9459678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59837623">
          <w:marLeft w:val="0"/>
          <w:marRight w:val="0"/>
          <w:marTop w:val="0"/>
          <w:marBottom w:val="0"/>
          <w:divBdr>
            <w:top w:val="single" w:sz="2" w:space="0" w:color="E3E3E3"/>
            <w:left w:val="single" w:sz="2" w:space="0" w:color="E3E3E3"/>
            <w:bottom w:val="single" w:sz="2" w:space="0" w:color="E3E3E3"/>
            <w:right w:val="single" w:sz="2" w:space="0" w:color="E3E3E3"/>
          </w:divBdr>
          <w:divsChild>
            <w:div w:id="102847326">
              <w:marLeft w:val="0"/>
              <w:marRight w:val="0"/>
              <w:marTop w:val="100"/>
              <w:marBottom w:val="100"/>
              <w:divBdr>
                <w:top w:val="single" w:sz="2" w:space="0" w:color="E3E3E3"/>
                <w:left w:val="single" w:sz="2" w:space="0" w:color="E3E3E3"/>
                <w:bottom w:val="single" w:sz="2" w:space="0" w:color="E3E3E3"/>
                <w:right w:val="single" w:sz="2" w:space="0" w:color="E3E3E3"/>
              </w:divBdr>
              <w:divsChild>
                <w:div w:id="1880238750">
                  <w:marLeft w:val="0"/>
                  <w:marRight w:val="0"/>
                  <w:marTop w:val="0"/>
                  <w:marBottom w:val="0"/>
                  <w:divBdr>
                    <w:top w:val="single" w:sz="2" w:space="0" w:color="E3E3E3"/>
                    <w:left w:val="single" w:sz="2" w:space="0" w:color="E3E3E3"/>
                    <w:bottom w:val="single" w:sz="2" w:space="0" w:color="E3E3E3"/>
                    <w:right w:val="single" w:sz="2" w:space="0" w:color="E3E3E3"/>
                  </w:divBdr>
                  <w:divsChild>
                    <w:div w:id="1752657534">
                      <w:marLeft w:val="0"/>
                      <w:marRight w:val="0"/>
                      <w:marTop w:val="0"/>
                      <w:marBottom w:val="0"/>
                      <w:divBdr>
                        <w:top w:val="single" w:sz="2" w:space="0" w:color="E3E3E3"/>
                        <w:left w:val="single" w:sz="2" w:space="0" w:color="E3E3E3"/>
                        <w:bottom w:val="single" w:sz="2" w:space="0" w:color="E3E3E3"/>
                        <w:right w:val="single" w:sz="2" w:space="0" w:color="E3E3E3"/>
                      </w:divBdr>
                      <w:divsChild>
                        <w:div w:id="917520084">
                          <w:marLeft w:val="0"/>
                          <w:marRight w:val="0"/>
                          <w:marTop w:val="0"/>
                          <w:marBottom w:val="0"/>
                          <w:divBdr>
                            <w:top w:val="single" w:sz="2" w:space="0" w:color="E3E3E3"/>
                            <w:left w:val="single" w:sz="2" w:space="0" w:color="E3E3E3"/>
                            <w:bottom w:val="single" w:sz="2" w:space="0" w:color="E3E3E3"/>
                            <w:right w:val="single" w:sz="2" w:space="0" w:color="E3E3E3"/>
                          </w:divBdr>
                          <w:divsChild>
                            <w:div w:id="2102601699">
                              <w:marLeft w:val="0"/>
                              <w:marRight w:val="0"/>
                              <w:marTop w:val="0"/>
                              <w:marBottom w:val="0"/>
                              <w:divBdr>
                                <w:top w:val="single" w:sz="2" w:space="0" w:color="E3E3E3"/>
                                <w:left w:val="single" w:sz="2" w:space="0" w:color="E3E3E3"/>
                                <w:bottom w:val="single" w:sz="2" w:space="0" w:color="E3E3E3"/>
                                <w:right w:val="single" w:sz="2" w:space="0" w:color="E3E3E3"/>
                              </w:divBdr>
                              <w:divsChild>
                                <w:div w:id="2075933807">
                                  <w:marLeft w:val="0"/>
                                  <w:marRight w:val="0"/>
                                  <w:marTop w:val="0"/>
                                  <w:marBottom w:val="0"/>
                                  <w:divBdr>
                                    <w:top w:val="single" w:sz="2" w:space="0" w:color="E3E3E3"/>
                                    <w:left w:val="single" w:sz="2" w:space="0" w:color="E3E3E3"/>
                                    <w:bottom w:val="single" w:sz="2" w:space="0" w:color="E3E3E3"/>
                                    <w:right w:val="single" w:sz="2" w:space="0" w:color="E3E3E3"/>
                                  </w:divBdr>
                                  <w:divsChild>
                                    <w:div w:id="5173496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86433683">
                      <w:marLeft w:val="0"/>
                      <w:marRight w:val="0"/>
                      <w:marTop w:val="0"/>
                      <w:marBottom w:val="0"/>
                      <w:divBdr>
                        <w:top w:val="single" w:sz="2" w:space="0" w:color="E3E3E3"/>
                        <w:left w:val="single" w:sz="2" w:space="0" w:color="E3E3E3"/>
                        <w:bottom w:val="single" w:sz="2" w:space="0" w:color="E3E3E3"/>
                        <w:right w:val="single" w:sz="2" w:space="0" w:color="E3E3E3"/>
                      </w:divBdr>
                      <w:divsChild>
                        <w:div w:id="2031102317">
                          <w:marLeft w:val="0"/>
                          <w:marRight w:val="0"/>
                          <w:marTop w:val="0"/>
                          <w:marBottom w:val="0"/>
                          <w:divBdr>
                            <w:top w:val="single" w:sz="2" w:space="0" w:color="E3E3E3"/>
                            <w:left w:val="single" w:sz="2" w:space="0" w:color="E3E3E3"/>
                            <w:bottom w:val="single" w:sz="2" w:space="0" w:color="E3E3E3"/>
                            <w:right w:val="single" w:sz="2" w:space="0" w:color="E3E3E3"/>
                          </w:divBdr>
                        </w:div>
                        <w:div w:id="1641499198">
                          <w:marLeft w:val="0"/>
                          <w:marRight w:val="0"/>
                          <w:marTop w:val="0"/>
                          <w:marBottom w:val="0"/>
                          <w:divBdr>
                            <w:top w:val="single" w:sz="2" w:space="0" w:color="E3E3E3"/>
                            <w:left w:val="single" w:sz="2" w:space="0" w:color="E3E3E3"/>
                            <w:bottom w:val="single" w:sz="2" w:space="0" w:color="E3E3E3"/>
                            <w:right w:val="single" w:sz="2" w:space="0" w:color="E3E3E3"/>
                          </w:divBdr>
                          <w:divsChild>
                            <w:div w:id="1673144726">
                              <w:marLeft w:val="0"/>
                              <w:marRight w:val="0"/>
                              <w:marTop w:val="0"/>
                              <w:marBottom w:val="0"/>
                              <w:divBdr>
                                <w:top w:val="single" w:sz="2" w:space="0" w:color="E3E3E3"/>
                                <w:left w:val="single" w:sz="2" w:space="0" w:color="E3E3E3"/>
                                <w:bottom w:val="single" w:sz="2" w:space="0" w:color="E3E3E3"/>
                                <w:right w:val="single" w:sz="2" w:space="0" w:color="E3E3E3"/>
                              </w:divBdr>
                              <w:divsChild>
                                <w:div w:id="1849440911">
                                  <w:marLeft w:val="0"/>
                                  <w:marRight w:val="0"/>
                                  <w:marTop w:val="0"/>
                                  <w:marBottom w:val="0"/>
                                  <w:divBdr>
                                    <w:top w:val="single" w:sz="2" w:space="0" w:color="E3E3E3"/>
                                    <w:left w:val="single" w:sz="2" w:space="0" w:color="E3E3E3"/>
                                    <w:bottom w:val="single" w:sz="2" w:space="0" w:color="E3E3E3"/>
                                    <w:right w:val="single" w:sz="2" w:space="0" w:color="E3E3E3"/>
                                  </w:divBdr>
                                  <w:divsChild>
                                    <w:div w:id="10371935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7499133">
                                  <w:marLeft w:val="0"/>
                                  <w:marRight w:val="0"/>
                                  <w:marTop w:val="0"/>
                                  <w:marBottom w:val="0"/>
                                  <w:divBdr>
                                    <w:top w:val="single" w:sz="2" w:space="0" w:color="E3E3E3"/>
                                    <w:left w:val="single" w:sz="2" w:space="0" w:color="E3E3E3"/>
                                    <w:bottom w:val="single" w:sz="2" w:space="0" w:color="E3E3E3"/>
                                    <w:right w:val="single" w:sz="2" w:space="0" w:color="E3E3E3"/>
                                  </w:divBdr>
                                  <w:divsChild>
                                    <w:div w:id="2189761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77553426">
          <w:marLeft w:val="0"/>
          <w:marRight w:val="0"/>
          <w:marTop w:val="0"/>
          <w:marBottom w:val="0"/>
          <w:divBdr>
            <w:top w:val="single" w:sz="2" w:space="0" w:color="E3E3E3"/>
            <w:left w:val="single" w:sz="2" w:space="0" w:color="E3E3E3"/>
            <w:bottom w:val="single" w:sz="2" w:space="0" w:color="E3E3E3"/>
            <w:right w:val="single" w:sz="2" w:space="0" w:color="E3E3E3"/>
          </w:divBdr>
          <w:divsChild>
            <w:div w:id="1360085904">
              <w:marLeft w:val="0"/>
              <w:marRight w:val="0"/>
              <w:marTop w:val="100"/>
              <w:marBottom w:val="100"/>
              <w:divBdr>
                <w:top w:val="single" w:sz="2" w:space="0" w:color="E3E3E3"/>
                <w:left w:val="single" w:sz="2" w:space="0" w:color="E3E3E3"/>
                <w:bottom w:val="single" w:sz="2" w:space="0" w:color="E3E3E3"/>
                <w:right w:val="single" w:sz="2" w:space="0" w:color="E3E3E3"/>
              </w:divBdr>
              <w:divsChild>
                <w:div w:id="720709303">
                  <w:marLeft w:val="0"/>
                  <w:marRight w:val="0"/>
                  <w:marTop w:val="0"/>
                  <w:marBottom w:val="0"/>
                  <w:divBdr>
                    <w:top w:val="single" w:sz="2" w:space="0" w:color="E3E3E3"/>
                    <w:left w:val="single" w:sz="2" w:space="0" w:color="E3E3E3"/>
                    <w:bottom w:val="single" w:sz="2" w:space="0" w:color="E3E3E3"/>
                    <w:right w:val="single" w:sz="2" w:space="0" w:color="E3E3E3"/>
                  </w:divBdr>
                  <w:divsChild>
                    <w:div w:id="1412580330">
                      <w:marLeft w:val="0"/>
                      <w:marRight w:val="0"/>
                      <w:marTop w:val="0"/>
                      <w:marBottom w:val="0"/>
                      <w:divBdr>
                        <w:top w:val="single" w:sz="2" w:space="0" w:color="E3E3E3"/>
                        <w:left w:val="single" w:sz="2" w:space="0" w:color="E3E3E3"/>
                        <w:bottom w:val="single" w:sz="2" w:space="0" w:color="E3E3E3"/>
                        <w:right w:val="single" w:sz="2" w:space="0" w:color="E3E3E3"/>
                      </w:divBdr>
                      <w:divsChild>
                        <w:div w:id="1410033830">
                          <w:marLeft w:val="0"/>
                          <w:marRight w:val="0"/>
                          <w:marTop w:val="0"/>
                          <w:marBottom w:val="0"/>
                          <w:divBdr>
                            <w:top w:val="single" w:sz="2" w:space="0" w:color="E3E3E3"/>
                            <w:left w:val="single" w:sz="2" w:space="0" w:color="E3E3E3"/>
                            <w:bottom w:val="single" w:sz="2" w:space="0" w:color="E3E3E3"/>
                            <w:right w:val="single" w:sz="2" w:space="0" w:color="E3E3E3"/>
                          </w:divBdr>
                          <w:divsChild>
                            <w:div w:id="772285084">
                              <w:marLeft w:val="0"/>
                              <w:marRight w:val="0"/>
                              <w:marTop w:val="0"/>
                              <w:marBottom w:val="0"/>
                              <w:divBdr>
                                <w:top w:val="single" w:sz="2" w:space="0" w:color="E3E3E3"/>
                                <w:left w:val="single" w:sz="2" w:space="0" w:color="E3E3E3"/>
                                <w:bottom w:val="single" w:sz="2" w:space="0" w:color="E3E3E3"/>
                                <w:right w:val="single" w:sz="2" w:space="0" w:color="E3E3E3"/>
                              </w:divBdr>
                              <w:divsChild>
                                <w:div w:id="143012505">
                                  <w:marLeft w:val="0"/>
                                  <w:marRight w:val="0"/>
                                  <w:marTop w:val="0"/>
                                  <w:marBottom w:val="0"/>
                                  <w:divBdr>
                                    <w:top w:val="single" w:sz="2" w:space="0" w:color="E3E3E3"/>
                                    <w:left w:val="single" w:sz="2" w:space="0" w:color="E3E3E3"/>
                                    <w:bottom w:val="single" w:sz="2" w:space="0" w:color="E3E3E3"/>
                                    <w:right w:val="single" w:sz="2" w:space="0" w:color="E3E3E3"/>
                                  </w:divBdr>
                                  <w:divsChild>
                                    <w:div w:id="1180779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21180074">
                      <w:marLeft w:val="0"/>
                      <w:marRight w:val="0"/>
                      <w:marTop w:val="0"/>
                      <w:marBottom w:val="0"/>
                      <w:divBdr>
                        <w:top w:val="single" w:sz="2" w:space="0" w:color="E3E3E3"/>
                        <w:left w:val="single" w:sz="2" w:space="0" w:color="E3E3E3"/>
                        <w:bottom w:val="single" w:sz="2" w:space="0" w:color="E3E3E3"/>
                        <w:right w:val="single" w:sz="2" w:space="0" w:color="E3E3E3"/>
                      </w:divBdr>
                      <w:divsChild>
                        <w:div w:id="119497491">
                          <w:marLeft w:val="0"/>
                          <w:marRight w:val="0"/>
                          <w:marTop w:val="0"/>
                          <w:marBottom w:val="0"/>
                          <w:divBdr>
                            <w:top w:val="single" w:sz="2" w:space="0" w:color="E3E3E3"/>
                            <w:left w:val="single" w:sz="2" w:space="0" w:color="E3E3E3"/>
                            <w:bottom w:val="single" w:sz="2" w:space="0" w:color="E3E3E3"/>
                            <w:right w:val="single" w:sz="2" w:space="0" w:color="E3E3E3"/>
                          </w:divBdr>
                        </w:div>
                        <w:div w:id="1655142481">
                          <w:marLeft w:val="0"/>
                          <w:marRight w:val="0"/>
                          <w:marTop w:val="0"/>
                          <w:marBottom w:val="0"/>
                          <w:divBdr>
                            <w:top w:val="single" w:sz="2" w:space="0" w:color="E3E3E3"/>
                            <w:left w:val="single" w:sz="2" w:space="0" w:color="E3E3E3"/>
                            <w:bottom w:val="single" w:sz="2" w:space="0" w:color="E3E3E3"/>
                            <w:right w:val="single" w:sz="2" w:space="0" w:color="E3E3E3"/>
                          </w:divBdr>
                          <w:divsChild>
                            <w:div w:id="1383284216">
                              <w:marLeft w:val="0"/>
                              <w:marRight w:val="0"/>
                              <w:marTop w:val="0"/>
                              <w:marBottom w:val="0"/>
                              <w:divBdr>
                                <w:top w:val="single" w:sz="2" w:space="0" w:color="E3E3E3"/>
                                <w:left w:val="single" w:sz="2" w:space="0" w:color="E3E3E3"/>
                                <w:bottom w:val="single" w:sz="2" w:space="0" w:color="E3E3E3"/>
                                <w:right w:val="single" w:sz="2" w:space="0" w:color="E3E3E3"/>
                              </w:divBdr>
                              <w:divsChild>
                                <w:div w:id="408313705">
                                  <w:marLeft w:val="0"/>
                                  <w:marRight w:val="0"/>
                                  <w:marTop w:val="0"/>
                                  <w:marBottom w:val="0"/>
                                  <w:divBdr>
                                    <w:top w:val="single" w:sz="2" w:space="0" w:color="E3E3E3"/>
                                    <w:left w:val="single" w:sz="2" w:space="0" w:color="E3E3E3"/>
                                    <w:bottom w:val="single" w:sz="2" w:space="0" w:color="E3E3E3"/>
                                    <w:right w:val="single" w:sz="2" w:space="0" w:color="E3E3E3"/>
                                  </w:divBdr>
                                  <w:divsChild>
                                    <w:div w:id="19607952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42198844">
          <w:marLeft w:val="0"/>
          <w:marRight w:val="0"/>
          <w:marTop w:val="0"/>
          <w:marBottom w:val="0"/>
          <w:divBdr>
            <w:top w:val="single" w:sz="2" w:space="0" w:color="E3E3E3"/>
            <w:left w:val="single" w:sz="2" w:space="0" w:color="E3E3E3"/>
            <w:bottom w:val="single" w:sz="2" w:space="0" w:color="E3E3E3"/>
            <w:right w:val="single" w:sz="2" w:space="0" w:color="E3E3E3"/>
          </w:divBdr>
          <w:divsChild>
            <w:div w:id="979652161">
              <w:marLeft w:val="0"/>
              <w:marRight w:val="0"/>
              <w:marTop w:val="100"/>
              <w:marBottom w:val="100"/>
              <w:divBdr>
                <w:top w:val="single" w:sz="2" w:space="0" w:color="E3E3E3"/>
                <w:left w:val="single" w:sz="2" w:space="0" w:color="E3E3E3"/>
                <w:bottom w:val="single" w:sz="2" w:space="0" w:color="E3E3E3"/>
                <w:right w:val="single" w:sz="2" w:space="0" w:color="E3E3E3"/>
              </w:divBdr>
              <w:divsChild>
                <w:div w:id="1075277109">
                  <w:marLeft w:val="0"/>
                  <w:marRight w:val="0"/>
                  <w:marTop w:val="0"/>
                  <w:marBottom w:val="0"/>
                  <w:divBdr>
                    <w:top w:val="single" w:sz="2" w:space="0" w:color="E3E3E3"/>
                    <w:left w:val="single" w:sz="2" w:space="0" w:color="E3E3E3"/>
                    <w:bottom w:val="single" w:sz="2" w:space="0" w:color="E3E3E3"/>
                    <w:right w:val="single" w:sz="2" w:space="0" w:color="E3E3E3"/>
                  </w:divBdr>
                  <w:divsChild>
                    <w:div w:id="1915117575">
                      <w:marLeft w:val="0"/>
                      <w:marRight w:val="0"/>
                      <w:marTop w:val="0"/>
                      <w:marBottom w:val="0"/>
                      <w:divBdr>
                        <w:top w:val="single" w:sz="2" w:space="0" w:color="E3E3E3"/>
                        <w:left w:val="single" w:sz="2" w:space="0" w:color="E3E3E3"/>
                        <w:bottom w:val="single" w:sz="2" w:space="0" w:color="E3E3E3"/>
                        <w:right w:val="single" w:sz="2" w:space="0" w:color="E3E3E3"/>
                      </w:divBdr>
                      <w:divsChild>
                        <w:div w:id="1494759734">
                          <w:marLeft w:val="0"/>
                          <w:marRight w:val="0"/>
                          <w:marTop w:val="0"/>
                          <w:marBottom w:val="0"/>
                          <w:divBdr>
                            <w:top w:val="single" w:sz="2" w:space="0" w:color="E3E3E3"/>
                            <w:left w:val="single" w:sz="2" w:space="0" w:color="E3E3E3"/>
                            <w:bottom w:val="single" w:sz="2" w:space="0" w:color="E3E3E3"/>
                            <w:right w:val="single" w:sz="2" w:space="0" w:color="E3E3E3"/>
                          </w:divBdr>
                          <w:divsChild>
                            <w:div w:id="1525679427">
                              <w:marLeft w:val="0"/>
                              <w:marRight w:val="0"/>
                              <w:marTop w:val="0"/>
                              <w:marBottom w:val="0"/>
                              <w:divBdr>
                                <w:top w:val="single" w:sz="2" w:space="0" w:color="E3E3E3"/>
                                <w:left w:val="single" w:sz="2" w:space="0" w:color="E3E3E3"/>
                                <w:bottom w:val="single" w:sz="2" w:space="0" w:color="E3E3E3"/>
                                <w:right w:val="single" w:sz="2" w:space="0" w:color="E3E3E3"/>
                              </w:divBdr>
                              <w:divsChild>
                                <w:div w:id="233442204">
                                  <w:marLeft w:val="0"/>
                                  <w:marRight w:val="0"/>
                                  <w:marTop w:val="0"/>
                                  <w:marBottom w:val="0"/>
                                  <w:divBdr>
                                    <w:top w:val="single" w:sz="2" w:space="0" w:color="E3E3E3"/>
                                    <w:left w:val="single" w:sz="2" w:space="0" w:color="E3E3E3"/>
                                    <w:bottom w:val="single" w:sz="2" w:space="0" w:color="E3E3E3"/>
                                    <w:right w:val="single" w:sz="2" w:space="0" w:color="E3E3E3"/>
                                  </w:divBdr>
                                  <w:divsChild>
                                    <w:div w:id="21256919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74867144">
                      <w:marLeft w:val="0"/>
                      <w:marRight w:val="0"/>
                      <w:marTop w:val="0"/>
                      <w:marBottom w:val="0"/>
                      <w:divBdr>
                        <w:top w:val="single" w:sz="2" w:space="0" w:color="E3E3E3"/>
                        <w:left w:val="single" w:sz="2" w:space="0" w:color="E3E3E3"/>
                        <w:bottom w:val="single" w:sz="2" w:space="0" w:color="E3E3E3"/>
                        <w:right w:val="single" w:sz="2" w:space="0" w:color="E3E3E3"/>
                      </w:divBdr>
                      <w:divsChild>
                        <w:div w:id="474951334">
                          <w:marLeft w:val="0"/>
                          <w:marRight w:val="0"/>
                          <w:marTop w:val="0"/>
                          <w:marBottom w:val="0"/>
                          <w:divBdr>
                            <w:top w:val="single" w:sz="2" w:space="0" w:color="E3E3E3"/>
                            <w:left w:val="single" w:sz="2" w:space="0" w:color="E3E3E3"/>
                            <w:bottom w:val="single" w:sz="2" w:space="0" w:color="E3E3E3"/>
                            <w:right w:val="single" w:sz="2" w:space="0" w:color="E3E3E3"/>
                          </w:divBdr>
                        </w:div>
                        <w:div w:id="663708989">
                          <w:marLeft w:val="0"/>
                          <w:marRight w:val="0"/>
                          <w:marTop w:val="0"/>
                          <w:marBottom w:val="0"/>
                          <w:divBdr>
                            <w:top w:val="single" w:sz="2" w:space="0" w:color="E3E3E3"/>
                            <w:left w:val="single" w:sz="2" w:space="0" w:color="E3E3E3"/>
                            <w:bottom w:val="single" w:sz="2" w:space="0" w:color="E3E3E3"/>
                            <w:right w:val="single" w:sz="2" w:space="0" w:color="E3E3E3"/>
                          </w:divBdr>
                          <w:divsChild>
                            <w:div w:id="586160538">
                              <w:marLeft w:val="0"/>
                              <w:marRight w:val="0"/>
                              <w:marTop w:val="0"/>
                              <w:marBottom w:val="0"/>
                              <w:divBdr>
                                <w:top w:val="single" w:sz="2" w:space="0" w:color="E3E3E3"/>
                                <w:left w:val="single" w:sz="2" w:space="0" w:color="E3E3E3"/>
                                <w:bottom w:val="single" w:sz="2" w:space="0" w:color="E3E3E3"/>
                                <w:right w:val="single" w:sz="2" w:space="0" w:color="E3E3E3"/>
                              </w:divBdr>
                              <w:divsChild>
                                <w:div w:id="2081901754">
                                  <w:marLeft w:val="0"/>
                                  <w:marRight w:val="0"/>
                                  <w:marTop w:val="0"/>
                                  <w:marBottom w:val="0"/>
                                  <w:divBdr>
                                    <w:top w:val="single" w:sz="2" w:space="0" w:color="E3E3E3"/>
                                    <w:left w:val="single" w:sz="2" w:space="0" w:color="E3E3E3"/>
                                    <w:bottom w:val="single" w:sz="2" w:space="0" w:color="E3E3E3"/>
                                    <w:right w:val="single" w:sz="2" w:space="0" w:color="E3E3E3"/>
                                  </w:divBdr>
                                  <w:divsChild>
                                    <w:div w:id="9242194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69759090">
          <w:marLeft w:val="0"/>
          <w:marRight w:val="0"/>
          <w:marTop w:val="0"/>
          <w:marBottom w:val="0"/>
          <w:divBdr>
            <w:top w:val="single" w:sz="2" w:space="0" w:color="E3E3E3"/>
            <w:left w:val="single" w:sz="2" w:space="0" w:color="E3E3E3"/>
            <w:bottom w:val="single" w:sz="2" w:space="0" w:color="E3E3E3"/>
            <w:right w:val="single" w:sz="2" w:space="0" w:color="E3E3E3"/>
          </w:divBdr>
          <w:divsChild>
            <w:div w:id="417216761">
              <w:marLeft w:val="0"/>
              <w:marRight w:val="0"/>
              <w:marTop w:val="100"/>
              <w:marBottom w:val="100"/>
              <w:divBdr>
                <w:top w:val="single" w:sz="2" w:space="0" w:color="E3E3E3"/>
                <w:left w:val="single" w:sz="2" w:space="0" w:color="E3E3E3"/>
                <w:bottom w:val="single" w:sz="2" w:space="0" w:color="E3E3E3"/>
                <w:right w:val="single" w:sz="2" w:space="0" w:color="E3E3E3"/>
              </w:divBdr>
              <w:divsChild>
                <w:div w:id="528106214">
                  <w:marLeft w:val="0"/>
                  <w:marRight w:val="0"/>
                  <w:marTop w:val="0"/>
                  <w:marBottom w:val="0"/>
                  <w:divBdr>
                    <w:top w:val="single" w:sz="2" w:space="0" w:color="E3E3E3"/>
                    <w:left w:val="single" w:sz="2" w:space="0" w:color="E3E3E3"/>
                    <w:bottom w:val="single" w:sz="2" w:space="0" w:color="E3E3E3"/>
                    <w:right w:val="single" w:sz="2" w:space="0" w:color="E3E3E3"/>
                  </w:divBdr>
                  <w:divsChild>
                    <w:div w:id="289436109">
                      <w:marLeft w:val="0"/>
                      <w:marRight w:val="0"/>
                      <w:marTop w:val="0"/>
                      <w:marBottom w:val="0"/>
                      <w:divBdr>
                        <w:top w:val="single" w:sz="2" w:space="0" w:color="E3E3E3"/>
                        <w:left w:val="single" w:sz="2" w:space="0" w:color="E3E3E3"/>
                        <w:bottom w:val="single" w:sz="2" w:space="0" w:color="E3E3E3"/>
                        <w:right w:val="single" w:sz="2" w:space="0" w:color="E3E3E3"/>
                      </w:divBdr>
                      <w:divsChild>
                        <w:div w:id="1001279237">
                          <w:marLeft w:val="0"/>
                          <w:marRight w:val="0"/>
                          <w:marTop w:val="0"/>
                          <w:marBottom w:val="0"/>
                          <w:divBdr>
                            <w:top w:val="single" w:sz="2" w:space="0" w:color="E3E3E3"/>
                            <w:left w:val="single" w:sz="2" w:space="0" w:color="E3E3E3"/>
                            <w:bottom w:val="single" w:sz="2" w:space="0" w:color="E3E3E3"/>
                            <w:right w:val="single" w:sz="2" w:space="0" w:color="E3E3E3"/>
                          </w:divBdr>
                          <w:divsChild>
                            <w:div w:id="1024134950">
                              <w:marLeft w:val="0"/>
                              <w:marRight w:val="0"/>
                              <w:marTop w:val="0"/>
                              <w:marBottom w:val="0"/>
                              <w:divBdr>
                                <w:top w:val="single" w:sz="2" w:space="0" w:color="E3E3E3"/>
                                <w:left w:val="single" w:sz="2" w:space="0" w:color="E3E3E3"/>
                                <w:bottom w:val="single" w:sz="2" w:space="0" w:color="E3E3E3"/>
                                <w:right w:val="single" w:sz="2" w:space="0" w:color="E3E3E3"/>
                              </w:divBdr>
                              <w:divsChild>
                                <w:div w:id="1670212574">
                                  <w:marLeft w:val="0"/>
                                  <w:marRight w:val="0"/>
                                  <w:marTop w:val="0"/>
                                  <w:marBottom w:val="0"/>
                                  <w:divBdr>
                                    <w:top w:val="single" w:sz="2" w:space="0" w:color="E3E3E3"/>
                                    <w:left w:val="single" w:sz="2" w:space="0" w:color="E3E3E3"/>
                                    <w:bottom w:val="single" w:sz="2" w:space="0" w:color="E3E3E3"/>
                                    <w:right w:val="single" w:sz="2" w:space="0" w:color="E3E3E3"/>
                                  </w:divBdr>
                                  <w:divsChild>
                                    <w:div w:id="1744329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51861715">
                      <w:marLeft w:val="0"/>
                      <w:marRight w:val="0"/>
                      <w:marTop w:val="0"/>
                      <w:marBottom w:val="0"/>
                      <w:divBdr>
                        <w:top w:val="single" w:sz="2" w:space="0" w:color="E3E3E3"/>
                        <w:left w:val="single" w:sz="2" w:space="0" w:color="E3E3E3"/>
                        <w:bottom w:val="single" w:sz="2" w:space="0" w:color="E3E3E3"/>
                        <w:right w:val="single" w:sz="2" w:space="0" w:color="E3E3E3"/>
                      </w:divBdr>
                      <w:divsChild>
                        <w:div w:id="1904826232">
                          <w:marLeft w:val="0"/>
                          <w:marRight w:val="0"/>
                          <w:marTop w:val="0"/>
                          <w:marBottom w:val="0"/>
                          <w:divBdr>
                            <w:top w:val="single" w:sz="2" w:space="0" w:color="E3E3E3"/>
                            <w:left w:val="single" w:sz="2" w:space="0" w:color="E3E3E3"/>
                            <w:bottom w:val="single" w:sz="2" w:space="0" w:color="E3E3E3"/>
                            <w:right w:val="single" w:sz="2" w:space="0" w:color="E3E3E3"/>
                          </w:divBdr>
                        </w:div>
                        <w:div w:id="1362393577">
                          <w:marLeft w:val="0"/>
                          <w:marRight w:val="0"/>
                          <w:marTop w:val="0"/>
                          <w:marBottom w:val="0"/>
                          <w:divBdr>
                            <w:top w:val="single" w:sz="2" w:space="0" w:color="E3E3E3"/>
                            <w:left w:val="single" w:sz="2" w:space="0" w:color="E3E3E3"/>
                            <w:bottom w:val="single" w:sz="2" w:space="0" w:color="E3E3E3"/>
                            <w:right w:val="single" w:sz="2" w:space="0" w:color="E3E3E3"/>
                          </w:divBdr>
                          <w:divsChild>
                            <w:div w:id="1760906371">
                              <w:marLeft w:val="0"/>
                              <w:marRight w:val="0"/>
                              <w:marTop w:val="0"/>
                              <w:marBottom w:val="0"/>
                              <w:divBdr>
                                <w:top w:val="single" w:sz="2" w:space="0" w:color="E3E3E3"/>
                                <w:left w:val="single" w:sz="2" w:space="0" w:color="E3E3E3"/>
                                <w:bottom w:val="single" w:sz="2" w:space="0" w:color="E3E3E3"/>
                                <w:right w:val="single" w:sz="2" w:space="0" w:color="E3E3E3"/>
                              </w:divBdr>
                              <w:divsChild>
                                <w:div w:id="590283929">
                                  <w:marLeft w:val="0"/>
                                  <w:marRight w:val="0"/>
                                  <w:marTop w:val="0"/>
                                  <w:marBottom w:val="0"/>
                                  <w:divBdr>
                                    <w:top w:val="single" w:sz="2" w:space="0" w:color="E3E3E3"/>
                                    <w:left w:val="single" w:sz="2" w:space="0" w:color="E3E3E3"/>
                                    <w:bottom w:val="single" w:sz="2" w:space="0" w:color="E3E3E3"/>
                                    <w:right w:val="single" w:sz="2" w:space="0" w:color="E3E3E3"/>
                                  </w:divBdr>
                                  <w:divsChild>
                                    <w:div w:id="11739087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38981412">
      <w:bodyDiv w:val="1"/>
      <w:marLeft w:val="0"/>
      <w:marRight w:val="0"/>
      <w:marTop w:val="0"/>
      <w:marBottom w:val="0"/>
      <w:divBdr>
        <w:top w:val="none" w:sz="0" w:space="0" w:color="auto"/>
        <w:left w:val="none" w:sz="0" w:space="0" w:color="auto"/>
        <w:bottom w:val="none" w:sz="0" w:space="0" w:color="auto"/>
        <w:right w:val="none" w:sz="0" w:space="0" w:color="auto"/>
      </w:divBdr>
    </w:div>
    <w:div w:id="1444693170">
      <w:bodyDiv w:val="1"/>
      <w:marLeft w:val="0"/>
      <w:marRight w:val="0"/>
      <w:marTop w:val="0"/>
      <w:marBottom w:val="0"/>
      <w:divBdr>
        <w:top w:val="none" w:sz="0" w:space="0" w:color="auto"/>
        <w:left w:val="none" w:sz="0" w:space="0" w:color="auto"/>
        <w:bottom w:val="none" w:sz="0" w:space="0" w:color="auto"/>
        <w:right w:val="none" w:sz="0" w:space="0" w:color="auto"/>
      </w:divBdr>
    </w:div>
    <w:div w:id="1449088221">
      <w:bodyDiv w:val="1"/>
      <w:marLeft w:val="0"/>
      <w:marRight w:val="0"/>
      <w:marTop w:val="0"/>
      <w:marBottom w:val="0"/>
      <w:divBdr>
        <w:top w:val="none" w:sz="0" w:space="0" w:color="auto"/>
        <w:left w:val="none" w:sz="0" w:space="0" w:color="auto"/>
        <w:bottom w:val="none" w:sz="0" w:space="0" w:color="auto"/>
        <w:right w:val="none" w:sz="0" w:space="0" w:color="auto"/>
      </w:divBdr>
      <w:divsChild>
        <w:div w:id="1425298163">
          <w:marLeft w:val="0"/>
          <w:marRight w:val="0"/>
          <w:marTop w:val="0"/>
          <w:marBottom w:val="0"/>
          <w:divBdr>
            <w:top w:val="none" w:sz="0" w:space="0" w:color="auto"/>
            <w:left w:val="none" w:sz="0" w:space="0" w:color="auto"/>
            <w:bottom w:val="none" w:sz="0" w:space="0" w:color="auto"/>
            <w:right w:val="none" w:sz="0" w:space="0" w:color="auto"/>
          </w:divBdr>
        </w:div>
        <w:div w:id="497573570">
          <w:marLeft w:val="0"/>
          <w:marRight w:val="0"/>
          <w:marTop w:val="0"/>
          <w:marBottom w:val="0"/>
          <w:divBdr>
            <w:top w:val="none" w:sz="0" w:space="0" w:color="auto"/>
            <w:left w:val="none" w:sz="0" w:space="0" w:color="auto"/>
            <w:bottom w:val="none" w:sz="0" w:space="0" w:color="auto"/>
            <w:right w:val="none" w:sz="0" w:space="0" w:color="auto"/>
          </w:divBdr>
          <w:divsChild>
            <w:div w:id="16437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643">
      <w:bodyDiv w:val="1"/>
      <w:marLeft w:val="0"/>
      <w:marRight w:val="0"/>
      <w:marTop w:val="0"/>
      <w:marBottom w:val="0"/>
      <w:divBdr>
        <w:top w:val="none" w:sz="0" w:space="0" w:color="auto"/>
        <w:left w:val="none" w:sz="0" w:space="0" w:color="auto"/>
        <w:bottom w:val="none" w:sz="0" w:space="0" w:color="auto"/>
        <w:right w:val="none" w:sz="0" w:space="0" w:color="auto"/>
      </w:divBdr>
      <w:divsChild>
        <w:div w:id="1094090186">
          <w:marLeft w:val="0"/>
          <w:marRight w:val="0"/>
          <w:marTop w:val="0"/>
          <w:marBottom w:val="0"/>
          <w:divBdr>
            <w:top w:val="none" w:sz="0" w:space="0" w:color="auto"/>
            <w:left w:val="none" w:sz="0" w:space="0" w:color="auto"/>
            <w:bottom w:val="none" w:sz="0" w:space="0" w:color="auto"/>
            <w:right w:val="none" w:sz="0" w:space="0" w:color="auto"/>
          </w:divBdr>
          <w:divsChild>
            <w:div w:id="920869275">
              <w:marLeft w:val="0"/>
              <w:marRight w:val="0"/>
              <w:marTop w:val="0"/>
              <w:marBottom w:val="0"/>
              <w:divBdr>
                <w:top w:val="none" w:sz="0" w:space="0" w:color="auto"/>
                <w:left w:val="none" w:sz="0" w:space="0" w:color="auto"/>
                <w:bottom w:val="none" w:sz="0" w:space="0" w:color="auto"/>
                <w:right w:val="none" w:sz="0" w:space="0" w:color="auto"/>
              </w:divBdr>
              <w:divsChild>
                <w:div w:id="2003271327">
                  <w:marLeft w:val="0"/>
                  <w:marRight w:val="0"/>
                  <w:marTop w:val="0"/>
                  <w:marBottom w:val="0"/>
                  <w:divBdr>
                    <w:top w:val="none" w:sz="0" w:space="0" w:color="auto"/>
                    <w:left w:val="none" w:sz="0" w:space="0" w:color="auto"/>
                    <w:bottom w:val="none" w:sz="0" w:space="0" w:color="auto"/>
                    <w:right w:val="none" w:sz="0" w:space="0" w:color="auto"/>
                  </w:divBdr>
                  <w:divsChild>
                    <w:div w:id="1584532704">
                      <w:marLeft w:val="0"/>
                      <w:marRight w:val="0"/>
                      <w:marTop w:val="0"/>
                      <w:marBottom w:val="0"/>
                      <w:divBdr>
                        <w:top w:val="none" w:sz="0" w:space="0" w:color="auto"/>
                        <w:left w:val="none" w:sz="0" w:space="0" w:color="auto"/>
                        <w:bottom w:val="none" w:sz="0" w:space="0" w:color="auto"/>
                        <w:right w:val="none" w:sz="0" w:space="0" w:color="auto"/>
                      </w:divBdr>
                      <w:divsChild>
                        <w:div w:id="954364098">
                          <w:marLeft w:val="0"/>
                          <w:marRight w:val="0"/>
                          <w:marTop w:val="0"/>
                          <w:marBottom w:val="0"/>
                          <w:divBdr>
                            <w:top w:val="none" w:sz="0" w:space="0" w:color="auto"/>
                            <w:left w:val="none" w:sz="0" w:space="0" w:color="auto"/>
                            <w:bottom w:val="none" w:sz="0" w:space="0" w:color="auto"/>
                            <w:right w:val="none" w:sz="0" w:space="0" w:color="auto"/>
                          </w:divBdr>
                          <w:divsChild>
                            <w:div w:id="32763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1970662">
      <w:bodyDiv w:val="1"/>
      <w:marLeft w:val="0"/>
      <w:marRight w:val="0"/>
      <w:marTop w:val="0"/>
      <w:marBottom w:val="0"/>
      <w:divBdr>
        <w:top w:val="none" w:sz="0" w:space="0" w:color="auto"/>
        <w:left w:val="none" w:sz="0" w:space="0" w:color="auto"/>
        <w:bottom w:val="none" w:sz="0" w:space="0" w:color="auto"/>
        <w:right w:val="none" w:sz="0" w:space="0" w:color="auto"/>
      </w:divBdr>
    </w:div>
    <w:div w:id="1453206051">
      <w:bodyDiv w:val="1"/>
      <w:marLeft w:val="0"/>
      <w:marRight w:val="0"/>
      <w:marTop w:val="0"/>
      <w:marBottom w:val="0"/>
      <w:divBdr>
        <w:top w:val="none" w:sz="0" w:space="0" w:color="auto"/>
        <w:left w:val="none" w:sz="0" w:space="0" w:color="auto"/>
        <w:bottom w:val="none" w:sz="0" w:space="0" w:color="auto"/>
        <w:right w:val="none" w:sz="0" w:space="0" w:color="auto"/>
      </w:divBdr>
      <w:divsChild>
        <w:div w:id="315493056">
          <w:marLeft w:val="0"/>
          <w:marRight w:val="0"/>
          <w:marTop w:val="0"/>
          <w:marBottom w:val="0"/>
          <w:divBdr>
            <w:top w:val="single" w:sz="6" w:space="7" w:color="E5E5E5"/>
            <w:left w:val="none" w:sz="0" w:space="0" w:color="auto"/>
            <w:bottom w:val="none" w:sz="0" w:space="0" w:color="auto"/>
            <w:right w:val="none" w:sz="0" w:space="0" w:color="auto"/>
          </w:divBdr>
        </w:div>
        <w:div w:id="629937673">
          <w:marLeft w:val="0"/>
          <w:marRight w:val="0"/>
          <w:marTop w:val="0"/>
          <w:marBottom w:val="0"/>
          <w:divBdr>
            <w:top w:val="none" w:sz="0" w:space="0" w:color="auto"/>
            <w:left w:val="none" w:sz="0" w:space="0" w:color="auto"/>
            <w:bottom w:val="none" w:sz="0" w:space="0" w:color="auto"/>
            <w:right w:val="none" w:sz="0" w:space="0" w:color="auto"/>
          </w:divBdr>
          <w:divsChild>
            <w:div w:id="1898857438">
              <w:marLeft w:val="0"/>
              <w:marRight w:val="0"/>
              <w:marTop w:val="0"/>
              <w:marBottom w:val="0"/>
              <w:divBdr>
                <w:top w:val="none" w:sz="0" w:space="0" w:color="auto"/>
                <w:left w:val="none" w:sz="0" w:space="0" w:color="auto"/>
                <w:bottom w:val="none" w:sz="0" w:space="0" w:color="auto"/>
                <w:right w:val="none" w:sz="0" w:space="0" w:color="auto"/>
              </w:divBdr>
              <w:divsChild>
                <w:div w:id="824249471">
                  <w:marLeft w:val="0"/>
                  <w:marRight w:val="0"/>
                  <w:marTop w:val="0"/>
                  <w:marBottom w:val="0"/>
                  <w:divBdr>
                    <w:top w:val="none" w:sz="0" w:space="0" w:color="auto"/>
                    <w:left w:val="none" w:sz="0" w:space="0" w:color="auto"/>
                    <w:bottom w:val="none" w:sz="0" w:space="0" w:color="auto"/>
                    <w:right w:val="none" w:sz="0" w:space="0" w:color="auto"/>
                  </w:divBdr>
                  <w:divsChild>
                    <w:div w:id="190121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6094702">
      <w:bodyDiv w:val="1"/>
      <w:marLeft w:val="0"/>
      <w:marRight w:val="0"/>
      <w:marTop w:val="0"/>
      <w:marBottom w:val="0"/>
      <w:divBdr>
        <w:top w:val="none" w:sz="0" w:space="0" w:color="auto"/>
        <w:left w:val="none" w:sz="0" w:space="0" w:color="auto"/>
        <w:bottom w:val="none" w:sz="0" w:space="0" w:color="auto"/>
        <w:right w:val="none" w:sz="0" w:space="0" w:color="auto"/>
      </w:divBdr>
    </w:div>
    <w:div w:id="1465809436">
      <w:bodyDiv w:val="1"/>
      <w:marLeft w:val="0"/>
      <w:marRight w:val="0"/>
      <w:marTop w:val="0"/>
      <w:marBottom w:val="0"/>
      <w:divBdr>
        <w:top w:val="none" w:sz="0" w:space="0" w:color="auto"/>
        <w:left w:val="none" w:sz="0" w:space="0" w:color="auto"/>
        <w:bottom w:val="none" w:sz="0" w:space="0" w:color="auto"/>
        <w:right w:val="none" w:sz="0" w:space="0" w:color="auto"/>
      </w:divBdr>
    </w:div>
    <w:div w:id="1482580607">
      <w:bodyDiv w:val="1"/>
      <w:marLeft w:val="0"/>
      <w:marRight w:val="0"/>
      <w:marTop w:val="0"/>
      <w:marBottom w:val="0"/>
      <w:divBdr>
        <w:top w:val="none" w:sz="0" w:space="0" w:color="auto"/>
        <w:left w:val="none" w:sz="0" w:space="0" w:color="auto"/>
        <w:bottom w:val="none" w:sz="0" w:space="0" w:color="auto"/>
        <w:right w:val="none" w:sz="0" w:space="0" w:color="auto"/>
      </w:divBdr>
    </w:div>
    <w:div w:id="1490364822">
      <w:bodyDiv w:val="1"/>
      <w:marLeft w:val="0"/>
      <w:marRight w:val="0"/>
      <w:marTop w:val="0"/>
      <w:marBottom w:val="0"/>
      <w:divBdr>
        <w:top w:val="none" w:sz="0" w:space="0" w:color="auto"/>
        <w:left w:val="none" w:sz="0" w:space="0" w:color="auto"/>
        <w:bottom w:val="none" w:sz="0" w:space="0" w:color="auto"/>
        <w:right w:val="none" w:sz="0" w:space="0" w:color="auto"/>
      </w:divBdr>
      <w:divsChild>
        <w:div w:id="1722483018">
          <w:marLeft w:val="0"/>
          <w:marRight w:val="0"/>
          <w:marTop w:val="0"/>
          <w:marBottom w:val="0"/>
          <w:divBdr>
            <w:top w:val="single" w:sz="6" w:space="7" w:color="E5E5E5"/>
            <w:left w:val="none" w:sz="0" w:space="0" w:color="auto"/>
            <w:bottom w:val="none" w:sz="0" w:space="0" w:color="auto"/>
            <w:right w:val="none" w:sz="0" w:space="0" w:color="auto"/>
          </w:divBdr>
        </w:div>
        <w:div w:id="1816068655">
          <w:marLeft w:val="0"/>
          <w:marRight w:val="0"/>
          <w:marTop w:val="0"/>
          <w:marBottom w:val="0"/>
          <w:divBdr>
            <w:top w:val="none" w:sz="0" w:space="0" w:color="auto"/>
            <w:left w:val="none" w:sz="0" w:space="0" w:color="auto"/>
            <w:bottom w:val="none" w:sz="0" w:space="0" w:color="auto"/>
            <w:right w:val="none" w:sz="0" w:space="0" w:color="auto"/>
          </w:divBdr>
          <w:divsChild>
            <w:div w:id="920992535">
              <w:marLeft w:val="0"/>
              <w:marRight w:val="0"/>
              <w:marTop w:val="0"/>
              <w:marBottom w:val="0"/>
              <w:divBdr>
                <w:top w:val="none" w:sz="0" w:space="0" w:color="auto"/>
                <w:left w:val="none" w:sz="0" w:space="0" w:color="auto"/>
                <w:bottom w:val="none" w:sz="0" w:space="0" w:color="auto"/>
                <w:right w:val="none" w:sz="0" w:space="0" w:color="auto"/>
              </w:divBdr>
              <w:divsChild>
                <w:div w:id="1151406803">
                  <w:marLeft w:val="0"/>
                  <w:marRight w:val="0"/>
                  <w:marTop w:val="0"/>
                  <w:marBottom w:val="0"/>
                  <w:divBdr>
                    <w:top w:val="none" w:sz="0" w:space="0" w:color="auto"/>
                    <w:left w:val="none" w:sz="0" w:space="0" w:color="auto"/>
                    <w:bottom w:val="none" w:sz="0" w:space="0" w:color="auto"/>
                    <w:right w:val="none" w:sz="0" w:space="0" w:color="auto"/>
                  </w:divBdr>
                  <w:divsChild>
                    <w:div w:id="178476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882878">
      <w:bodyDiv w:val="1"/>
      <w:marLeft w:val="0"/>
      <w:marRight w:val="0"/>
      <w:marTop w:val="0"/>
      <w:marBottom w:val="0"/>
      <w:divBdr>
        <w:top w:val="none" w:sz="0" w:space="0" w:color="auto"/>
        <w:left w:val="none" w:sz="0" w:space="0" w:color="auto"/>
        <w:bottom w:val="none" w:sz="0" w:space="0" w:color="auto"/>
        <w:right w:val="none" w:sz="0" w:space="0" w:color="auto"/>
      </w:divBdr>
      <w:divsChild>
        <w:div w:id="276258074">
          <w:marLeft w:val="0"/>
          <w:marRight w:val="0"/>
          <w:marTop w:val="0"/>
          <w:marBottom w:val="0"/>
          <w:divBdr>
            <w:top w:val="none" w:sz="0" w:space="0" w:color="auto"/>
            <w:left w:val="none" w:sz="0" w:space="0" w:color="auto"/>
            <w:bottom w:val="none" w:sz="0" w:space="0" w:color="auto"/>
            <w:right w:val="none" w:sz="0" w:space="0" w:color="auto"/>
          </w:divBdr>
          <w:divsChild>
            <w:div w:id="53785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494128">
      <w:bodyDiv w:val="1"/>
      <w:marLeft w:val="0"/>
      <w:marRight w:val="0"/>
      <w:marTop w:val="0"/>
      <w:marBottom w:val="0"/>
      <w:divBdr>
        <w:top w:val="none" w:sz="0" w:space="0" w:color="auto"/>
        <w:left w:val="none" w:sz="0" w:space="0" w:color="auto"/>
        <w:bottom w:val="none" w:sz="0" w:space="0" w:color="auto"/>
        <w:right w:val="none" w:sz="0" w:space="0" w:color="auto"/>
      </w:divBdr>
    </w:div>
    <w:div w:id="1571651401">
      <w:bodyDiv w:val="1"/>
      <w:marLeft w:val="0"/>
      <w:marRight w:val="0"/>
      <w:marTop w:val="0"/>
      <w:marBottom w:val="0"/>
      <w:divBdr>
        <w:top w:val="none" w:sz="0" w:space="0" w:color="auto"/>
        <w:left w:val="none" w:sz="0" w:space="0" w:color="auto"/>
        <w:bottom w:val="none" w:sz="0" w:space="0" w:color="auto"/>
        <w:right w:val="none" w:sz="0" w:space="0" w:color="auto"/>
      </w:divBdr>
    </w:div>
    <w:div w:id="1574075021">
      <w:bodyDiv w:val="1"/>
      <w:marLeft w:val="0"/>
      <w:marRight w:val="0"/>
      <w:marTop w:val="0"/>
      <w:marBottom w:val="0"/>
      <w:divBdr>
        <w:top w:val="none" w:sz="0" w:space="0" w:color="auto"/>
        <w:left w:val="none" w:sz="0" w:space="0" w:color="auto"/>
        <w:bottom w:val="none" w:sz="0" w:space="0" w:color="auto"/>
        <w:right w:val="none" w:sz="0" w:space="0" w:color="auto"/>
      </w:divBdr>
    </w:div>
    <w:div w:id="1574389680">
      <w:bodyDiv w:val="1"/>
      <w:marLeft w:val="0"/>
      <w:marRight w:val="0"/>
      <w:marTop w:val="0"/>
      <w:marBottom w:val="0"/>
      <w:divBdr>
        <w:top w:val="none" w:sz="0" w:space="0" w:color="auto"/>
        <w:left w:val="none" w:sz="0" w:space="0" w:color="auto"/>
        <w:bottom w:val="none" w:sz="0" w:space="0" w:color="auto"/>
        <w:right w:val="none" w:sz="0" w:space="0" w:color="auto"/>
      </w:divBdr>
      <w:divsChild>
        <w:div w:id="493837064">
          <w:marLeft w:val="0"/>
          <w:marRight w:val="0"/>
          <w:marTop w:val="0"/>
          <w:marBottom w:val="0"/>
          <w:divBdr>
            <w:top w:val="none" w:sz="0" w:space="0" w:color="auto"/>
            <w:left w:val="none" w:sz="0" w:space="0" w:color="auto"/>
            <w:bottom w:val="none" w:sz="0" w:space="0" w:color="auto"/>
            <w:right w:val="none" w:sz="0" w:space="0" w:color="auto"/>
          </w:divBdr>
        </w:div>
      </w:divsChild>
    </w:div>
    <w:div w:id="1582131934">
      <w:bodyDiv w:val="1"/>
      <w:marLeft w:val="0"/>
      <w:marRight w:val="0"/>
      <w:marTop w:val="0"/>
      <w:marBottom w:val="0"/>
      <w:divBdr>
        <w:top w:val="none" w:sz="0" w:space="0" w:color="auto"/>
        <w:left w:val="none" w:sz="0" w:space="0" w:color="auto"/>
        <w:bottom w:val="none" w:sz="0" w:space="0" w:color="auto"/>
        <w:right w:val="none" w:sz="0" w:space="0" w:color="auto"/>
      </w:divBdr>
      <w:divsChild>
        <w:div w:id="714038968">
          <w:marLeft w:val="0"/>
          <w:marRight w:val="0"/>
          <w:marTop w:val="0"/>
          <w:marBottom w:val="0"/>
          <w:divBdr>
            <w:top w:val="none" w:sz="0" w:space="0" w:color="auto"/>
            <w:left w:val="none" w:sz="0" w:space="0" w:color="auto"/>
            <w:bottom w:val="none" w:sz="0" w:space="0" w:color="auto"/>
            <w:right w:val="none" w:sz="0" w:space="0" w:color="auto"/>
          </w:divBdr>
        </w:div>
        <w:div w:id="1838686696">
          <w:marLeft w:val="0"/>
          <w:marRight w:val="0"/>
          <w:marTop w:val="30"/>
          <w:marBottom w:val="30"/>
          <w:divBdr>
            <w:top w:val="none" w:sz="0" w:space="0" w:color="auto"/>
            <w:left w:val="none" w:sz="0" w:space="0" w:color="auto"/>
            <w:bottom w:val="none" w:sz="0" w:space="0" w:color="auto"/>
            <w:right w:val="none" w:sz="0" w:space="0" w:color="auto"/>
          </w:divBdr>
        </w:div>
      </w:divsChild>
    </w:div>
    <w:div w:id="1592353224">
      <w:bodyDiv w:val="1"/>
      <w:marLeft w:val="0"/>
      <w:marRight w:val="0"/>
      <w:marTop w:val="0"/>
      <w:marBottom w:val="0"/>
      <w:divBdr>
        <w:top w:val="none" w:sz="0" w:space="0" w:color="auto"/>
        <w:left w:val="none" w:sz="0" w:space="0" w:color="auto"/>
        <w:bottom w:val="none" w:sz="0" w:space="0" w:color="auto"/>
        <w:right w:val="none" w:sz="0" w:space="0" w:color="auto"/>
      </w:divBdr>
      <w:divsChild>
        <w:div w:id="2055427521">
          <w:marLeft w:val="0"/>
          <w:marRight w:val="0"/>
          <w:marTop w:val="0"/>
          <w:marBottom w:val="0"/>
          <w:divBdr>
            <w:top w:val="none" w:sz="0" w:space="0" w:color="auto"/>
            <w:left w:val="none" w:sz="0" w:space="0" w:color="auto"/>
            <w:bottom w:val="none" w:sz="0" w:space="0" w:color="auto"/>
            <w:right w:val="none" w:sz="0" w:space="0" w:color="auto"/>
          </w:divBdr>
        </w:div>
      </w:divsChild>
    </w:div>
    <w:div w:id="1614745782">
      <w:bodyDiv w:val="1"/>
      <w:marLeft w:val="0"/>
      <w:marRight w:val="0"/>
      <w:marTop w:val="0"/>
      <w:marBottom w:val="0"/>
      <w:divBdr>
        <w:top w:val="none" w:sz="0" w:space="0" w:color="auto"/>
        <w:left w:val="none" w:sz="0" w:space="0" w:color="auto"/>
        <w:bottom w:val="none" w:sz="0" w:space="0" w:color="auto"/>
        <w:right w:val="none" w:sz="0" w:space="0" w:color="auto"/>
      </w:divBdr>
    </w:div>
    <w:div w:id="1619529088">
      <w:bodyDiv w:val="1"/>
      <w:marLeft w:val="0"/>
      <w:marRight w:val="0"/>
      <w:marTop w:val="0"/>
      <w:marBottom w:val="0"/>
      <w:divBdr>
        <w:top w:val="none" w:sz="0" w:space="0" w:color="auto"/>
        <w:left w:val="none" w:sz="0" w:space="0" w:color="auto"/>
        <w:bottom w:val="none" w:sz="0" w:space="0" w:color="auto"/>
        <w:right w:val="none" w:sz="0" w:space="0" w:color="auto"/>
      </w:divBdr>
      <w:divsChild>
        <w:div w:id="1851676603">
          <w:marLeft w:val="0"/>
          <w:marRight w:val="0"/>
          <w:marTop w:val="0"/>
          <w:marBottom w:val="0"/>
          <w:divBdr>
            <w:top w:val="single" w:sz="2" w:space="0" w:color="E3E3E3"/>
            <w:left w:val="single" w:sz="2" w:space="0" w:color="E3E3E3"/>
            <w:bottom w:val="single" w:sz="2" w:space="0" w:color="E3E3E3"/>
            <w:right w:val="single" w:sz="2" w:space="0" w:color="E3E3E3"/>
          </w:divBdr>
          <w:divsChild>
            <w:div w:id="411858692">
              <w:marLeft w:val="0"/>
              <w:marRight w:val="0"/>
              <w:marTop w:val="100"/>
              <w:marBottom w:val="100"/>
              <w:divBdr>
                <w:top w:val="single" w:sz="2" w:space="0" w:color="E3E3E3"/>
                <w:left w:val="single" w:sz="2" w:space="0" w:color="E3E3E3"/>
                <w:bottom w:val="single" w:sz="2" w:space="0" w:color="E3E3E3"/>
                <w:right w:val="single" w:sz="2" w:space="0" w:color="E3E3E3"/>
              </w:divBdr>
              <w:divsChild>
                <w:div w:id="935864393">
                  <w:marLeft w:val="0"/>
                  <w:marRight w:val="0"/>
                  <w:marTop w:val="0"/>
                  <w:marBottom w:val="0"/>
                  <w:divBdr>
                    <w:top w:val="single" w:sz="2" w:space="0" w:color="E3E3E3"/>
                    <w:left w:val="single" w:sz="2" w:space="0" w:color="E3E3E3"/>
                    <w:bottom w:val="single" w:sz="2" w:space="0" w:color="E3E3E3"/>
                    <w:right w:val="single" w:sz="2" w:space="0" w:color="E3E3E3"/>
                  </w:divBdr>
                  <w:divsChild>
                    <w:div w:id="952981671">
                      <w:marLeft w:val="0"/>
                      <w:marRight w:val="0"/>
                      <w:marTop w:val="0"/>
                      <w:marBottom w:val="0"/>
                      <w:divBdr>
                        <w:top w:val="single" w:sz="2" w:space="0" w:color="E3E3E3"/>
                        <w:left w:val="single" w:sz="2" w:space="0" w:color="E3E3E3"/>
                        <w:bottom w:val="single" w:sz="2" w:space="0" w:color="E3E3E3"/>
                        <w:right w:val="single" w:sz="2" w:space="0" w:color="E3E3E3"/>
                      </w:divBdr>
                      <w:divsChild>
                        <w:div w:id="2111777846">
                          <w:marLeft w:val="0"/>
                          <w:marRight w:val="0"/>
                          <w:marTop w:val="0"/>
                          <w:marBottom w:val="0"/>
                          <w:divBdr>
                            <w:top w:val="single" w:sz="2" w:space="0" w:color="E3E3E3"/>
                            <w:left w:val="single" w:sz="2" w:space="0" w:color="E3E3E3"/>
                            <w:bottom w:val="single" w:sz="2" w:space="0" w:color="E3E3E3"/>
                            <w:right w:val="single" w:sz="2" w:space="0" w:color="E3E3E3"/>
                          </w:divBdr>
                          <w:divsChild>
                            <w:div w:id="558247966">
                              <w:marLeft w:val="0"/>
                              <w:marRight w:val="0"/>
                              <w:marTop w:val="0"/>
                              <w:marBottom w:val="0"/>
                              <w:divBdr>
                                <w:top w:val="single" w:sz="2" w:space="0" w:color="E3E3E3"/>
                                <w:left w:val="single" w:sz="2" w:space="0" w:color="E3E3E3"/>
                                <w:bottom w:val="single" w:sz="2" w:space="0" w:color="E3E3E3"/>
                                <w:right w:val="single" w:sz="2" w:space="0" w:color="E3E3E3"/>
                              </w:divBdr>
                              <w:divsChild>
                                <w:div w:id="1218778805">
                                  <w:marLeft w:val="0"/>
                                  <w:marRight w:val="0"/>
                                  <w:marTop w:val="0"/>
                                  <w:marBottom w:val="0"/>
                                  <w:divBdr>
                                    <w:top w:val="single" w:sz="2" w:space="0" w:color="E3E3E3"/>
                                    <w:left w:val="single" w:sz="2" w:space="0" w:color="E3E3E3"/>
                                    <w:bottom w:val="single" w:sz="2" w:space="0" w:color="E3E3E3"/>
                                    <w:right w:val="single" w:sz="2" w:space="0" w:color="E3E3E3"/>
                                  </w:divBdr>
                                  <w:divsChild>
                                    <w:div w:id="6230746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6410677">
                      <w:marLeft w:val="0"/>
                      <w:marRight w:val="0"/>
                      <w:marTop w:val="0"/>
                      <w:marBottom w:val="0"/>
                      <w:divBdr>
                        <w:top w:val="single" w:sz="2" w:space="0" w:color="E3E3E3"/>
                        <w:left w:val="single" w:sz="2" w:space="0" w:color="E3E3E3"/>
                        <w:bottom w:val="single" w:sz="2" w:space="0" w:color="E3E3E3"/>
                        <w:right w:val="single" w:sz="2" w:space="0" w:color="E3E3E3"/>
                      </w:divBdr>
                      <w:divsChild>
                        <w:div w:id="817962645">
                          <w:marLeft w:val="0"/>
                          <w:marRight w:val="0"/>
                          <w:marTop w:val="0"/>
                          <w:marBottom w:val="0"/>
                          <w:divBdr>
                            <w:top w:val="single" w:sz="2" w:space="0" w:color="E3E3E3"/>
                            <w:left w:val="single" w:sz="2" w:space="0" w:color="E3E3E3"/>
                            <w:bottom w:val="single" w:sz="2" w:space="0" w:color="E3E3E3"/>
                            <w:right w:val="single" w:sz="2" w:space="0" w:color="E3E3E3"/>
                          </w:divBdr>
                        </w:div>
                        <w:div w:id="694842595">
                          <w:marLeft w:val="0"/>
                          <w:marRight w:val="0"/>
                          <w:marTop w:val="0"/>
                          <w:marBottom w:val="0"/>
                          <w:divBdr>
                            <w:top w:val="single" w:sz="2" w:space="0" w:color="E3E3E3"/>
                            <w:left w:val="single" w:sz="2" w:space="0" w:color="E3E3E3"/>
                            <w:bottom w:val="single" w:sz="2" w:space="0" w:color="E3E3E3"/>
                            <w:right w:val="single" w:sz="2" w:space="0" w:color="E3E3E3"/>
                          </w:divBdr>
                          <w:divsChild>
                            <w:div w:id="246381918">
                              <w:marLeft w:val="0"/>
                              <w:marRight w:val="0"/>
                              <w:marTop w:val="0"/>
                              <w:marBottom w:val="0"/>
                              <w:divBdr>
                                <w:top w:val="single" w:sz="2" w:space="0" w:color="E3E3E3"/>
                                <w:left w:val="single" w:sz="2" w:space="0" w:color="E3E3E3"/>
                                <w:bottom w:val="single" w:sz="2" w:space="0" w:color="E3E3E3"/>
                                <w:right w:val="single" w:sz="2" w:space="0" w:color="E3E3E3"/>
                              </w:divBdr>
                              <w:divsChild>
                                <w:div w:id="1516847753">
                                  <w:marLeft w:val="0"/>
                                  <w:marRight w:val="0"/>
                                  <w:marTop w:val="0"/>
                                  <w:marBottom w:val="0"/>
                                  <w:divBdr>
                                    <w:top w:val="single" w:sz="2" w:space="0" w:color="E3E3E3"/>
                                    <w:left w:val="single" w:sz="2" w:space="0" w:color="E3E3E3"/>
                                    <w:bottom w:val="single" w:sz="2" w:space="0" w:color="E3E3E3"/>
                                    <w:right w:val="single" w:sz="2" w:space="0" w:color="E3E3E3"/>
                                  </w:divBdr>
                                  <w:divsChild>
                                    <w:div w:id="12006262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62211164">
          <w:marLeft w:val="0"/>
          <w:marRight w:val="0"/>
          <w:marTop w:val="0"/>
          <w:marBottom w:val="0"/>
          <w:divBdr>
            <w:top w:val="single" w:sz="2" w:space="0" w:color="E3E3E3"/>
            <w:left w:val="single" w:sz="2" w:space="0" w:color="E3E3E3"/>
            <w:bottom w:val="single" w:sz="2" w:space="0" w:color="E3E3E3"/>
            <w:right w:val="single" w:sz="2" w:space="0" w:color="E3E3E3"/>
          </w:divBdr>
          <w:divsChild>
            <w:div w:id="723331467">
              <w:marLeft w:val="0"/>
              <w:marRight w:val="0"/>
              <w:marTop w:val="100"/>
              <w:marBottom w:val="100"/>
              <w:divBdr>
                <w:top w:val="single" w:sz="2" w:space="0" w:color="E3E3E3"/>
                <w:left w:val="single" w:sz="2" w:space="0" w:color="E3E3E3"/>
                <w:bottom w:val="single" w:sz="2" w:space="0" w:color="E3E3E3"/>
                <w:right w:val="single" w:sz="2" w:space="0" w:color="E3E3E3"/>
              </w:divBdr>
              <w:divsChild>
                <w:div w:id="1291399086">
                  <w:marLeft w:val="0"/>
                  <w:marRight w:val="0"/>
                  <w:marTop w:val="0"/>
                  <w:marBottom w:val="0"/>
                  <w:divBdr>
                    <w:top w:val="single" w:sz="2" w:space="0" w:color="E3E3E3"/>
                    <w:left w:val="single" w:sz="2" w:space="0" w:color="E3E3E3"/>
                    <w:bottom w:val="single" w:sz="2" w:space="0" w:color="E3E3E3"/>
                    <w:right w:val="single" w:sz="2" w:space="0" w:color="E3E3E3"/>
                  </w:divBdr>
                  <w:divsChild>
                    <w:div w:id="347610507">
                      <w:marLeft w:val="0"/>
                      <w:marRight w:val="0"/>
                      <w:marTop w:val="0"/>
                      <w:marBottom w:val="0"/>
                      <w:divBdr>
                        <w:top w:val="single" w:sz="2" w:space="0" w:color="E3E3E3"/>
                        <w:left w:val="single" w:sz="2" w:space="0" w:color="E3E3E3"/>
                        <w:bottom w:val="single" w:sz="2" w:space="0" w:color="E3E3E3"/>
                        <w:right w:val="single" w:sz="2" w:space="0" w:color="E3E3E3"/>
                      </w:divBdr>
                      <w:divsChild>
                        <w:div w:id="1663849735">
                          <w:marLeft w:val="0"/>
                          <w:marRight w:val="0"/>
                          <w:marTop w:val="0"/>
                          <w:marBottom w:val="0"/>
                          <w:divBdr>
                            <w:top w:val="single" w:sz="2" w:space="0" w:color="E3E3E3"/>
                            <w:left w:val="single" w:sz="2" w:space="0" w:color="E3E3E3"/>
                            <w:bottom w:val="single" w:sz="2" w:space="0" w:color="E3E3E3"/>
                            <w:right w:val="single" w:sz="2" w:space="0" w:color="E3E3E3"/>
                          </w:divBdr>
                          <w:divsChild>
                            <w:div w:id="888684905">
                              <w:marLeft w:val="0"/>
                              <w:marRight w:val="0"/>
                              <w:marTop w:val="0"/>
                              <w:marBottom w:val="0"/>
                              <w:divBdr>
                                <w:top w:val="single" w:sz="2" w:space="0" w:color="E3E3E3"/>
                                <w:left w:val="single" w:sz="2" w:space="0" w:color="E3E3E3"/>
                                <w:bottom w:val="single" w:sz="2" w:space="0" w:color="E3E3E3"/>
                                <w:right w:val="single" w:sz="2" w:space="0" w:color="E3E3E3"/>
                              </w:divBdr>
                              <w:divsChild>
                                <w:div w:id="2030178894">
                                  <w:marLeft w:val="0"/>
                                  <w:marRight w:val="0"/>
                                  <w:marTop w:val="0"/>
                                  <w:marBottom w:val="0"/>
                                  <w:divBdr>
                                    <w:top w:val="single" w:sz="2" w:space="0" w:color="E3E3E3"/>
                                    <w:left w:val="single" w:sz="2" w:space="0" w:color="E3E3E3"/>
                                    <w:bottom w:val="single" w:sz="2" w:space="0" w:color="E3E3E3"/>
                                    <w:right w:val="single" w:sz="2" w:space="0" w:color="E3E3E3"/>
                                  </w:divBdr>
                                  <w:divsChild>
                                    <w:div w:id="13725323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75653020">
                      <w:marLeft w:val="0"/>
                      <w:marRight w:val="0"/>
                      <w:marTop w:val="0"/>
                      <w:marBottom w:val="0"/>
                      <w:divBdr>
                        <w:top w:val="single" w:sz="2" w:space="0" w:color="E3E3E3"/>
                        <w:left w:val="single" w:sz="2" w:space="0" w:color="E3E3E3"/>
                        <w:bottom w:val="single" w:sz="2" w:space="0" w:color="E3E3E3"/>
                        <w:right w:val="single" w:sz="2" w:space="0" w:color="E3E3E3"/>
                      </w:divBdr>
                      <w:divsChild>
                        <w:div w:id="1803378145">
                          <w:marLeft w:val="0"/>
                          <w:marRight w:val="0"/>
                          <w:marTop w:val="0"/>
                          <w:marBottom w:val="0"/>
                          <w:divBdr>
                            <w:top w:val="single" w:sz="2" w:space="0" w:color="E3E3E3"/>
                            <w:left w:val="single" w:sz="2" w:space="0" w:color="E3E3E3"/>
                            <w:bottom w:val="single" w:sz="2" w:space="0" w:color="E3E3E3"/>
                            <w:right w:val="single" w:sz="2" w:space="0" w:color="E3E3E3"/>
                          </w:divBdr>
                        </w:div>
                        <w:div w:id="854149184">
                          <w:marLeft w:val="0"/>
                          <w:marRight w:val="0"/>
                          <w:marTop w:val="0"/>
                          <w:marBottom w:val="0"/>
                          <w:divBdr>
                            <w:top w:val="single" w:sz="2" w:space="0" w:color="E3E3E3"/>
                            <w:left w:val="single" w:sz="2" w:space="0" w:color="E3E3E3"/>
                            <w:bottom w:val="single" w:sz="2" w:space="0" w:color="E3E3E3"/>
                            <w:right w:val="single" w:sz="2" w:space="0" w:color="E3E3E3"/>
                          </w:divBdr>
                          <w:divsChild>
                            <w:div w:id="2108386396">
                              <w:marLeft w:val="0"/>
                              <w:marRight w:val="0"/>
                              <w:marTop w:val="0"/>
                              <w:marBottom w:val="0"/>
                              <w:divBdr>
                                <w:top w:val="single" w:sz="2" w:space="0" w:color="E3E3E3"/>
                                <w:left w:val="single" w:sz="2" w:space="0" w:color="E3E3E3"/>
                                <w:bottom w:val="single" w:sz="2" w:space="0" w:color="E3E3E3"/>
                                <w:right w:val="single" w:sz="2" w:space="0" w:color="E3E3E3"/>
                              </w:divBdr>
                              <w:divsChild>
                                <w:div w:id="67047038">
                                  <w:marLeft w:val="0"/>
                                  <w:marRight w:val="0"/>
                                  <w:marTop w:val="0"/>
                                  <w:marBottom w:val="0"/>
                                  <w:divBdr>
                                    <w:top w:val="single" w:sz="2" w:space="0" w:color="E3E3E3"/>
                                    <w:left w:val="single" w:sz="2" w:space="0" w:color="E3E3E3"/>
                                    <w:bottom w:val="single" w:sz="2" w:space="0" w:color="E3E3E3"/>
                                    <w:right w:val="single" w:sz="2" w:space="0" w:color="E3E3E3"/>
                                  </w:divBdr>
                                  <w:divsChild>
                                    <w:div w:id="14183314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94367424">
          <w:marLeft w:val="0"/>
          <w:marRight w:val="0"/>
          <w:marTop w:val="0"/>
          <w:marBottom w:val="0"/>
          <w:divBdr>
            <w:top w:val="single" w:sz="2" w:space="0" w:color="E3E3E3"/>
            <w:left w:val="single" w:sz="2" w:space="0" w:color="E3E3E3"/>
            <w:bottom w:val="single" w:sz="2" w:space="0" w:color="E3E3E3"/>
            <w:right w:val="single" w:sz="2" w:space="0" w:color="E3E3E3"/>
          </w:divBdr>
          <w:divsChild>
            <w:div w:id="889069766">
              <w:marLeft w:val="0"/>
              <w:marRight w:val="0"/>
              <w:marTop w:val="100"/>
              <w:marBottom w:val="100"/>
              <w:divBdr>
                <w:top w:val="single" w:sz="2" w:space="0" w:color="E3E3E3"/>
                <w:left w:val="single" w:sz="2" w:space="0" w:color="E3E3E3"/>
                <w:bottom w:val="single" w:sz="2" w:space="0" w:color="E3E3E3"/>
                <w:right w:val="single" w:sz="2" w:space="0" w:color="E3E3E3"/>
              </w:divBdr>
              <w:divsChild>
                <w:div w:id="1225214172">
                  <w:marLeft w:val="0"/>
                  <w:marRight w:val="0"/>
                  <w:marTop w:val="0"/>
                  <w:marBottom w:val="0"/>
                  <w:divBdr>
                    <w:top w:val="single" w:sz="2" w:space="0" w:color="E3E3E3"/>
                    <w:left w:val="single" w:sz="2" w:space="0" w:color="E3E3E3"/>
                    <w:bottom w:val="single" w:sz="2" w:space="0" w:color="E3E3E3"/>
                    <w:right w:val="single" w:sz="2" w:space="0" w:color="E3E3E3"/>
                  </w:divBdr>
                  <w:divsChild>
                    <w:div w:id="2116821850">
                      <w:marLeft w:val="0"/>
                      <w:marRight w:val="0"/>
                      <w:marTop w:val="0"/>
                      <w:marBottom w:val="0"/>
                      <w:divBdr>
                        <w:top w:val="single" w:sz="2" w:space="0" w:color="E3E3E3"/>
                        <w:left w:val="single" w:sz="2" w:space="0" w:color="E3E3E3"/>
                        <w:bottom w:val="single" w:sz="2" w:space="0" w:color="E3E3E3"/>
                        <w:right w:val="single" w:sz="2" w:space="0" w:color="E3E3E3"/>
                      </w:divBdr>
                      <w:divsChild>
                        <w:div w:id="1494370255">
                          <w:marLeft w:val="0"/>
                          <w:marRight w:val="0"/>
                          <w:marTop w:val="0"/>
                          <w:marBottom w:val="0"/>
                          <w:divBdr>
                            <w:top w:val="single" w:sz="2" w:space="0" w:color="E3E3E3"/>
                            <w:left w:val="single" w:sz="2" w:space="0" w:color="E3E3E3"/>
                            <w:bottom w:val="single" w:sz="2" w:space="0" w:color="E3E3E3"/>
                            <w:right w:val="single" w:sz="2" w:space="0" w:color="E3E3E3"/>
                          </w:divBdr>
                          <w:divsChild>
                            <w:div w:id="2139757162">
                              <w:marLeft w:val="0"/>
                              <w:marRight w:val="0"/>
                              <w:marTop w:val="0"/>
                              <w:marBottom w:val="0"/>
                              <w:divBdr>
                                <w:top w:val="single" w:sz="2" w:space="0" w:color="E3E3E3"/>
                                <w:left w:val="single" w:sz="2" w:space="0" w:color="E3E3E3"/>
                                <w:bottom w:val="single" w:sz="2" w:space="0" w:color="E3E3E3"/>
                                <w:right w:val="single" w:sz="2" w:space="0" w:color="E3E3E3"/>
                              </w:divBdr>
                              <w:divsChild>
                                <w:div w:id="1324772399">
                                  <w:marLeft w:val="0"/>
                                  <w:marRight w:val="0"/>
                                  <w:marTop w:val="0"/>
                                  <w:marBottom w:val="0"/>
                                  <w:divBdr>
                                    <w:top w:val="single" w:sz="2" w:space="0" w:color="E3E3E3"/>
                                    <w:left w:val="single" w:sz="2" w:space="0" w:color="E3E3E3"/>
                                    <w:bottom w:val="single" w:sz="2" w:space="0" w:color="E3E3E3"/>
                                    <w:right w:val="single" w:sz="2" w:space="0" w:color="E3E3E3"/>
                                  </w:divBdr>
                                  <w:divsChild>
                                    <w:div w:id="7555967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04918601">
                      <w:marLeft w:val="0"/>
                      <w:marRight w:val="0"/>
                      <w:marTop w:val="0"/>
                      <w:marBottom w:val="0"/>
                      <w:divBdr>
                        <w:top w:val="single" w:sz="2" w:space="0" w:color="E3E3E3"/>
                        <w:left w:val="single" w:sz="2" w:space="0" w:color="E3E3E3"/>
                        <w:bottom w:val="single" w:sz="2" w:space="0" w:color="E3E3E3"/>
                        <w:right w:val="single" w:sz="2" w:space="0" w:color="E3E3E3"/>
                      </w:divBdr>
                      <w:divsChild>
                        <w:div w:id="1152328897">
                          <w:marLeft w:val="0"/>
                          <w:marRight w:val="0"/>
                          <w:marTop w:val="0"/>
                          <w:marBottom w:val="0"/>
                          <w:divBdr>
                            <w:top w:val="single" w:sz="2" w:space="0" w:color="E3E3E3"/>
                            <w:left w:val="single" w:sz="2" w:space="0" w:color="E3E3E3"/>
                            <w:bottom w:val="single" w:sz="2" w:space="0" w:color="E3E3E3"/>
                            <w:right w:val="single" w:sz="2" w:space="0" w:color="E3E3E3"/>
                          </w:divBdr>
                        </w:div>
                        <w:div w:id="1946839579">
                          <w:marLeft w:val="0"/>
                          <w:marRight w:val="0"/>
                          <w:marTop w:val="0"/>
                          <w:marBottom w:val="0"/>
                          <w:divBdr>
                            <w:top w:val="single" w:sz="2" w:space="0" w:color="E3E3E3"/>
                            <w:left w:val="single" w:sz="2" w:space="0" w:color="E3E3E3"/>
                            <w:bottom w:val="single" w:sz="2" w:space="0" w:color="E3E3E3"/>
                            <w:right w:val="single" w:sz="2" w:space="0" w:color="E3E3E3"/>
                          </w:divBdr>
                          <w:divsChild>
                            <w:div w:id="38287377">
                              <w:marLeft w:val="0"/>
                              <w:marRight w:val="0"/>
                              <w:marTop w:val="0"/>
                              <w:marBottom w:val="0"/>
                              <w:divBdr>
                                <w:top w:val="single" w:sz="2" w:space="0" w:color="E3E3E3"/>
                                <w:left w:val="single" w:sz="2" w:space="0" w:color="E3E3E3"/>
                                <w:bottom w:val="single" w:sz="2" w:space="0" w:color="E3E3E3"/>
                                <w:right w:val="single" w:sz="2" w:space="0" w:color="E3E3E3"/>
                              </w:divBdr>
                              <w:divsChild>
                                <w:div w:id="512914670">
                                  <w:marLeft w:val="0"/>
                                  <w:marRight w:val="0"/>
                                  <w:marTop w:val="0"/>
                                  <w:marBottom w:val="0"/>
                                  <w:divBdr>
                                    <w:top w:val="single" w:sz="2" w:space="0" w:color="E3E3E3"/>
                                    <w:left w:val="single" w:sz="2" w:space="0" w:color="E3E3E3"/>
                                    <w:bottom w:val="single" w:sz="2" w:space="0" w:color="E3E3E3"/>
                                    <w:right w:val="single" w:sz="2" w:space="0" w:color="E3E3E3"/>
                                  </w:divBdr>
                                  <w:divsChild>
                                    <w:div w:id="4629670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420686132">
          <w:marLeft w:val="0"/>
          <w:marRight w:val="0"/>
          <w:marTop w:val="0"/>
          <w:marBottom w:val="0"/>
          <w:divBdr>
            <w:top w:val="single" w:sz="2" w:space="0" w:color="E3E3E3"/>
            <w:left w:val="single" w:sz="2" w:space="0" w:color="E3E3E3"/>
            <w:bottom w:val="single" w:sz="2" w:space="0" w:color="E3E3E3"/>
            <w:right w:val="single" w:sz="2" w:space="0" w:color="E3E3E3"/>
          </w:divBdr>
          <w:divsChild>
            <w:div w:id="1909029760">
              <w:marLeft w:val="0"/>
              <w:marRight w:val="0"/>
              <w:marTop w:val="100"/>
              <w:marBottom w:val="100"/>
              <w:divBdr>
                <w:top w:val="single" w:sz="2" w:space="0" w:color="E3E3E3"/>
                <w:left w:val="single" w:sz="2" w:space="0" w:color="E3E3E3"/>
                <w:bottom w:val="single" w:sz="2" w:space="0" w:color="E3E3E3"/>
                <w:right w:val="single" w:sz="2" w:space="0" w:color="E3E3E3"/>
              </w:divBdr>
              <w:divsChild>
                <w:div w:id="954366010">
                  <w:marLeft w:val="0"/>
                  <w:marRight w:val="0"/>
                  <w:marTop w:val="0"/>
                  <w:marBottom w:val="0"/>
                  <w:divBdr>
                    <w:top w:val="single" w:sz="2" w:space="0" w:color="E3E3E3"/>
                    <w:left w:val="single" w:sz="2" w:space="0" w:color="E3E3E3"/>
                    <w:bottom w:val="single" w:sz="2" w:space="0" w:color="E3E3E3"/>
                    <w:right w:val="single" w:sz="2" w:space="0" w:color="E3E3E3"/>
                  </w:divBdr>
                  <w:divsChild>
                    <w:div w:id="278221524">
                      <w:marLeft w:val="0"/>
                      <w:marRight w:val="0"/>
                      <w:marTop w:val="0"/>
                      <w:marBottom w:val="0"/>
                      <w:divBdr>
                        <w:top w:val="single" w:sz="2" w:space="0" w:color="E3E3E3"/>
                        <w:left w:val="single" w:sz="2" w:space="0" w:color="E3E3E3"/>
                        <w:bottom w:val="single" w:sz="2" w:space="0" w:color="E3E3E3"/>
                        <w:right w:val="single" w:sz="2" w:space="0" w:color="E3E3E3"/>
                      </w:divBdr>
                      <w:divsChild>
                        <w:div w:id="744764473">
                          <w:marLeft w:val="0"/>
                          <w:marRight w:val="0"/>
                          <w:marTop w:val="0"/>
                          <w:marBottom w:val="0"/>
                          <w:divBdr>
                            <w:top w:val="single" w:sz="2" w:space="0" w:color="E3E3E3"/>
                            <w:left w:val="single" w:sz="2" w:space="0" w:color="E3E3E3"/>
                            <w:bottom w:val="single" w:sz="2" w:space="0" w:color="E3E3E3"/>
                            <w:right w:val="single" w:sz="2" w:space="0" w:color="E3E3E3"/>
                          </w:divBdr>
                          <w:divsChild>
                            <w:div w:id="2069841599">
                              <w:marLeft w:val="0"/>
                              <w:marRight w:val="0"/>
                              <w:marTop w:val="0"/>
                              <w:marBottom w:val="0"/>
                              <w:divBdr>
                                <w:top w:val="single" w:sz="2" w:space="0" w:color="E3E3E3"/>
                                <w:left w:val="single" w:sz="2" w:space="0" w:color="E3E3E3"/>
                                <w:bottom w:val="single" w:sz="2" w:space="0" w:color="E3E3E3"/>
                                <w:right w:val="single" w:sz="2" w:space="0" w:color="E3E3E3"/>
                              </w:divBdr>
                              <w:divsChild>
                                <w:div w:id="480586648">
                                  <w:marLeft w:val="0"/>
                                  <w:marRight w:val="0"/>
                                  <w:marTop w:val="0"/>
                                  <w:marBottom w:val="0"/>
                                  <w:divBdr>
                                    <w:top w:val="single" w:sz="2" w:space="0" w:color="E3E3E3"/>
                                    <w:left w:val="single" w:sz="2" w:space="0" w:color="E3E3E3"/>
                                    <w:bottom w:val="single" w:sz="2" w:space="0" w:color="E3E3E3"/>
                                    <w:right w:val="single" w:sz="2" w:space="0" w:color="E3E3E3"/>
                                  </w:divBdr>
                                  <w:divsChild>
                                    <w:div w:id="845905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94171206">
                      <w:marLeft w:val="0"/>
                      <w:marRight w:val="0"/>
                      <w:marTop w:val="0"/>
                      <w:marBottom w:val="0"/>
                      <w:divBdr>
                        <w:top w:val="single" w:sz="2" w:space="0" w:color="E3E3E3"/>
                        <w:left w:val="single" w:sz="2" w:space="0" w:color="E3E3E3"/>
                        <w:bottom w:val="single" w:sz="2" w:space="0" w:color="E3E3E3"/>
                        <w:right w:val="single" w:sz="2" w:space="0" w:color="E3E3E3"/>
                      </w:divBdr>
                      <w:divsChild>
                        <w:div w:id="651064105">
                          <w:marLeft w:val="0"/>
                          <w:marRight w:val="0"/>
                          <w:marTop w:val="0"/>
                          <w:marBottom w:val="0"/>
                          <w:divBdr>
                            <w:top w:val="single" w:sz="2" w:space="0" w:color="E3E3E3"/>
                            <w:left w:val="single" w:sz="2" w:space="0" w:color="E3E3E3"/>
                            <w:bottom w:val="single" w:sz="2" w:space="0" w:color="E3E3E3"/>
                            <w:right w:val="single" w:sz="2" w:space="0" w:color="E3E3E3"/>
                          </w:divBdr>
                        </w:div>
                        <w:div w:id="584266844">
                          <w:marLeft w:val="0"/>
                          <w:marRight w:val="0"/>
                          <w:marTop w:val="0"/>
                          <w:marBottom w:val="0"/>
                          <w:divBdr>
                            <w:top w:val="single" w:sz="2" w:space="0" w:color="E3E3E3"/>
                            <w:left w:val="single" w:sz="2" w:space="0" w:color="E3E3E3"/>
                            <w:bottom w:val="single" w:sz="2" w:space="0" w:color="E3E3E3"/>
                            <w:right w:val="single" w:sz="2" w:space="0" w:color="E3E3E3"/>
                          </w:divBdr>
                          <w:divsChild>
                            <w:div w:id="1268852599">
                              <w:marLeft w:val="0"/>
                              <w:marRight w:val="0"/>
                              <w:marTop w:val="0"/>
                              <w:marBottom w:val="0"/>
                              <w:divBdr>
                                <w:top w:val="single" w:sz="2" w:space="0" w:color="E3E3E3"/>
                                <w:left w:val="single" w:sz="2" w:space="0" w:color="E3E3E3"/>
                                <w:bottom w:val="single" w:sz="2" w:space="0" w:color="E3E3E3"/>
                                <w:right w:val="single" w:sz="2" w:space="0" w:color="E3E3E3"/>
                              </w:divBdr>
                              <w:divsChild>
                                <w:div w:id="2045670363">
                                  <w:marLeft w:val="0"/>
                                  <w:marRight w:val="0"/>
                                  <w:marTop w:val="0"/>
                                  <w:marBottom w:val="0"/>
                                  <w:divBdr>
                                    <w:top w:val="single" w:sz="2" w:space="0" w:color="E3E3E3"/>
                                    <w:left w:val="single" w:sz="2" w:space="0" w:color="E3E3E3"/>
                                    <w:bottom w:val="single" w:sz="2" w:space="0" w:color="E3E3E3"/>
                                    <w:right w:val="single" w:sz="2" w:space="0" w:color="E3E3E3"/>
                                  </w:divBdr>
                                  <w:divsChild>
                                    <w:div w:id="1950471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97411598">
          <w:marLeft w:val="0"/>
          <w:marRight w:val="0"/>
          <w:marTop w:val="0"/>
          <w:marBottom w:val="0"/>
          <w:divBdr>
            <w:top w:val="single" w:sz="2" w:space="0" w:color="E3E3E3"/>
            <w:left w:val="single" w:sz="2" w:space="0" w:color="E3E3E3"/>
            <w:bottom w:val="single" w:sz="2" w:space="0" w:color="E3E3E3"/>
            <w:right w:val="single" w:sz="2" w:space="0" w:color="E3E3E3"/>
          </w:divBdr>
          <w:divsChild>
            <w:div w:id="1493793590">
              <w:marLeft w:val="0"/>
              <w:marRight w:val="0"/>
              <w:marTop w:val="100"/>
              <w:marBottom w:val="100"/>
              <w:divBdr>
                <w:top w:val="single" w:sz="2" w:space="0" w:color="E3E3E3"/>
                <w:left w:val="single" w:sz="2" w:space="0" w:color="E3E3E3"/>
                <w:bottom w:val="single" w:sz="2" w:space="0" w:color="E3E3E3"/>
                <w:right w:val="single" w:sz="2" w:space="0" w:color="E3E3E3"/>
              </w:divBdr>
              <w:divsChild>
                <w:div w:id="643509370">
                  <w:marLeft w:val="0"/>
                  <w:marRight w:val="0"/>
                  <w:marTop w:val="0"/>
                  <w:marBottom w:val="0"/>
                  <w:divBdr>
                    <w:top w:val="single" w:sz="2" w:space="0" w:color="E3E3E3"/>
                    <w:left w:val="single" w:sz="2" w:space="0" w:color="E3E3E3"/>
                    <w:bottom w:val="single" w:sz="2" w:space="0" w:color="E3E3E3"/>
                    <w:right w:val="single" w:sz="2" w:space="0" w:color="E3E3E3"/>
                  </w:divBdr>
                  <w:divsChild>
                    <w:div w:id="1829008187">
                      <w:marLeft w:val="0"/>
                      <w:marRight w:val="0"/>
                      <w:marTop w:val="0"/>
                      <w:marBottom w:val="0"/>
                      <w:divBdr>
                        <w:top w:val="single" w:sz="2" w:space="0" w:color="E3E3E3"/>
                        <w:left w:val="single" w:sz="2" w:space="0" w:color="E3E3E3"/>
                        <w:bottom w:val="single" w:sz="2" w:space="0" w:color="E3E3E3"/>
                        <w:right w:val="single" w:sz="2" w:space="0" w:color="E3E3E3"/>
                      </w:divBdr>
                      <w:divsChild>
                        <w:div w:id="1302734063">
                          <w:marLeft w:val="0"/>
                          <w:marRight w:val="0"/>
                          <w:marTop w:val="0"/>
                          <w:marBottom w:val="0"/>
                          <w:divBdr>
                            <w:top w:val="single" w:sz="2" w:space="0" w:color="E3E3E3"/>
                            <w:left w:val="single" w:sz="2" w:space="0" w:color="E3E3E3"/>
                            <w:bottom w:val="single" w:sz="2" w:space="0" w:color="E3E3E3"/>
                            <w:right w:val="single" w:sz="2" w:space="0" w:color="E3E3E3"/>
                          </w:divBdr>
                          <w:divsChild>
                            <w:div w:id="1212234324">
                              <w:marLeft w:val="0"/>
                              <w:marRight w:val="0"/>
                              <w:marTop w:val="0"/>
                              <w:marBottom w:val="0"/>
                              <w:divBdr>
                                <w:top w:val="single" w:sz="2" w:space="0" w:color="E3E3E3"/>
                                <w:left w:val="single" w:sz="2" w:space="0" w:color="E3E3E3"/>
                                <w:bottom w:val="single" w:sz="2" w:space="0" w:color="E3E3E3"/>
                                <w:right w:val="single" w:sz="2" w:space="0" w:color="E3E3E3"/>
                              </w:divBdr>
                              <w:divsChild>
                                <w:div w:id="109208498">
                                  <w:marLeft w:val="0"/>
                                  <w:marRight w:val="0"/>
                                  <w:marTop w:val="0"/>
                                  <w:marBottom w:val="0"/>
                                  <w:divBdr>
                                    <w:top w:val="single" w:sz="2" w:space="0" w:color="E3E3E3"/>
                                    <w:left w:val="single" w:sz="2" w:space="0" w:color="E3E3E3"/>
                                    <w:bottom w:val="single" w:sz="2" w:space="0" w:color="E3E3E3"/>
                                    <w:right w:val="single" w:sz="2" w:space="0" w:color="E3E3E3"/>
                                  </w:divBdr>
                                  <w:divsChild>
                                    <w:div w:id="12735107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35711044">
                      <w:marLeft w:val="0"/>
                      <w:marRight w:val="0"/>
                      <w:marTop w:val="0"/>
                      <w:marBottom w:val="0"/>
                      <w:divBdr>
                        <w:top w:val="single" w:sz="2" w:space="0" w:color="E3E3E3"/>
                        <w:left w:val="single" w:sz="2" w:space="0" w:color="E3E3E3"/>
                        <w:bottom w:val="single" w:sz="2" w:space="0" w:color="E3E3E3"/>
                        <w:right w:val="single" w:sz="2" w:space="0" w:color="E3E3E3"/>
                      </w:divBdr>
                      <w:divsChild>
                        <w:div w:id="1380015999">
                          <w:marLeft w:val="0"/>
                          <w:marRight w:val="0"/>
                          <w:marTop w:val="0"/>
                          <w:marBottom w:val="0"/>
                          <w:divBdr>
                            <w:top w:val="single" w:sz="2" w:space="0" w:color="E3E3E3"/>
                            <w:left w:val="single" w:sz="2" w:space="0" w:color="E3E3E3"/>
                            <w:bottom w:val="single" w:sz="2" w:space="0" w:color="E3E3E3"/>
                            <w:right w:val="single" w:sz="2" w:space="0" w:color="E3E3E3"/>
                          </w:divBdr>
                        </w:div>
                        <w:div w:id="593438103">
                          <w:marLeft w:val="0"/>
                          <w:marRight w:val="0"/>
                          <w:marTop w:val="0"/>
                          <w:marBottom w:val="0"/>
                          <w:divBdr>
                            <w:top w:val="single" w:sz="2" w:space="0" w:color="E3E3E3"/>
                            <w:left w:val="single" w:sz="2" w:space="0" w:color="E3E3E3"/>
                            <w:bottom w:val="single" w:sz="2" w:space="0" w:color="E3E3E3"/>
                            <w:right w:val="single" w:sz="2" w:space="0" w:color="E3E3E3"/>
                          </w:divBdr>
                          <w:divsChild>
                            <w:div w:id="117188094">
                              <w:marLeft w:val="0"/>
                              <w:marRight w:val="0"/>
                              <w:marTop w:val="0"/>
                              <w:marBottom w:val="0"/>
                              <w:divBdr>
                                <w:top w:val="single" w:sz="2" w:space="0" w:color="E3E3E3"/>
                                <w:left w:val="single" w:sz="2" w:space="0" w:color="E3E3E3"/>
                                <w:bottom w:val="single" w:sz="2" w:space="0" w:color="E3E3E3"/>
                                <w:right w:val="single" w:sz="2" w:space="0" w:color="E3E3E3"/>
                              </w:divBdr>
                              <w:divsChild>
                                <w:div w:id="250354230">
                                  <w:marLeft w:val="0"/>
                                  <w:marRight w:val="0"/>
                                  <w:marTop w:val="0"/>
                                  <w:marBottom w:val="0"/>
                                  <w:divBdr>
                                    <w:top w:val="single" w:sz="2" w:space="0" w:color="E3E3E3"/>
                                    <w:left w:val="single" w:sz="2" w:space="0" w:color="E3E3E3"/>
                                    <w:bottom w:val="single" w:sz="2" w:space="0" w:color="E3E3E3"/>
                                    <w:right w:val="single" w:sz="2" w:space="0" w:color="E3E3E3"/>
                                  </w:divBdr>
                                  <w:divsChild>
                                    <w:div w:id="1020283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07168276">
          <w:marLeft w:val="0"/>
          <w:marRight w:val="0"/>
          <w:marTop w:val="0"/>
          <w:marBottom w:val="0"/>
          <w:divBdr>
            <w:top w:val="single" w:sz="2" w:space="0" w:color="E3E3E3"/>
            <w:left w:val="single" w:sz="2" w:space="0" w:color="E3E3E3"/>
            <w:bottom w:val="single" w:sz="2" w:space="0" w:color="E3E3E3"/>
            <w:right w:val="single" w:sz="2" w:space="0" w:color="E3E3E3"/>
          </w:divBdr>
          <w:divsChild>
            <w:div w:id="2003461174">
              <w:marLeft w:val="0"/>
              <w:marRight w:val="0"/>
              <w:marTop w:val="100"/>
              <w:marBottom w:val="100"/>
              <w:divBdr>
                <w:top w:val="single" w:sz="2" w:space="0" w:color="E3E3E3"/>
                <w:left w:val="single" w:sz="2" w:space="0" w:color="E3E3E3"/>
                <w:bottom w:val="single" w:sz="2" w:space="0" w:color="E3E3E3"/>
                <w:right w:val="single" w:sz="2" w:space="0" w:color="E3E3E3"/>
              </w:divBdr>
              <w:divsChild>
                <w:div w:id="691952503">
                  <w:marLeft w:val="0"/>
                  <w:marRight w:val="0"/>
                  <w:marTop w:val="0"/>
                  <w:marBottom w:val="0"/>
                  <w:divBdr>
                    <w:top w:val="single" w:sz="2" w:space="0" w:color="E3E3E3"/>
                    <w:left w:val="single" w:sz="2" w:space="0" w:color="E3E3E3"/>
                    <w:bottom w:val="single" w:sz="2" w:space="0" w:color="E3E3E3"/>
                    <w:right w:val="single" w:sz="2" w:space="0" w:color="E3E3E3"/>
                  </w:divBdr>
                  <w:divsChild>
                    <w:div w:id="516163129">
                      <w:marLeft w:val="0"/>
                      <w:marRight w:val="0"/>
                      <w:marTop w:val="0"/>
                      <w:marBottom w:val="0"/>
                      <w:divBdr>
                        <w:top w:val="single" w:sz="2" w:space="0" w:color="E3E3E3"/>
                        <w:left w:val="single" w:sz="2" w:space="0" w:color="E3E3E3"/>
                        <w:bottom w:val="single" w:sz="2" w:space="0" w:color="E3E3E3"/>
                        <w:right w:val="single" w:sz="2" w:space="0" w:color="E3E3E3"/>
                      </w:divBdr>
                      <w:divsChild>
                        <w:div w:id="795607905">
                          <w:marLeft w:val="0"/>
                          <w:marRight w:val="0"/>
                          <w:marTop w:val="0"/>
                          <w:marBottom w:val="0"/>
                          <w:divBdr>
                            <w:top w:val="single" w:sz="2" w:space="0" w:color="E3E3E3"/>
                            <w:left w:val="single" w:sz="2" w:space="0" w:color="E3E3E3"/>
                            <w:bottom w:val="single" w:sz="2" w:space="0" w:color="E3E3E3"/>
                            <w:right w:val="single" w:sz="2" w:space="0" w:color="E3E3E3"/>
                          </w:divBdr>
                          <w:divsChild>
                            <w:div w:id="1538929509">
                              <w:marLeft w:val="0"/>
                              <w:marRight w:val="0"/>
                              <w:marTop w:val="0"/>
                              <w:marBottom w:val="0"/>
                              <w:divBdr>
                                <w:top w:val="single" w:sz="2" w:space="0" w:color="E3E3E3"/>
                                <w:left w:val="single" w:sz="2" w:space="0" w:color="E3E3E3"/>
                                <w:bottom w:val="single" w:sz="2" w:space="0" w:color="E3E3E3"/>
                                <w:right w:val="single" w:sz="2" w:space="0" w:color="E3E3E3"/>
                              </w:divBdr>
                              <w:divsChild>
                                <w:div w:id="2056848163">
                                  <w:marLeft w:val="0"/>
                                  <w:marRight w:val="0"/>
                                  <w:marTop w:val="0"/>
                                  <w:marBottom w:val="0"/>
                                  <w:divBdr>
                                    <w:top w:val="single" w:sz="2" w:space="0" w:color="E3E3E3"/>
                                    <w:left w:val="single" w:sz="2" w:space="0" w:color="E3E3E3"/>
                                    <w:bottom w:val="single" w:sz="2" w:space="0" w:color="E3E3E3"/>
                                    <w:right w:val="single" w:sz="2" w:space="0" w:color="E3E3E3"/>
                                  </w:divBdr>
                                  <w:divsChild>
                                    <w:div w:id="10792511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74253028">
                      <w:marLeft w:val="0"/>
                      <w:marRight w:val="0"/>
                      <w:marTop w:val="0"/>
                      <w:marBottom w:val="0"/>
                      <w:divBdr>
                        <w:top w:val="single" w:sz="2" w:space="0" w:color="E3E3E3"/>
                        <w:left w:val="single" w:sz="2" w:space="0" w:color="E3E3E3"/>
                        <w:bottom w:val="single" w:sz="2" w:space="0" w:color="E3E3E3"/>
                        <w:right w:val="single" w:sz="2" w:space="0" w:color="E3E3E3"/>
                      </w:divBdr>
                      <w:divsChild>
                        <w:div w:id="1242641499">
                          <w:marLeft w:val="0"/>
                          <w:marRight w:val="0"/>
                          <w:marTop w:val="0"/>
                          <w:marBottom w:val="0"/>
                          <w:divBdr>
                            <w:top w:val="single" w:sz="2" w:space="0" w:color="E3E3E3"/>
                            <w:left w:val="single" w:sz="2" w:space="0" w:color="E3E3E3"/>
                            <w:bottom w:val="single" w:sz="2" w:space="0" w:color="E3E3E3"/>
                            <w:right w:val="single" w:sz="2" w:space="0" w:color="E3E3E3"/>
                          </w:divBdr>
                        </w:div>
                        <w:div w:id="1991324300">
                          <w:marLeft w:val="0"/>
                          <w:marRight w:val="0"/>
                          <w:marTop w:val="0"/>
                          <w:marBottom w:val="0"/>
                          <w:divBdr>
                            <w:top w:val="single" w:sz="2" w:space="0" w:color="E3E3E3"/>
                            <w:left w:val="single" w:sz="2" w:space="0" w:color="E3E3E3"/>
                            <w:bottom w:val="single" w:sz="2" w:space="0" w:color="E3E3E3"/>
                            <w:right w:val="single" w:sz="2" w:space="0" w:color="E3E3E3"/>
                          </w:divBdr>
                          <w:divsChild>
                            <w:div w:id="605967803">
                              <w:marLeft w:val="0"/>
                              <w:marRight w:val="0"/>
                              <w:marTop w:val="0"/>
                              <w:marBottom w:val="0"/>
                              <w:divBdr>
                                <w:top w:val="single" w:sz="2" w:space="0" w:color="E3E3E3"/>
                                <w:left w:val="single" w:sz="2" w:space="0" w:color="E3E3E3"/>
                                <w:bottom w:val="single" w:sz="2" w:space="0" w:color="E3E3E3"/>
                                <w:right w:val="single" w:sz="2" w:space="0" w:color="E3E3E3"/>
                              </w:divBdr>
                              <w:divsChild>
                                <w:div w:id="1605263718">
                                  <w:marLeft w:val="0"/>
                                  <w:marRight w:val="0"/>
                                  <w:marTop w:val="0"/>
                                  <w:marBottom w:val="0"/>
                                  <w:divBdr>
                                    <w:top w:val="single" w:sz="2" w:space="0" w:color="E3E3E3"/>
                                    <w:left w:val="single" w:sz="2" w:space="0" w:color="E3E3E3"/>
                                    <w:bottom w:val="single" w:sz="2" w:space="0" w:color="E3E3E3"/>
                                    <w:right w:val="single" w:sz="2" w:space="0" w:color="E3E3E3"/>
                                  </w:divBdr>
                                  <w:divsChild>
                                    <w:div w:id="7278467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42171231">
          <w:marLeft w:val="0"/>
          <w:marRight w:val="0"/>
          <w:marTop w:val="0"/>
          <w:marBottom w:val="0"/>
          <w:divBdr>
            <w:top w:val="single" w:sz="2" w:space="0" w:color="E3E3E3"/>
            <w:left w:val="single" w:sz="2" w:space="0" w:color="E3E3E3"/>
            <w:bottom w:val="single" w:sz="2" w:space="0" w:color="E3E3E3"/>
            <w:right w:val="single" w:sz="2" w:space="0" w:color="E3E3E3"/>
          </w:divBdr>
          <w:divsChild>
            <w:div w:id="75397832">
              <w:marLeft w:val="0"/>
              <w:marRight w:val="0"/>
              <w:marTop w:val="100"/>
              <w:marBottom w:val="100"/>
              <w:divBdr>
                <w:top w:val="single" w:sz="2" w:space="0" w:color="E3E3E3"/>
                <w:left w:val="single" w:sz="2" w:space="0" w:color="E3E3E3"/>
                <w:bottom w:val="single" w:sz="2" w:space="0" w:color="E3E3E3"/>
                <w:right w:val="single" w:sz="2" w:space="0" w:color="E3E3E3"/>
              </w:divBdr>
              <w:divsChild>
                <w:div w:id="1154373084">
                  <w:marLeft w:val="0"/>
                  <w:marRight w:val="0"/>
                  <w:marTop w:val="0"/>
                  <w:marBottom w:val="0"/>
                  <w:divBdr>
                    <w:top w:val="single" w:sz="2" w:space="0" w:color="E3E3E3"/>
                    <w:left w:val="single" w:sz="2" w:space="0" w:color="E3E3E3"/>
                    <w:bottom w:val="single" w:sz="2" w:space="0" w:color="E3E3E3"/>
                    <w:right w:val="single" w:sz="2" w:space="0" w:color="E3E3E3"/>
                  </w:divBdr>
                  <w:divsChild>
                    <w:div w:id="1301377812">
                      <w:marLeft w:val="0"/>
                      <w:marRight w:val="0"/>
                      <w:marTop w:val="0"/>
                      <w:marBottom w:val="0"/>
                      <w:divBdr>
                        <w:top w:val="single" w:sz="2" w:space="0" w:color="E3E3E3"/>
                        <w:left w:val="single" w:sz="2" w:space="0" w:color="E3E3E3"/>
                        <w:bottom w:val="single" w:sz="2" w:space="0" w:color="E3E3E3"/>
                        <w:right w:val="single" w:sz="2" w:space="0" w:color="E3E3E3"/>
                      </w:divBdr>
                      <w:divsChild>
                        <w:div w:id="2024093001">
                          <w:marLeft w:val="0"/>
                          <w:marRight w:val="0"/>
                          <w:marTop w:val="0"/>
                          <w:marBottom w:val="0"/>
                          <w:divBdr>
                            <w:top w:val="single" w:sz="2" w:space="0" w:color="E3E3E3"/>
                            <w:left w:val="single" w:sz="2" w:space="0" w:color="E3E3E3"/>
                            <w:bottom w:val="single" w:sz="2" w:space="0" w:color="E3E3E3"/>
                            <w:right w:val="single" w:sz="2" w:space="0" w:color="E3E3E3"/>
                          </w:divBdr>
                          <w:divsChild>
                            <w:div w:id="157503884">
                              <w:marLeft w:val="0"/>
                              <w:marRight w:val="0"/>
                              <w:marTop w:val="0"/>
                              <w:marBottom w:val="0"/>
                              <w:divBdr>
                                <w:top w:val="single" w:sz="2" w:space="0" w:color="E3E3E3"/>
                                <w:left w:val="single" w:sz="2" w:space="0" w:color="E3E3E3"/>
                                <w:bottom w:val="single" w:sz="2" w:space="0" w:color="E3E3E3"/>
                                <w:right w:val="single" w:sz="2" w:space="0" w:color="E3E3E3"/>
                              </w:divBdr>
                              <w:divsChild>
                                <w:div w:id="2097094091">
                                  <w:marLeft w:val="0"/>
                                  <w:marRight w:val="0"/>
                                  <w:marTop w:val="0"/>
                                  <w:marBottom w:val="0"/>
                                  <w:divBdr>
                                    <w:top w:val="single" w:sz="2" w:space="0" w:color="E3E3E3"/>
                                    <w:left w:val="single" w:sz="2" w:space="0" w:color="E3E3E3"/>
                                    <w:bottom w:val="single" w:sz="2" w:space="0" w:color="E3E3E3"/>
                                    <w:right w:val="single" w:sz="2" w:space="0" w:color="E3E3E3"/>
                                  </w:divBdr>
                                  <w:divsChild>
                                    <w:div w:id="935246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29961051">
                      <w:marLeft w:val="0"/>
                      <w:marRight w:val="0"/>
                      <w:marTop w:val="0"/>
                      <w:marBottom w:val="0"/>
                      <w:divBdr>
                        <w:top w:val="single" w:sz="2" w:space="0" w:color="E3E3E3"/>
                        <w:left w:val="single" w:sz="2" w:space="0" w:color="E3E3E3"/>
                        <w:bottom w:val="single" w:sz="2" w:space="0" w:color="E3E3E3"/>
                        <w:right w:val="single" w:sz="2" w:space="0" w:color="E3E3E3"/>
                      </w:divBdr>
                      <w:divsChild>
                        <w:div w:id="1856991719">
                          <w:marLeft w:val="0"/>
                          <w:marRight w:val="0"/>
                          <w:marTop w:val="0"/>
                          <w:marBottom w:val="0"/>
                          <w:divBdr>
                            <w:top w:val="single" w:sz="2" w:space="0" w:color="E3E3E3"/>
                            <w:left w:val="single" w:sz="2" w:space="0" w:color="E3E3E3"/>
                            <w:bottom w:val="single" w:sz="2" w:space="0" w:color="E3E3E3"/>
                            <w:right w:val="single" w:sz="2" w:space="0" w:color="E3E3E3"/>
                          </w:divBdr>
                        </w:div>
                        <w:div w:id="372270102">
                          <w:marLeft w:val="0"/>
                          <w:marRight w:val="0"/>
                          <w:marTop w:val="0"/>
                          <w:marBottom w:val="0"/>
                          <w:divBdr>
                            <w:top w:val="single" w:sz="2" w:space="0" w:color="E3E3E3"/>
                            <w:left w:val="single" w:sz="2" w:space="0" w:color="E3E3E3"/>
                            <w:bottom w:val="single" w:sz="2" w:space="0" w:color="E3E3E3"/>
                            <w:right w:val="single" w:sz="2" w:space="0" w:color="E3E3E3"/>
                          </w:divBdr>
                          <w:divsChild>
                            <w:div w:id="1721978189">
                              <w:marLeft w:val="0"/>
                              <w:marRight w:val="0"/>
                              <w:marTop w:val="0"/>
                              <w:marBottom w:val="0"/>
                              <w:divBdr>
                                <w:top w:val="single" w:sz="2" w:space="0" w:color="E3E3E3"/>
                                <w:left w:val="single" w:sz="2" w:space="0" w:color="E3E3E3"/>
                                <w:bottom w:val="single" w:sz="2" w:space="0" w:color="E3E3E3"/>
                                <w:right w:val="single" w:sz="2" w:space="0" w:color="E3E3E3"/>
                              </w:divBdr>
                              <w:divsChild>
                                <w:div w:id="815991785">
                                  <w:marLeft w:val="0"/>
                                  <w:marRight w:val="0"/>
                                  <w:marTop w:val="0"/>
                                  <w:marBottom w:val="0"/>
                                  <w:divBdr>
                                    <w:top w:val="single" w:sz="2" w:space="0" w:color="E3E3E3"/>
                                    <w:left w:val="single" w:sz="2" w:space="0" w:color="E3E3E3"/>
                                    <w:bottom w:val="single" w:sz="2" w:space="0" w:color="E3E3E3"/>
                                    <w:right w:val="single" w:sz="2" w:space="0" w:color="E3E3E3"/>
                                  </w:divBdr>
                                  <w:divsChild>
                                    <w:div w:id="16500899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30086544">
          <w:marLeft w:val="0"/>
          <w:marRight w:val="0"/>
          <w:marTop w:val="0"/>
          <w:marBottom w:val="0"/>
          <w:divBdr>
            <w:top w:val="single" w:sz="2" w:space="0" w:color="E3E3E3"/>
            <w:left w:val="single" w:sz="2" w:space="0" w:color="E3E3E3"/>
            <w:bottom w:val="single" w:sz="2" w:space="0" w:color="E3E3E3"/>
            <w:right w:val="single" w:sz="2" w:space="0" w:color="E3E3E3"/>
          </w:divBdr>
          <w:divsChild>
            <w:div w:id="1377043766">
              <w:marLeft w:val="0"/>
              <w:marRight w:val="0"/>
              <w:marTop w:val="100"/>
              <w:marBottom w:val="100"/>
              <w:divBdr>
                <w:top w:val="single" w:sz="2" w:space="0" w:color="E3E3E3"/>
                <w:left w:val="single" w:sz="2" w:space="0" w:color="E3E3E3"/>
                <w:bottom w:val="single" w:sz="2" w:space="0" w:color="E3E3E3"/>
                <w:right w:val="single" w:sz="2" w:space="0" w:color="E3E3E3"/>
              </w:divBdr>
              <w:divsChild>
                <w:div w:id="1598059453">
                  <w:marLeft w:val="0"/>
                  <w:marRight w:val="0"/>
                  <w:marTop w:val="0"/>
                  <w:marBottom w:val="0"/>
                  <w:divBdr>
                    <w:top w:val="single" w:sz="2" w:space="0" w:color="E3E3E3"/>
                    <w:left w:val="single" w:sz="2" w:space="0" w:color="E3E3E3"/>
                    <w:bottom w:val="single" w:sz="2" w:space="0" w:color="E3E3E3"/>
                    <w:right w:val="single" w:sz="2" w:space="0" w:color="E3E3E3"/>
                  </w:divBdr>
                  <w:divsChild>
                    <w:div w:id="207643199">
                      <w:marLeft w:val="0"/>
                      <w:marRight w:val="0"/>
                      <w:marTop w:val="0"/>
                      <w:marBottom w:val="0"/>
                      <w:divBdr>
                        <w:top w:val="single" w:sz="2" w:space="0" w:color="E3E3E3"/>
                        <w:left w:val="single" w:sz="2" w:space="0" w:color="E3E3E3"/>
                        <w:bottom w:val="single" w:sz="2" w:space="0" w:color="E3E3E3"/>
                        <w:right w:val="single" w:sz="2" w:space="0" w:color="E3E3E3"/>
                      </w:divBdr>
                      <w:divsChild>
                        <w:div w:id="223638960">
                          <w:marLeft w:val="0"/>
                          <w:marRight w:val="0"/>
                          <w:marTop w:val="0"/>
                          <w:marBottom w:val="0"/>
                          <w:divBdr>
                            <w:top w:val="single" w:sz="2" w:space="0" w:color="E3E3E3"/>
                            <w:left w:val="single" w:sz="2" w:space="0" w:color="E3E3E3"/>
                            <w:bottom w:val="single" w:sz="2" w:space="0" w:color="E3E3E3"/>
                            <w:right w:val="single" w:sz="2" w:space="0" w:color="E3E3E3"/>
                          </w:divBdr>
                          <w:divsChild>
                            <w:div w:id="95368766">
                              <w:marLeft w:val="0"/>
                              <w:marRight w:val="0"/>
                              <w:marTop w:val="0"/>
                              <w:marBottom w:val="0"/>
                              <w:divBdr>
                                <w:top w:val="single" w:sz="2" w:space="0" w:color="E3E3E3"/>
                                <w:left w:val="single" w:sz="2" w:space="0" w:color="E3E3E3"/>
                                <w:bottom w:val="single" w:sz="2" w:space="0" w:color="E3E3E3"/>
                                <w:right w:val="single" w:sz="2" w:space="0" w:color="E3E3E3"/>
                              </w:divBdr>
                              <w:divsChild>
                                <w:div w:id="407072826">
                                  <w:marLeft w:val="0"/>
                                  <w:marRight w:val="0"/>
                                  <w:marTop w:val="0"/>
                                  <w:marBottom w:val="0"/>
                                  <w:divBdr>
                                    <w:top w:val="single" w:sz="2" w:space="0" w:color="E3E3E3"/>
                                    <w:left w:val="single" w:sz="2" w:space="0" w:color="E3E3E3"/>
                                    <w:bottom w:val="single" w:sz="2" w:space="0" w:color="E3E3E3"/>
                                    <w:right w:val="single" w:sz="2" w:space="0" w:color="E3E3E3"/>
                                  </w:divBdr>
                                  <w:divsChild>
                                    <w:div w:id="3379997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8593216">
                      <w:marLeft w:val="0"/>
                      <w:marRight w:val="0"/>
                      <w:marTop w:val="0"/>
                      <w:marBottom w:val="0"/>
                      <w:divBdr>
                        <w:top w:val="single" w:sz="2" w:space="0" w:color="E3E3E3"/>
                        <w:left w:val="single" w:sz="2" w:space="0" w:color="E3E3E3"/>
                        <w:bottom w:val="single" w:sz="2" w:space="0" w:color="E3E3E3"/>
                        <w:right w:val="single" w:sz="2" w:space="0" w:color="E3E3E3"/>
                      </w:divBdr>
                      <w:divsChild>
                        <w:div w:id="998851220">
                          <w:marLeft w:val="0"/>
                          <w:marRight w:val="0"/>
                          <w:marTop w:val="0"/>
                          <w:marBottom w:val="0"/>
                          <w:divBdr>
                            <w:top w:val="single" w:sz="2" w:space="0" w:color="E3E3E3"/>
                            <w:left w:val="single" w:sz="2" w:space="0" w:color="E3E3E3"/>
                            <w:bottom w:val="single" w:sz="2" w:space="0" w:color="E3E3E3"/>
                            <w:right w:val="single" w:sz="2" w:space="0" w:color="E3E3E3"/>
                          </w:divBdr>
                        </w:div>
                        <w:div w:id="1052580285">
                          <w:marLeft w:val="0"/>
                          <w:marRight w:val="0"/>
                          <w:marTop w:val="0"/>
                          <w:marBottom w:val="0"/>
                          <w:divBdr>
                            <w:top w:val="single" w:sz="2" w:space="0" w:color="E3E3E3"/>
                            <w:left w:val="single" w:sz="2" w:space="0" w:color="E3E3E3"/>
                            <w:bottom w:val="single" w:sz="2" w:space="0" w:color="E3E3E3"/>
                            <w:right w:val="single" w:sz="2" w:space="0" w:color="E3E3E3"/>
                          </w:divBdr>
                          <w:divsChild>
                            <w:div w:id="2060860912">
                              <w:marLeft w:val="0"/>
                              <w:marRight w:val="0"/>
                              <w:marTop w:val="0"/>
                              <w:marBottom w:val="0"/>
                              <w:divBdr>
                                <w:top w:val="single" w:sz="2" w:space="0" w:color="E3E3E3"/>
                                <w:left w:val="single" w:sz="2" w:space="0" w:color="E3E3E3"/>
                                <w:bottom w:val="single" w:sz="2" w:space="0" w:color="E3E3E3"/>
                                <w:right w:val="single" w:sz="2" w:space="0" w:color="E3E3E3"/>
                              </w:divBdr>
                              <w:divsChild>
                                <w:div w:id="2061661202">
                                  <w:marLeft w:val="0"/>
                                  <w:marRight w:val="0"/>
                                  <w:marTop w:val="0"/>
                                  <w:marBottom w:val="0"/>
                                  <w:divBdr>
                                    <w:top w:val="single" w:sz="2" w:space="0" w:color="E3E3E3"/>
                                    <w:left w:val="single" w:sz="2" w:space="0" w:color="E3E3E3"/>
                                    <w:bottom w:val="single" w:sz="2" w:space="0" w:color="E3E3E3"/>
                                    <w:right w:val="single" w:sz="2" w:space="0" w:color="E3E3E3"/>
                                  </w:divBdr>
                                  <w:divsChild>
                                    <w:div w:id="11312921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31999756">
          <w:marLeft w:val="0"/>
          <w:marRight w:val="0"/>
          <w:marTop w:val="0"/>
          <w:marBottom w:val="0"/>
          <w:divBdr>
            <w:top w:val="single" w:sz="2" w:space="0" w:color="E3E3E3"/>
            <w:left w:val="single" w:sz="2" w:space="0" w:color="E3E3E3"/>
            <w:bottom w:val="single" w:sz="2" w:space="0" w:color="E3E3E3"/>
            <w:right w:val="single" w:sz="2" w:space="0" w:color="E3E3E3"/>
          </w:divBdr>
          <w:divsChild>
            <w:div w:id="17926259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5418865">
                  <w:marLeft w:val="0"/>
                  <w:marRight w:val="0"/>
                  <w:marTop w:val="0"/>
                  <w:marBottom w:val="0"/>
                  <w:divBdr>
                    <w:top w:val="single" w:sz="2" w:space="0" w:color="E3E3E3"/>
                    <w:left w:val="single" w:sz="2" w:space="0" w:color="E3E3E3"/>
                    <w:bottom w:val="single" w:sz="2" w:space="0" w:color="E3E3E3"/>
                    <w:right w:val="single" w:sz="2" w:space="0" w:color="E3E3E3"/>
                  </w:divBdr>
                  <w:divsChild>
                    <w:div w:id="1093086561">
                      <w:marLeft w:val="0"/>
                      <w:marRight w:val="0"/>
                      <w:marTop w:val="0"/>
                      <w:marBottom w:val="0"/>
                      <w:divBdr>
                        <w:top w:val="single" w:sz="2" w:space="0" w:color="E3E3E3"/>
                        <w:left w:val="single" w:sz="2" w:space="0" w:color="E3E3E3"/>
                        <w:bottom w:val="single" w:sz="2" w:space="0" w:color="E3E3E3"/>
                        <w:right w:val="single" w:sz="2" w:space="0" w:color="E3E3E3"/>
                      </w:divBdr>
                      <w:divsChild>
                        <w:div w:id="747963701">
                          <w:marLeft w:val="0"/>
                          <w:marRight w:val="0"/>
                          <w:marTop w:val="0"/>
                          <w:marBottom w:val="0"/>
                          <w:divBdr>
                            <w:top w:val="single" w:sz="2" w:space="0" w:color="E3E3E3"/>
                            <w:left w:val="single" w:sz="2" w:space="0" w:color="E3E3E3"/>
                            <w:bottom w:val="single" w:sz="2" w:space="0" w:color="E3E3E3"/>
                            <w:right w:val="single" w:sz="2" w:space="0" w:color="E3E3E3"/>
                          </w:divBdr>
                          <w:divsChild>
                            <w:div w:id="15274623">
                              <w:marLeft w:val="0"/>
                              <w:marRight w:val="0"/>
                              <w:marTop w:val="0"/>
                              <w:marBottom w:val="0"/>
                              <w:divBdr>
                                <w:top w:val="single" w:sz="2" w:space="0" w:color="E3E3E3"/>
                                <w:left w:val="single" w:sz="2" w:space="0" w:color="E3E3E3"/>
                                <w:bottom w:val="single" w:sz="2" w:space="0" w:color="E3E3E3"/>
                                <w:right w:val="single" w:sz="2" w:space="0" w:color="E3E3E3"/>
                              </w:divBdr>
                              <w:divsChild>
                                <w:div w:id="29385054">
                                  <w:marLeft w:val="0"/>
                                  <w:marRight w:val="0"/>
                                  <w:marTop w:val="0"/>
                                  <w:marBottom w:val="0"/>
                                  <w:divBdr>
                                    <w:top w:val="single" w:sz="2" w:space="0" w:color="E3E3E3"/>
                                    <w:left w:val="single" w:sz="2" w:space="0" w:color="E3E3E3"/>
                                    <w:bottom w:val="single" w:sz="2" w:space="0" w:color="E3E3E3"/>
                                    <w:right w:val="single" w:sz="2" w:space="0" w:color="E3E3E3"/>
                                  </w:divBdr>
                                  <w:divsChild>
                                    <w:div w:id="1267001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44467965">
                      <w:marLeft w:val="0"/>
                      <w:marRight w:val="0"/>
                      <w:marTop w:val="0"/>
                      <w:marBottom w:val="0"/>
                      <w:divBdr>
                        <w:top w:val="single" w:sz="2" w:space="0" w:color="E3E3E3"/>
                        <w:left w:val="single" w:sz="2" w:space="0" w:color="E3E3E3"/>
                        <w:bottom w:val="single" w:sz="2" w:space="0" w:color="E3E3E3"/>
                        <w:right w:val="single" w:sz="2" w:space="0" w:color="E3E3E3"/>
                      </w:divBdr>
                      <w:divsChild>
                        <w:div w:id="1852062229">
                          <w:marLeft w:val="0"/>
                          <w:marRight w:val="0"/>
                          <w:marTop w:val="0"/>
                          <w:marBottom w:val="0"/>
                          <w:divBdr>
                            <w:top w:val="single" w:sz="2" w:space="0" w:color="E3E3E3"/>
                            <w:left w:val="single" w:sz="2" w:space="0" w:color="E3E3E3"/>
                            <w:bottom w:val="single" w:sz="2" w:space="0" w:color="E3E3E3"/>
                            <w:right w:val="single" w:sz="2" w:space="0" w:color="E3E3E3"/>
                          </w:divBdr>
                        </w:div>
                        <w:div w:id="436601400">
                          <w:marLeft w:val="0"/>
                          <w:marRight w:val="0"/>
                          <w:marTop w:val="0"/>
                          <w:marBottom w:val="0"/>
                          <w:divBdr>
                            <w:top w:val="single" w:sz="2" w:space="0" w:color="E3E3E3"/>
                            <w:left w:val="single" w:sz="2" w:space="0" w:color="E3E3E3"/>
                            <w:bottom w:val="single" w:sz="2" w:space="0" w:color="E3E3E3"/>
                            <w:right w:val="single" w:sz="2" w:space="0" w:color="E3E3E3"/>
                          </w:divBdr>
                          <w:divsChild>
                            <w:div w:id="939682474">
                              <w:marLeft w:val="0"/>
                              <w:marRight w:val="0"/>
                              <w:marTop w:val="0"/>
                              <w:marBottom w:val="0"/>
                              <w:divBdr>
                                <w:top w:val="single" w:sz="2" w:space="0" w:color="E3E3E3"/>
                                <w:left w:val="single" w:sz="2" w:space="0" w:color="E3E3E3"/>
                                <w:bottom w:val="single" w:sz="2" w:space="0" w:color="E3E3E3"/>
                                <w:right w:val="single" w:sz="2" w:space="0" w:color="E3E3E3"/>
                              </w:divBdr>
                              <w:divsChild>
                                <w:div w:id="271716071">
                                  <w:marLeft w:val="0"/>
                                  <w:marRight w:val="0"/>
                                  <w:marTop w:val="0"/>
                                  <w:marBottom w:val="0"/>
                                  <w:divBdr>
                                    <w:top w:val="single" w:sz="2" w:space="0" w:color="E3E3E3"/>
                                    <w:left w:val="single" w:sz="2" w:space="0" w:color="E3E3E3"/>
                                    <w:bottom w:val="single" w:sz="2" w:space="0" w:color="E3E3E3"/>
                                    <w:right w:val="single" w:sz="2" w:space="0" w:color="E3E3E3"/>
                                  </w:divBdr>
                                  <w:divsChild>
                                    <w:div w:id="16591168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93519839">
          <w:marLeft w:val="0"/>
          <w:marRight w:val="0"/>
          <w:marTop w:val="0"/>
          <w:marBottom w:val="0"/>
          <w:divBdr>
            <w:top w:val="single" w:sz="2" w:space="0" w:color="E3E3E3"/>
            <w:left w:val="single" w:sz="2" w:space="0" w:color="E3E3E3"/>
            <w:bottom w:val="single" w:sz="2" w:space="0" w:color="E3E3E3"/>
            <w:right w:val="single" w:sz="2" w:space="0" w:color="E3E3E3"/>
          </w:divBdr>
          <w:divsChild>
            <w:div w:id="1316883659">
              <w:marLeft w:val="0"/>
              <w:marRight w:val="0"/>
              <w:marTop w:val="100"/>
              <w:marBottom w:val="100"/>
              <w:divBdr>
                <w:top w:val="single" w:sz="2" w:space="0" w:color="E3E3E3"/>
                <w:left w:val="single" w:sz="2" w:space="0" w:color="E3E3E3"/>
                <w:bottom w:val="single" w:sz="2" w:space="0" w:color="E3E3E3"/>
                <w:right w:val="single" w:sz="2" w:space="0" w:color="E3E3E3"/>
              </w:divBdr>
              <w:divsChild>
                <w:div w:id="1732538835">
                  <w:marLeft w:val="0"/>
                  <w:marRight w:val="0"/>
                  <w:marTop w:val="0"/>
                  <w:marBottom w:val="0"/>
                  <w:divBdr>
                    <w:top w:val="single" w:sz="2" w:space="0" w:color="E3E3E3"/>
                    <w:left w:val="single" w:sz="2" w:space="0" w:color="E3E3E3"/>
                    <w:bottom w:val="single" w:sz="2" w:space="0" w:color="E3E3E3"/>
                    <w:right w:val="single" w:sz="2" w:space="0" w:color="E3E3E3"/>
                  </w:divBdr>
                  <w:divsChild>
                    <w:div w:id="1299873576">
                      <w:marLeft w:val="0"/>
                      <w:marRight w:val="0"/>
                      <w:marTop w:val="0"/>
                      <w:marBottom w:val="0"/>
                      <w:divBdr>
                        <w:top w:val="single" w:sz="2" w:space="0" w:color="E3E3E3"/>
                        <w:left w:val="single" w:sz="2" w:space="0" w:color="E3E3E3"/>
                        <w:bottom w:val="single" w:sz="2" w:space="0" w:color="E3E3E3"/>
                        <w:right w:val="single" w:sz="2" w:space="0" w:color="E3E3E3"/>
                      </w:divBdr>
                      <w:divsChild>
                        <w:div w:id="322441626">
                          <w:marLeft w:val="0"/>
                          <w:marRight w:val="0"/>
                          <w:marTop w:val="0"/>
                          <w:marBottom w:val="0"/>
                          <w:divBdr>
                            <w:top w:val="single" w:sz="2" w:space="0" w:color="E3E3E3"/>
                            <w:left w:val="single" w:sz="2" w:space="0" w:color="E3E3E3"/>
                            <w:bottom w:val="single" w:sz="2" w:space="0" w:color="E3E3E3"/>
                            <w:right w:val="single" w:sz="2" w:space="0" w:color="E3E3E3"/>
                          </w:divBdr>
                          <w:divsChild>
                            <w:div w:id="854467173">
                              <w:marLeft w:val="0"/>
                              <w:marRight w:val="0"/>
                              <w:marTop w:val="0"/>
                              <w:marBottom w:val="0"/>
                              <w:divBdr>
                                <w:top w:val="single" w:sz="2" w:space="0" w:color="E3E3E3"/>
                                <w:left w:val="single" w:sz="2" w:space="0" w:color="E3E3E3"/>
                                <w:bottom w:val="single" w:sz="2" w:space="0" w:color="E3E3E3"/>
                                <w:right w:val="single" w:sz="2" w:space="0" w:color="E3E3E3"/>
                              </w:divBdr>
                              <w:divsChild>
                                <w:div w:id="2019695419">
                                  <w:marLeft w:val="0"/>
                                  <w:marRight w:val="0"/>
                                  <w:marTop w:val="0"/>
                                  <w:marBottom w:val="0"/>
                                  <w:divBdr>
                                    <w:top w:val="single" w:sz="2" w:space="0" w:color="E3E3E3"/>
                                    <w:left w:val="single" w:sz="2" w:space="0" w:color="E3E3E3"/>
                                    <w:bottom w:val="single" w:sz="2" w:space="0" w:color="E3E3E3"/>
                                    <w:right w:val="single" w:sz="2" w:space="0" w:color="E3E3E3"/>
                                  </w:divBdr>
                                  <w:divsChild>
                                    <w:div w:id="8628600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93309777">
                      <w:marLeft w:val="0"/>
                      <w:marRight w:val="0"/>
                      <w:marTop w:val="0"/>
                      <w:marBottom w:val="0"/>
                      <w:divBdr>
                        <w:top w:val="single" w:sz="2" w:space="0" w:color="E3E3E3"/>
                        <w:left w:val="single" w:sz="2" w:space="0" w:color="E3E3E3"/>
                        <w:bottom w:val="single" w:sz="2" w:space="0" w:color="E3E3E3"/>
                        <w:right w:val="single" w:sz="2" w:space="0" w:color="E3E3E3"/>
                      </w:divBdr>
                      <w:divsChild>
                        <w:div w:id="1384717625">
                          <w:marLeft w:val="0"/>
                          <w:marRight w:val="0"/>
                          <w:marTop w:val="0"/>
                          <w:marBottom w:val="0"/>
                          <w:divBdr>
                            <w:top w:val="single" w:sz="2" w:space="0" w:color="E3E3E3"/>
                            <w:left w:val="single" w:sz="2" w:space="0" w:color="E3E3E3"/>
                            <w:bottom w:val="single" w:sz="2" w:space="0" w:color="E3E3E3"/>
                            <w:right w:val="single" w:sz="2" w:space="0" w:color="E3E3E3"/>
                          </w:divBdr>
                        </w:div>
                        <w:div w:id="629172559">
                          <w:marLeft w:val="0"/>
                          <w:marRight w:val="0"/>
                          <w:marTop w:val="0"/>
                          <w:marBottom w:val="0"/>
                          <w:divBdr>
                            <w:top w:val="single" w:sz="2" w:space="0" w:color="E3E3E3"/>
                            <w:left w:val="single" w:sz="2" w:space="0" w:color="E3E3E3"/>
                            <w:bottom w:val="single" w:sz="2" w:space="0" w:color="E3E3E3"/>
                            <w:right w:val="single" w:sz="2" w:space="0" w:color="E3E3E3"/>
                          </w:divBdr>
                          <w:divsChild>
                            <w:div w:id="491335781">
                              <w:marLeft w:val="0"/>
                              <w:marRight w:val="0"/>
                              <w:marTop w:val="0"/>
                              <w:marBottom w:val="0"/>
                              <w:divBdr>
                                <w:top w:val="single" w:sz="2" w:space="0" w:color="E3E3E3"/>
                                <w:left w:val="single" w:sz="2" w:space="0" w:color="E3E3E3"/>
                                <w:bottom w:val="single" w:sz="2" w:space="0" w:color="E3E3E3"/>
                                <w:right w:val="single" w:sz="2" w:space="0" w:color="E3E3E3"/>
                              </w:divBdr>
                              <w:divsChild>
                                <w:div w:id="283536559">
                                  <w:marLeft w:val="0"/>
                                  <w:marRight w:val="0"/>
                                  <w:marTop w:val="0"/>
                                  <w:marBottom w:val="0"/>
                                  <w:divBdr>
                                    <w:top w:val="single" w:sz="2" w:space="0" w:color="E3E3E3"/>
                                    <w:left w:val="single" w:sz="2" w:space="0" w:color="E3E3E3"/>
                                    <w:bottom w:val="single" w:sz="2" w:space="0" w:color="E3E3E3"/>
                                    <w:right w:val="single" w:sz="2" w:space="0" w:color="E3E3E3"/>
                                  </w:divBdr>
                                  <w:divsChild>
                                    <w:div w:id="8435167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8248136">
          <w:marLeft w:val="0"/>
          <w:marRight w:val="0"/>
          <w:marTop w:val="0"/>
          <w:marBottom w:val="0"/>
          <w:divBdr>
            <w:top w:val="single" w:sz="2" w:space="0" w:color="E3E3E3"/>
            <w:left w:val="single" w:sz="2" w:space="0" w:color="E3E3E3"/>
            <w:bottom w:val="single" w:sz="2" w:space="0" w:color="E3E3E3"/>
            <w:right w:val="single" w:sz="2" w:space="0" w:color="E3E3E3"/>
          </w:divBdr>
          <w:divsChild>
            <w:div w:id="1163743138">
              <w:marLeft w:val="0"/>
              <w:marRight w:val="0"/>
              <w:marTop w:val="100"/>
              <w:marBottom w:val="100"/>
              <w:divBdr>
                <w:top w:val="single" w:sz="2" w:space="0" w:color="E3E3E3"/>
                <w:left w:val="single" w:sz="2" w:space="0" w:color="E3E3E3"/>
                <w:bottom w:val="single" w:sz="2" w:space="0" w:color="E3E3E3"/>
                <w:right w:val="single" w:sz="2" w:space="0" w:color="E3E3E3"/>
              </w:divBdr>
              <w:divsChild>
                <w:div w:id="1780639613">
                  <w:marLeft w:val="0"/>
                  <w:marRight w:val="0"/>
                  <w:marTop w:val="0"/>
                  <w:marBottom w:val="0"/>
                  <w:divBdr>
                    <w:top w:val="single" w:sz="2" w:space="0" w:color="E3E3E3"/>
                    <w:left w:val="single" w:sz="2" w:space="0" w:color="E3E3E3"/>
                    <w:bottom w:val="single" w:sz="2" w:space="0" w:color="E3E3E3"/>
                    <w:right w:val="single" w:sz="2" w:space="0" w:color="E3E3E3"/>
                  </w:divBdr>
                  <w:divsChild>
                    <w:div w:id="1957907181">
                      <w:marLeft w:val="0"/>
                      <w:marRight w:val="0"/>
                      <w:marTop w:val="0"/>
                      <w:marBottom w:val="0"/>
                      <w:divBdr>
                        <w:top w:val="single" w:sz="2" w:space="0" w:color="E3E3E3"/>
                        <w:left w:val="single" w:sz="2" w:space="0" w:color="E3E3E3"/>
                        <w:bottom w:val="single" w:sz="2" w:space="0" w:color="E3E3E3"/>
                        <w:right w:val="single" w:sz="2" w:space="0" w:color="E3E3E3"/>
                      </w:divBdr>
                      <w:divsChild>
                        <w:div w:id="1472867564">
                          <w:marLeft w:val="0"/>
                          <w:marRight w:val="0"/>
                          <w:marTop w:val="0"/>
                          <w:marBottom w:val="0"/>
                          <w:divBdr>
                            <w:top w:val="single" w:sz="2" w:space="0" w:color="E3E3E3"/>
                            <w:left w:val="single" w:sz="2" w:space="0" w:color="E3E3E3"/>
                            <w:bottom w:val="single" w:sz="2" w:space="0" w:color="E3E3E3"/>
                            <w:right w:val="single" w:sz="2" w:space="0" w:color="E3E3E3"/>
                          </w:divBdr>
                          <w:divsChild>
                            <w:div w:id="1991207792">
                              <w:marLeft w:val="0"/>
                              <w:marRight w:val="0"/>
                              <w:marTop w:val="0"/>
                              <w:marBottom w:val="0"/>
                              <w:divBdr>
                                <w:top w:val="single" w:sz="2" w:space="0" w:color="E3E3E3"/>
                                <w:left w:val="single" w:sz="2" w:space="0" w:color="E3E3E3"/>
                                <w:bottom w:val="single" w:sz="2" w:space="0" w:color="E3E3E3"/>
                                <w:right w:val="single" w:sz="2" w:space="0" w:color="E3E3E3"/>
                              </w:divBdr>
                              <w:divsChild>
                                <w:div w:id="1094588774">
                                  <w:marLeft w:val="0"/>
                                  <w:marRight w:val="0"/>
                                  <w:marTop w:val="0"/>
                                  <w:marBottom w:val="0"/>
                                  <w:divBdr>
                                    <w:top w:val="single" w:sz="2" w:space="0" w:color="E3E3E3"/>
                                    <w:left w:val="single" w:sz="2" w:space="0" w:color="E3E3E3"/>
                                    <w:bottom w:val="single" w:sz="2" w:space="0" w:color="E3E3E3"/>
                                    <w:right w:val="single" w:sz="2" w:space="0" w:color="E3E3E3"/>
                                  </w:divBdr>
                                  <w:divsChild>
                                    <w:div w:id="3409339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68069847">
                      <w:marLeft w:val="0"/>
                      <w:marRight w:val="0"/>
                      <w:marTop w:val="0"/>
                      <w:marBottom w:val="0"/>
                      <w:divBdr>
                        <w:top w:val="single" w:sz="2" w:space="0" w:color="E3E3E3"/>
                        <w:left w:val="single" w:sz="2" w:space="0" w:color="E3E3E3"/>
                        <w:bottom w:val="single" w:sz="2" w:space="0" w:color="E3E3E3"/>
                        <w:right w:val="single" w:sz="2" w:space="0" w:color="E3E3E3"/>
                      </w:divBdr>
                      <w:divsChild>
                        <w:div w:id="117183467">
                          <w:marLeft w:val="0"/>
                          <w:marRight w:val="0"/>
                          <w:marTop w:val="0"/>
                          <w:marBottom w:val="0"/>
                          <w:divBdr>
                            <w:top w:val="single" w:sz="2" w:space="0" w:color="E3E3E3"/>
                            <w:left w:val="single" w:sz="2" w:space="0" w:color="E3E3E3"/>
                            <w:bottom w:val="single" w:sz="2" w:space="0" w:color="E3E3E3"/>
                            <w:right w:val="single" w:sz="2" w:space="0" w:color="E3E3E3"/>
                          </w:divBdr>
                        </w:div>
                        <w:div w:id="1963998149">
                          <w:marLeft w:val="0"/>
                          <w:marRight w:val="0"/>
                          <w:marTop w:val="0"/>
                          <w:marBottom w:val="0"/>
                          <w:divBdr>
                            <w:top w:val="single" w:sz="2" w:space="0" w:color="E3E3E3"/>
                            <w:left w:val="single" w:sz="2" w:space="0" w:color="E3E3E3"/>
                            <w:bottom w:val="single" w:sz="2" w:space="0" w:color="E3E3E3"/>
                            <w:right w:val="single" w:sz="2" w:space="0" w:color="E3E3E3"/>
                          </w:divBdr>
                          <w:divsChild>
                            <w:div w:id="435833424">
                              <w:marLeft w:val="0"/>
                              <w:marRight w:val="0"/>
                              <w:marTop w:val="0"/>
                              <w:marBottom w:val="0"/>
                              <w:divBdr>
                                <w:top w:val="single" w:sz="2" w:space="0" w:color="E3E3E3"/>
                                <w:left w:val="single" w:sz="2" w:space="0" w:color="E3E3E3"/>
                                <w:bottom w:val="single" w:sz="2" w:space="0" w:color="E3E3E3"/>
                                <w:right w:val="single" w:sz="2" w:space="0" w:color="E3E3E3"/>
                              </w:divBdr>
                              <w:divsChild>
                                <w:div w:id="2143376434">
                                  <w:marLeft w:val="0"/>
                                  <w:marRight w:val="0"/>
                                  <w:marTop w:val="0"/>
                                  <w:marBottom w:val="0"/>
                                  <w:divBdr>
                                    <w:top w:val="single" w:sz="2" w:space="0" w:color="E3E3E3"/>
                                    <w:left w:val="single" w:sz="2" w:space="0" w:color="E3E3E3"/>
                                    <w:bottom w:val="single" w:sz="2" w:space="0" w:color="E3E3E3"/>
                                    <w:right w:val="single" w:sz="2" w:space="0" w:color="E3E3E3"/>
                                  </w:divBdr>
                                  <w:divsChild>
                                    <w:div w:id="5750144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69499307">
          <w:marLeft w:val="0"/>
          <w:marRight w:val="0"/>
          <w:marTop w:val="0"/>
          <w:marBottom w:val="0"/>
          <w:divBdr>
            <w:top w:val="single" w:sz="2" w:space="0" w:color="E3E3E3"/>
            <w:left w:val="single" w:sz="2" w:space="0" w:color="E3E3E3"/>
            <w:bottom w:val="single" w:sz="2" w:space="0" w:color="E3E3E3"/>
            <w:right w:val="single" w:sz="2" w:space="0" w:color="E3E3E3"/>
          </w:divBdr>
          <w:divsChild>
            <w:div w:id="1384478978">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176416">
                  <w:marLeft w:val="0"/>
                  <w:marRight w:val="0"/>
                  <w:marTop w:val="0"/>
                  <w:marBottom w:val="0"/>
                  <w:divBdr>
                    <w:top w:val="single" w:sz="2" w:space="0" w:color="E3E3E3"/>
                    <w:left w:val="single" w:sz="2" w:space="0" w:color="E3E3E3"/>
                    <w:bottom w:val="single" w:sz="2" w:space="0" w:color="E3E3E3"/>
                    <w:right w:val="single" w:sz="2" w:space="0" w:color="E3E3E3"/>
                  </w:divBdr>
                  <w:divsChild>
                    <w:div w:id="1858618755">
                      <w:marLeft w:val="0"/>
                      <w:marRight w:val="0"/>
                      <w:marTop w:val="0"/>
                      <w:marBottom w:val="0"/>
                      <w:divBdr>
                        <w:top w:val="single" w:sz="2" w:space="0" w:color="E3E3E3"/>
                        <w:left w:val="single" w:sz="2" w:space="0" w:color="E3E3E3"/>
                        <w:bottom w:val="single" w:sz="2" w:space="0" w:color="E3E3E3"/>
                        <w:right w:val="single" w:sz="2" w:space="0" w:color="E3E3E3"/>
                      </w:divBdr>
                      <w:divsChild>
                        <w:div w:id="1804303275">
                          <w:marLeft w:val="0"/>
                          <w:marRight w:val="0"/>
                          <w:marTop w:val="0"/>
                          <w:marBottom w:val="0"/>
                          <w:divBdr>
                            <w:top w:val="single" w:sz="2" w:space="0" w:color="E3E3E3"/>
                            <w:left w:val="single" w:sz="2" w:space="0" w:color="E3E3E3"/>
                            <w:bottom w:val="single" w:sz="2" w:space="0" w:color="E3E3E3"/>
                            <w:right w:val="single" w:sz="2" w:space="0" w:color="E3E3E3"/>
                          </w:divBdr>
                          <w:divsChild>
                            <w:div w:id="1971275707">
                              <w:marLeft w:val="0"/>
                              <w:marRight w:val="0"/>
                              <w:marTop w:val="0"/>
                              <w:marBottom w:val="0"/>
                              <w:divBdr>
                                <w:top w:val="single" w:sz="2" w:space="0" w:color="E3E3E3"/>
                                <w:left w:val="single" w:sz="2" w:space="0" w:color="E3E3E3"/>
                                <w:bottom w:val="single" w:sz="2" w:space="0" w:color="E3E3E3"/>
                                <w:right w:val="single" w:sz="2" w:space="0" w:color="E3E3E3"/>
                              </w:divBdr>
                              <w:divsChild>
                                <w:div w:id="1573807674">
                                  <w:marLeft w:val="0"/>
                                  <w:marRight w:val="0"/>
                                  <w:marTop w:val="0"/>
                                  <w:marBottom w:val="0"/>
                                  <w:divBdr>
                                    <w:top w:val="single" w:sz="2" w:space="0" w:color="E3E3E3"/>
                                    <w:left w:val="single" w:sz="2" w:space="0" w:color="E3E3E3"/>
                                    <w:bottom w:val="single" w:sz="2" w:space="0" w:color="E3E3E3"/>
                                    <w:right w:val="single" w:sz="2" w:space="0" w:color="E3E3E3"/>
                                  </w:divBdr>
                                  <w:divsChild>
                                    <w:div w:id="8269398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36963346">
                      <w:marLeft w:val="0"/>
                      <w:marRight w:val="0"/>
                      <w:marTop w:val="0"/>
                      <w:marBottom w:val="0"/>
                      <w:divBdr>
                        <w:top w:val="single" w:sz="2" w:space="0" w:color="E3E3E3"/>
                        <w:left w:val="single" w:sz="2" w:space="0" w:color="E3E3E3"/>
                        <w:bottom w:val="single" w:sz="2" w:space="0" w:color="E3E3E3"/>
                        <w:right w:val="single" w:sz="2" w:space="0" w:color="E3E3E3"/>
                      </w:divBdr>
                      <w:divsChild>
                        <w:div w:id="1462184180">
                          <w:marLeft w:val="0"/>
                          <w:marRight w:val="0"/>
                          <w:marTop w:val="0"/>
                          <w:marBottom w:val="0"/>
                          <w:divBdr>
                            <w:top w:val="single" w:sz="2" w:space="0" w:color="E3E3E3"/>
                            <w:left w:val="single" w:sz="2" w:space="0" w:color="E3E3E3"/>
                            <w:bottom w:val="single" w:sz="2" w:space="0" w:color="E3E3E3"/>
                            <w:right w:val="single" w:sz="2" w:space="0" w:color="E3E3E3"/>
                          </w:divBdr>
                        </w:div>
                        <w:div w:id="1987927035">
                          <w:marLeft w:val="0"/>
                          <w:marRight w:val="0"/>
                          <w:marTop w:val="0"/>
                          <w:marBottom w:val="0"/>
                          <w:divBdr>
                            <w:top w:val="single" w:sz="2" w:space="0" w:color="E3E3E3"/>
                            <w:left w:val="single" w:sz="2" w:space="0" w:color="E3E3E3"/>
                            <w:bottom w:val="single" w:sz="2" w:space="0" w:color="E3E3E3"/>
                            <w:right w:val="single" w:sz="2" w:space="0" w:color="E3E3E3"/>
                          </w:divBdr>
                          <w:divsChild>
                            <w:div w:id="1351222292">
                              <w:marLeft w:val="0"/>
                              <w:marRight w:val="0"/>
                              <w:marTop w:val="0"/>
                              <w:marBottom w:val="0"/>
                              <w:divBdr>
                                <w:top w:val="single" w:sz="2" w:space="0" w:color="E3E3E3"/>
                                <w:left w:val="single" w:sz="2" w:space="0" w:color="E3E3E3"/>
                                <w:bottom w:val="single" w:sz="2" w:space="0" w:color="E3E3E3"/>
                                <w:right w:val="single" w:sz="2" w:space="0" w:color="E3E3E3"/>
                              </w:divBdr>
                              <w:divsChild>
                                <w:div w:id="1752922800">
                                  <w:marLeft w:val="0"/>
                                  <w:marRight w:val="0"/>
                                  <w:marTop w:val="0"/>
                                  <w:marBottom w:val="0"/>
                                  <w:divBdr>
                                    <w:top w:val="single" w:sz="2" w:space="0" w:color="E3E3E3"/>
                                    <w:left w:val="single" w:sz="2" w:space="0" w:color="E3E3E3"/>
                                    <w:bottom w:val="single" w:sz="2" w:space="0" w:color="E3E3E3"/>
                                    <w:right w:val="single" w:sz="2" w:space="0" w:color="E3E3E3"/>
                                  </w:divBdr>
                                  <w:divsChild>
                                    <w:div w:id="6171842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76703636">
          <w:marLeft w:val="0"/>
          <w:marRight w:val="0"/>
          <w:marTop w:val="0"/>
          <w:marBottom w:val="0"/>
          <w:divBdr>
            <w:top w:val="single" w:sz="2" w:space="0" w:color="E3E3E3"/>
            <w:left w:val="single" w:sz="2" w:space="0" w:color="E3E3E3"/>
            <w:bottom w:val="single" w:sz="2" w:space="0" w:color="E3E3E3"/>
            <w:right w:val="single" w:sz="2" w:space="0" w:color="E3E3E3"/>
          </w:divBdr>
          <w:divsChild>
            <w:div w:id="1803304935">
              <w:marLeft w:val="0"/>
              <w:marRight w:val="0"/>
              <w:marTop w:val="100"/>
              <w:marBottom w:val="100"/>
              <w:divBdr>
                <w:top w:val="single" w:sz="2" w:space="0" w:color="E3E3E3"/>
                <w:left w:val="single" w:sz="2" w:space="0" w:color="E3E3E3"/>
                <w:bottom w:val="single" w:sz="2" w:space="0" w:color="E3E3E3"/>
                <w:right w:val="single" w:sz="2" w:space="0" w:color="E3E3E3"/>
              </w:divBdr>
              <w:divsChild>
                <w:div w:id="628825940">
                  <w:marLeft w:val="0"/>
                  <w:marRight w:val="0"/>
                  <w:marTop w:val="0"/>
                  <w:marBottom w:val="0"/>
                  <w:divBdr>
                    <w:top w:val="single" w:sz="2" w:space="0" w:color="E3E3E3"/>
                    <w:left w:val="single" w:sz="2" w:space="0" w:color="E3E3E3"/>
                    <w:bottom w:val="single" w:sz="2" w:space="0" w:color="E3E3E3"/>
                    <w:right w:val="single" w:sz="2" w:space="0" w:color="E3E3E3"/>
                  </w:divBdr>
                  <w:divsChild>
                    <w:div w:id="2025743173">
                      <w:marLeft w:val="0"/>
                      <w:marRight w:val="0"/>
                      <w:marTop w:val="0"/>
                      <w:marBottom w:val="0"/>
                      <w:divBdr>
                        <w:top w:val="single" w:sz="2" w:space="0" w:color="E3E3E3"/>
                        <w:left w:val="single" w:sz="2" w:space="0" w:color="E3E3E3"/>
                        <w:bottom w:val="single" w:sz="2" w:space="0" w:color="E3E3E3"/>
                        <w:right w:val="single" w:sz="2" w:space="0" w:color="E3E3E3"/>
                      </w:divBdr>
                      <w:divsChild>
                        <w:div w:id="1555192738">
                          <w:marLeft w:val="0"/>
                          <w:marRight w:val="0"/>
                          <w:marTop w:val="0"/>
                          <w:marBottom w:val="0"/>
                          <w:divBdr>
                            <w:top w:val="single" w:sz="2" w:space="0" w:color="E3E3E3"/>
                            <w:left w:val="single" w:sz="2" w:space="0" w:color="E3E3E3"/>
                            <w:bottom w:val="single" w:sz="2" w:space="0" w:color="E3E3E3"/>
                            <w:right w:val="single" w:sz="2" w:space="0" w:color="E3E3E3"/>
                          </w:divBdr>
                          <w:divsChild>
                            <w:div w:id="1117673594">
                              <w:marLeft w:val="0"/>
                              <w:marRight w:val="0"/>
                              <w:marTop w:val="0"/>
                              <w:marBottom w:val="0"/>
                              <w:divBdr>
                                <w:top w:val="single" w:sz="2" w:space="0" w:color="E3E3E3"/>
                                <w:left w:val="single" w:sz="2" w:space="0" w:color="E3E3E3"/>
                                <w:bottom w:val="single" w:sz="2" w:space="0" w:color="E3E3E3"/>
                                <w:right w:val="single" w:sz="2" w:space="0" w:color="E3E3E3"/>
                              </w:divBdr>
                              <w:divsChild>
                                <w:div w:id="46687621">
                                  <w:marLeft w:val="0"/>
                                  <w:marRight w:val="0"/>
                                  <w:marTop w:val="0"/>
                                  <w:marBottom w:val="0"/>
                                  <w:divBdr>
                                    <w:top w:val="single" w:sz="2" w:space="0" w:color="E3E3E3"/>
                                    <w:left w:val="single" w:sz="2" w:space="0" w:color="E3E3E3"/>
                                    <w:bottom w:val="single" w:sz="2" w:space="0" w:color="E3E3E3"/>
                                    <w:right w:val="single" w:sz="2" w:space="0" w:color="E3E3E3"/>
                                  </w:divBdr>
                                  <w:divsChild>
                                    <w:div w:id="15016568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7574330">
                      <w:marLeft w:val="0"/>
                      <w:marRight w:val="0"/>
                      <w:marTop w:val="0"/>
                      <w:marBottom w:val="0"/>
                      <w:divBdr>
                        <w:top w:val="single" w:sz="2" w:space="0" w:color="E3E3E3"/>
                        <w:left w:val="single" w:sz="2" w:space="0" w:color="E3E3E3"/>
                        <w:bottom w:val="single" w:sz="2" w:space="0" w:color="E3E3E3"/>
                        <w:right w:val="single" w:sz="2" w:space="0" w:color="E3E3E3"/>
                      </w:divBdr>
                      <w:divsChild>
                        <w:div w:id="1961034393">
                          <w:marLeft w:val="0"/>
                          <w:marRight w:val="0"/>
                          <w:marTop w:val="0"/>
                          <w:marBottom w:val="0"/>
                          <w:divBdr>
                            <w:top w:val="single" w:sz="2" w:space="0" w:color="E3E3E3"/>
                            <w:left w:val="single" w:sz="2" w:space="0" w:color="E3E3E3"/>
                            <w:bottom w:val="single" w:sz="2" w:space="0" w:color="E3E3E3"/>
                            <w:right w:val="single" w:sz="2" w:space="0" w:color="E3E3E3"/>
                          </w:divBdr>
                        </w:div>
                        <w:div w:id="1632590731">
                          <w:marLeft w:val="0"/>
                          <w:marRight w:val="0"/>
                          <w:marTop w:val="0"/>
                          <w:marBottom w:val="0"/>
                          <w:divBdr>
                            <w:top w:val="single" w:sz="2" w:space="0" w:color="E3E3E3"/>
                            <w:left w:val="single" w:sz="2" w:space="0" w:color="E3E3E3"/>
                            <w:bottom w:val="single" w:sz="2" w:space="0" w:color="E3E3E3"/>
                            <w:right w:val="single" w:sz="2" w:space="0" w:color="E3E3E3"/>
                          </w:divBdr>
                          <w:divsChild>
                            <w:div w:id="1217474989">
                              <w:marLeft w:val="0"/>
                              <w:marRight w:val="0"/>
                              <w:marTop w:val="0"/>
                              <w:marBottom w:val="0"/>
                              <w:divBdr>
                                <w:top w:val="single" w:sz="2" w:space="0" w:color="E3E3E3"/>
                                <w:left w:val="single" w:sz="2" w:space="0" w:color="E3E3E3"/>
                                <w:bottom w:val="single" w:sz="2" w:space="0" w:color="E3E3E3"/>
                                <w:right w:val="single" w:sz="2" w:space="0" w:color="E3E3E3"/>
                              </w:divBdr>
                              <w:divsChild>
                                <w:div w:id="2079984179">
                                  <w:marLeft w:val="0"/>
                                  <w:marRight w:val="0"/>
                                  <w:marTop w:val="0"/>
                                  <w:marBottom w:val="0"/>
                                  <w:divBdr>
                                    <w:top w:val="single" w:sz="2" w:space="0" w:color="E3E3E3"/>
                                    <w:left w:val="single" w:sz="2" w:space="0" w:color="E3E3E3"/>
                                    <w:bottom w:val="single" w:sz="2" w:space="0" w:color="E3E3E3"/>
                                    <w:right w:val="single" w:sz="2" w:space="0" w:color="E3E3E3"/>
                                  </w:divBdr>
                                  <w:divsChild>
                                    <w:div w:id="7001349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61692412">
          <w:marLeft w:val="0"/>
          <w:marRight w:val="0"/>
          <w:marTop w:val="0"/>
          <w:marBottom w:val="0"/>
          <w:divBdr>
            <w:top w:val="single" w:sz="2" w:space="0" w:color="E3E3E3"/>
            <w:left w:val="single" w:sz="2" w:space="0" w:color="E3E3E3"/>
            <w:bottom w:val="single" w:sz="2" w:space="0" w:color="E3E3E3"/>
            <w:right w:val="single" w:sz="2" w:space="0" w:color="E3E3E3"/>
          </w:divBdr>
          <w:divsChild>
            <w:div w:id="1651708920">
              <w:marLeft w:val="0"/>
              <w:marRight w:val="0"/>
              <w:marTop w:val="100"/>
              <w:marBottom w:val="100"/>
              <w:divBdr>
                <w:top w:val="single" w:sz="2" w:space="0" w:color="E3E3E3"/>
                <w:left w:val="single" w:sz="2" w:space="0" w:color="E3E3E3"/>
                <w:bottom w:val="single" w:sz="2" w:space="0" w:color="E3E3E3"/>
                <w:right w:val="single" w:sz="2" w:space="0" w:color="E3E3E3"/>
              </w:divBdr>
              <w:divsChild>
                <w:div w:id="2053797165">
                  <w:marLeft w:val="0"/>
                  <w:marRight w:val="0"/>
                  <w:marTop w:val="0"/>
                  <w:marBottom w:val="0"/>
                  <w:divBdr>
                    <w:top w:val="single" w:sz="2" w:space="0" w:color="E3E3E3"/>
                    <w:left w:val="single" w:sz="2" w:space="0" w:color="E3E3E3"/>
                    <w:bottom w:val="single" w:sz="2" w:space="0" w:color="E3E3E3"/>
                    <w:right w:val="single" w:sz="2" w:space="0" w:color="E3E3E3"/>
                  </w:divBdr>
                  <w:divsChild>
                    <w:div w:id="1730037781">
                      <w:marLeft w:val="0"/>
                      <w:marRight w:val="0"/>
                      <w:marTop w:val="0"/>
                      <w:marBottom w:val="0"/>
                      <w:divBdr>
                        <w:top w:val="single" w:sz="2" w:space="0" w:color="E3E3E3"/>
                        <w:left w:val="single" w:sz="2" w:space="0" w:color="E3E3E3"/>
                        <w:bottom w:val="single" w:sz="2" w:space="0" w:color="E3E3E3"/>
                        <w:right w:val="single" w:sz="2" w:space="0" w:color="E3E3E3"/>
                      </w:divBdr>
                      <w:divsChild>
                        <w:div w:id="1888254457">
                          <w:marLeft w:val="0"/>
                          <w:marRight w:val="0"/>
                          <w:marTop w:val="0"/>
                          <w:marBottom w:val="0"/>
                          <w:divBdr>
                            <w:top w:val="single" w:sz="2" w:space="0" w:color="E3E3E3"/>
                            <w:left w:val="single" w:sz="2" w:space="0" w:color="E3E3E3"/>
                            <w:bottom w:val="single" w:sz="2" w:space="0" w:color="E3E3E3"/>
                            <w:right w:val="single" w:sz="2" w:space="0" w:color="E3E3E3"/>
                          </w:divBdr>
                          <w:divsChild>
                            <w:div w:id="444153746">
                              <w:marLeft w:val="0"/>
                              <w:marRight w:val="0"/>
                              <w:marTop w:val="0"/>
                              <w:marBottom w:val="0"/>
                              <w:divBdr>
                                <w:top w:val="single" w:sz="2" w:space="0" w:color="E3E3E3"/>
                                <w:left w:val="single" w:sz="2" w:space="0" w:color="E3E3E3"/>
                                <w:bottom w:val="single" w:sz="2" w:space="0" w:color="E3E3E3"/>
                                <w:right w:val="single" w:sz="2" w:space="0" w:color="E3E3E3"/>
                              </w:divBdr>
                              <w:divsChild>
                                <w:div w:id="773746857">
                                  <w:marLeft w:val="0"/>
                                  <w:marRight w:val="0"/>
                                  <w:marTop w:val="0"/>
                                  <w:marBottom w:val="0"/>
                                  <w:divBdr>
                                    <w:top w:val="single" w:sz="2" w:space="0" w:color="E3E3E3"/>
                                    <w:left w:val="single" w:sz="2" w:space="0" w:color="E3E3E3"/>
                                    <w:bottom w:val="single" w:sz="2" w:space="0" w:color="E3E3E3"/>
                                    <w:right w:val="single" w:sz="2" w:space="0" w:color="E3E3E3"/>
                                  </w:divBdr>
                                  <w:divsChild>
                                    <w:div w:id="1808742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00066148">
                      <w:marLeft w:val="0"/>
                      <w:marRight w:val="0"/>
                      <w:marTop w:val="0"/>
                      <w:marBottom w:val="0"/>
                      <w:divBdr>
                        <w:top w:val="single" w:sz="2" w:space="0" w:color="E3E3E3"/>
                        <w:left w:val="single" w:sz="2" w:space="0" w:color="E3E3E3"/>
                        <w:bottom w:val="single" w:sz="2" w:space="0" w:color="E3E3E3"/>
                        <w:right w:val="single" w:sz="2" w:space="0" w:color="E3E3E3"/>
                      </w:divBdr>
                      <w:divsChild>
                        <w:div w:id="1890460469">
                          <w:marLeft w:val="0"/>
                          <w:marRight w:val="0"/>
                          <w:marTop w:val="0"/>
                          <w:marBottom w:val="0"/>
                          <w:divBdr>
                            <w:top w:val="single" w:sz="2" w:space="0" w:color="E3E3E3"/>
                            <w:left w:val="single" w:sz="2" w:space="0" w:color="E3E3E3"/>
                            <w:bottom w:val="single" w:sz="2" w:space="0" w:color="E3E3E3"/>
                            <w:right w:val="single" w:sz="2" w:space="0" w:color="E3E3E3"/>
                          </w:divBdr>
                        </w:div>
                        <w:div w:id="1494225273">
                          <w:marLeft w:val="0"/>
                          <w:marRight w:val="0"/>
                          <w:marTop w:val="0"/>
                          <w:marBottom w:val="0"/>
                          <w:divBdr>
                            <w:top w:val="single" w:sz="2" w:space="0" w:color="E3E3E3"/>
                            <w:left w:val="single" w:sz="2" w:space="0" w:color="E3E3E3"/>
                            <w:bottom w:val="single" w:sz="2" w:space="0" w:color="E3E3E3"/>
                            <w:right w:val="single" w:sz="2" w:space="0" w:color="E3E3E3"/>
                          </w:divBdr>
                          <w:divsChild>
                            <w:div w:id="1765950544">
                              <w:marLeft w:val="0"/>
                              <w:marRight w:val="0"/>
                              <w:marTop w:val="0"/>
                              <w:marBottom w:val="0"/>
                              <w:divBdr>
                                <w:top w:val="single" w:sz="2" w:space="0" w:color="E3E3E3"/>
                                <w:left w:val="single" w:sz="2" w:space="0" w:color="E3E3E3"/>
                                <w:bottom w:val="single" w:sz="2" w:space="0" w:color="E3E3E3"/>
                                <w:right w:val="single" w:sz="2" w:space="0" w:color="E3E3E3"/>
                              </w:divBdr>
                              <w:divsChild>
                                <w:div w:id="343361103">
                                  <w:marLeft w:val="0"/>
                                  <w:marRight w:val="0"/>
                                  <w:marTop w:val="0"/>
                                  <w:marBottom w:val="0"/>
                                  <w:divBdr>
                                    <w:top w:val="single" w:sz="2" w:space="0" w:color="E3E3E3"/>
                                    <w:left w:val="single" w:sz="2" w:space="0" w:color="E3E3E3"/>
                                    <w:bottom w:val="single" w:sz="2" w:space="0" w:color="E3E3E3"/>
                                    <w:right w:val="single" w:sz="2" w:space="0" w:color="E3E3E3"/>
                                  </w:divBdr>
                                  <w:divsChild>
                                    <w:div w:id="9988524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57604076">
          <w:marLeft w:val="0"/>
          <w:marRight w:val="0"/>
          <w:marTop w:val="0"/>
          <w:marBottom w:val="0"/>
          <w:divBdr>
            <w:top w:val="single" w:sz="2" w:space="0" w:color="E3E3E3"/>
            <w:left w:val="single" w:sz="2" w:space="0" w:color="E3E3E3"/>
            <w:bottom w:val="single" w:sz="2" w:space="0" w:color="E3E3E3"/>
            <w:right w:val="single" w:sz="2" w:space="0" w:color="E3E3E3"/>
          </w:divBdr>
          <w:divsChild>
            <w:div w:id="356542966">
              <w:marLeft w:val="0"/>
              <w:marRight w:val="0"/>
              <w:marTop w:val="100"/>
              <w:marBottom w:val="100"/>
              <w:divBdr>
                <w:top w:val="single" w:sz="2" w:space="0" w:color="E3E3E3"/>
                <w:left w:val="single" w:sz="2" w:space="0" w:color="E3E3E3"/>
                <w:bottom w:val="single" w:sz="2" w:space="0" w:color="E3E3E3"/>
                <w:right w:val="single" w:sz="2" w:space="0" w:color="E3E3E3"/>
              </w:divBdr>
              <w:divsChild>
                <w:div w:id="1532717251">
                  <w:marLeft w:val="0"/>
                  <w:marRight w:val="0"/>
                  <w:marTop w:val="0"/>
                  <w:marBottom w:val="0"/>
                  <w:divBdr>
                    <w:top w:val="single" w:sz="2" w:space="0" w:color="E3E3E3"/>
                    <w:left w:val="single" w:sz="2" w:space="0" w:color="E3E3E3"/>
                    <w:bottom w:val="single" w:sz="2" w:space="0" w:color="E3E3E3"/>
                    <w:right w:val="single" w:sz="2" w:space="0" w:color="E3E3E3"/>
                  </w:divBdr>
                  <w:divsChild>
                    <w:div w:id="104081892">
                      <w:marLeft w:val="0"/>
                      <w:marRight w:val="0"/>
                      <w:marTop w:val="0"/>
                      <w:marBottom w:val="0"/>
                      <w:divBdr>
                        <w:top w:val="single" w:sz="2" w:space="0" w:color="E3E3E3"/>
                        <w:left w:val="single" w:sz="2" w:space="0" w:color="E3E3E3"/>
                        <w:bottom w:val="single" w:sz="2" w:space="0" w:color="E3E3E3"/>
                        <w:right w:val="single" w:sz="2" w:space="0" w:color="E3E3E3"/>
                      </w:divBdr>
                      <w:divsChild>
                        <w:div w:id="1743749006">
                          <w:marLeft w:val="0"/>
                          <w:marRight w:val="0"/>
                          <w:marTop w:val="0"/>
                          <w:marBottom w:val="0"/>
                          <w:divBdr>
                            <w:top w:val="single" w:sz="2" w:space="0" w:color="E3E3E3"/>
                            <w:left w:val="single" w:sz="2" w:space="0" w:color="E3E3E3"/>
                            <w:bottom w:val="single" w:sz="2" w:space="0" w:color="E3E3E3"/>
                            <w:right w:val="single" w:sz="2" w:space="0" w:color="E3E3E3"/>
                          </w:divBdr>
                          <w:divsChild>
                            <w:div w:id="1457796873">
                              <w:marLeft w:val="0"/>
                              <w:marRight w:val="0"/>
                              <w:marTop w:val="0"/>
                              <w:marBottom w:val="0"/>
                              <w:divBdr>
                                <w:top w:val="single" w:sz="2" w:space="0" w:color="E3E3E3"/>
                                <w:left w:val="single" w:sz="2" w:space="0" w:color="E3E3E3"/>
                                <w:bottom w:val="single" w:sz="2" w:space="0" w:color="E3E3E3"/>
                                <w:right w:val="single" w:sz="2" w:space="0" w:color="E3E3E3"/>
                              </w:divBdr>
                              <w:divsChild>
                                <w:div w:id="824858986">
                                  <w:marLeft w:val="0"/>
                                  <w:marRight w:val="0"/>
                                  <w:marTop w:val="0"/>
                                  <w:marBottom w:val="0"/>
                                  <w:divBdr>
                                    <w:top w:val="single" w:sz="2" w:space="0" w:color="E3E3E3"/>
                                    <w:left w:val="single" w:sz="2" w:space="0" w:color="E3E3E3"/>
                                    <w:bottom w:val="single" w:sz="2" w:space="0" w:color="E3E3E3"/>
                                    <w:right w:val="single" w:sz="2" w:space="0" w:color="E3E3E3"/>
                                  </w:divBdr>
                                  <w:divsChild>
                                    <w:div w:id="3506474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84890424">
                      <w:marLeft w:val="0"/>
                      <w:marRight w:val="0"/>
                      <w:marTop w:val="0"/>
                      <w:marBottom w:val="0"/>
                      <w:divBdr>
                        <w:top w:val="single" w:sz="2" w:space="0" w:color="E3E3E3"/>
                        <w:left w:val="single" w:sz="2" w:space="0" w:color="E3E3E3"/>
                        <w:bottom w:val="single" w:sz="2" w:space="0" w:color="E3E3E3"/>
                        <w:right w:val="single" w:sz="2" w:space="0" w:color="E3E3E3"/>
                      </w:divBdr>
                      <w:divsChild>
                        <w:div w:id="385766668">
                          <w:marLeft w:val="0"/>
                          <w:marRight w:val="0"/>
                          <w:marTop w:val="0"/>
                          <w:marBottom w:val="0"/>
                          <w:divBdr>
                            <w:top w:val="single" w:sz="2" w:space="0" w:color="E3E3E3"/>
                            <w:left w:val="single" w:sz="2" w:space="0" w:color="E3E3E3"/>
                            <w:bottom w:val="single" w:sz="2" w:space="0" w:color="E3E3E3"/>
                            <w:right w:val="single" w:sz="2" w:space="0" w:color="E3E3E3"/>
                          </w:divBdr>
                        </w:div>
                        <w:div w:id="915821665">
                          <w:marLeft w:val="0"/>
                          <w:marRight w:val="0"/>
                          <w:marTop w:val="0"/>
                          <w:marBottom w:val="0"/>
                          <w:divBdr>
                            <w:top w:val="single" w:sz="2" w:space="0" w:color="E3E3E3"/>
                            <w:left w:val="single" w:sz="2" w:space="0" w:color="E3E3E3"/>
                            <w:bottom w:val="single" w:sz="2" w:space="0" w:color="E3E3E3"/>
                            <w:right w:val="single" w:sz="2" w:space="0" w:color="E3E3E3"/>
                          </w:divBdr>
                          <w:divsChild>
                            <w:div w:id="1615552820">
                              <w:marLeft w:val="0"/>
                              <w:marRight w:val="0"/>
                              <w:marTop w:val="0"/>
                              <w:marBottom w:val="0"/>
                              <w:divBdr>
                                <w:top w:val="single" w:sz="2" w:space="0" w:color="E3E3E3"/>
                                <w:left w:val="single" w:sz="2" w:space="0" w:color="E3E3E3"/>
                                <w:bottom w:val="single" w:sz="2" w:space="0" w:color="E3E3E3"/>
                                <w:right w:val="single" w:sz="2" w:space="0" w:color="E3E3E3"/>
                              </w:divBdr>
                              <w:divsChild>
                                <w:div w:id="875240703">
                                  <w:marLeft w:val="0"/>
                                  <w:marRight w:val="0"/>
                                  <w:marTop w:val="0"/>
                                  <w:marBottom w:val="0"/>
                                  <w:divBdr>
                                    <w:top w:val="single" w:sz="2" w:space="0" w:color="E3E3E3"/>
                                    <w:left w:val="single" w:sz="2" w:space="0" w:color="E3E3E3"/>
                                    <w:bottom w:val="single" w:sz="2" w:space="0" w:color="E3E3E3"/>
                                    <w:right w:val="single" w:sz="2" w:space="0" w:color="E3E3E3"/>
                                  </w:divBdr>
                                  <w:divsChild>
                                    <w:div w:id="14161982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62743495">
          <w:marLeft w:val="0"/>
          <w:marRight w:val="0"/>
          <w:marTop w:val="0"/>
          <w:marBottom w:val="0"/>
          <w:divBdr>
            <w:top w:val="single" w:sz="2" w:space="0" w:color="E3E3E3"/>
            <w:left w:val="single" w:sz="2" w:space="0" w:color="E3E3E3"/>
            <w:bottom w:val="single" w:sz="2" w:space="0" w:color="E3E3E3"/>
            <w:right w:val="single" w:sz="2" w:space="0" w:color="E3E3E3"/>
          </w:divBdr>
          <w:divsChild>
            <w:div w:id="1195731827">
              <w:marLeft w:val="0"/>
              <w:marRight w:val="0"/>
              <w:marTop w:val="100"/>
              <w:marBottom w:val="100"/>
              <w:divBdr>
                <w:top w:val="single" w:sz="2" w:space="0" w:color="E3E3E3"/>
                <w:left w:val="single" w:sz="2" w:space="0" w:color="E3E3E3"/>
                <w:bottom w:val="single" w:sz="2" w:space="0" w:color="E3E3E3"/>
                <w:right w:val="single" w:sz="2" w:space="0" w:color="E3E3E3"/>
              </w:divBdr>
              <w:divsChild>
                <w:div w:id="1651012521">
                  <w:marLeft w:val="0"/>
                  <w:marRight w:val="0"/>
                  <w:marTop w:val="0"/>
                  <w:marBottom w:val="0"/>
                  <w:divBdr>
                    <w:top w:val="single" w:sz="2" w:space="0" w:color="E3E3E3"/>
                    <w:left w:val="single" w:sz="2" w:space="0" w:color="E3E3E3"/>
                    <w:bottom w:val="single" w:sz="2" w:space="0" w:color="E3E3E3"/>
                    <w:right w:val="single" w:sz="2" w:space="0" w:color="E3E3E3"/>
                  </w:divBdr>
                  <w:divsChild>
                    <w:div w:id="564418263">
                      <w:marLeft w:val="0"/>
                      <w:marRight w:val="0"/>
                      <w:marTop w:val="0"/>
                      <w:marBottom w:val="0"/>
                      <w:divBdr>
                        <w:top w:val="single" w:sz="2" w:space="0" w:color="E3E3E3"/>
                        <w:left w:val="single" w:sz="2" w:space="0" w:color="E3E3E3"/>
                        <w:bottom w:val="single" w:sz="2" w:space="0" w:color="E3E3E3"/>
                        <w:right w:val="single" w:sz="2" w:space="0" w:color="E3E3E3"/>
                      </w:divBdr>
                      <w:divsChild>
                        <w:div w:id="1254241588">
                          <w:marLeft w:val="0"/>
                          <w:marRight w:val="0"/>
                          <w:marTop w:val="0"/>
                          <w:marBottom w:val="0"/>
                          <w:divBdr>
                            <w:top w:val="single" w:sz="2" w:space="0" w:color="E3E3E3"/>
                            <w:left w:val="single" w:sz="2" w:space="0" w:color="E3E3E3"/>
                            <w:bottom w:val="single" w:sz="2" w:space="0" w:color="E3E3E3"/>
                            <w:right w:val="single" w:sz="2" w:space="0" w:color="E3E3E3"/>
                          </w:divBdr>
                          <w:divsChild>
                            <w:div w:id="715856956">
                              <w:marLeft w:val="0"/>
                              <w:marRight w:val="0"/>
                              <w:marTop w:val="0"/>
                              <w:marBottom w:val="0"/>
                              <w:divBdr>
                                <w:top w:val="single" w:sz="2" w:space="0" w:color="E3E3E3"/>
                                <w:left w:val="single" w:sz="2" w:space="0" w:color="E3E3E3"/>
                                <w:bottom w:val="single" w:sz="2" w:space="0" w:color="E3E3E3"/>
                                <w:right w:val="single" w:sz="2" w:space="0" w:color="E3E3E3"/>
                              </w:divBdr>
                              <w:divsChild>
                                <w:div w:id="930285349">
                                  <w:marLeft w:val="0"/>
                                  <w:marRight w:val="0"/>
                                  <w:marTop w:val="0"/>
                                  <w:marBottom w:val="0"/>
                                  <w:divBdr>
                                    <w:top w:val="single" w:sz="2" w:space="0" w:color="E3E3E3"/>
                                    <w:left w:val="single" w:sz="2" w:space="0" w:color="E3E3E3"/>
                                    <w:bottom w:val="single" w:sz="2" w:space="0" w:color="E3E3E3"/>
                                    <w:right w:val="single" w:sz="2" w:space="0" w:color="E3E3E3"/>
                                  </w:divBdr>
                                  <w:divsChild>
                                    <w:div w:id="156305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381345">
                      <w:marLeft w:val="0"/>
                      <w:marRight w:val="0"/>
                      <w:marTop w:val="0"/>
                      <w:marBottom w:val="0"/>
                      <w:divBdr>
                        <w:top w:val="single" w:sz="2" w:space="0" w:color="E3E3E3"/>
                        <w:left w:val="single" w:sz="2" w:space="0" w:color="E3E3E3"/>
                        <w:bottom w:val="single" w:sz="2" w:space="0" w:color="E3E3E3"/>
                        <w:right w:val="single" w:sz="2" w:space="0" w:color="E3E3E3"/>
                      </w:divBdr>
                      <w:divsChild>
                        <w:div w:id="268128227">
                          <w:marLeft w:val="0"/>
                          <w:marRight w:val="0"/>
                          <w:marTop w:val="0"/>
                          <w:marBottom w:val="0"/>
                          <w:divBdr>
                            <w:top w:val="single" w:sz="2" w:space="0" w:color="E3E3E3"/>
                            <w:left w:val="single" w:sz="2" w:space="0" w:color="E3E3E3"/>
                            <w:bottom w:val="single" w:sz="2" w:space="0" w:color="E3E3E3"/>
                            <w:right w:val="single" w:sz="2" w:space="0" w:color="E3E3E3"/>
                          </w:divBdr>
                        </w:div>
                        <w:div w:id="174926360">
                          <w:marLeft w:val="0"/>
                          <w:marRight w:val="0"/>
                          <w:marTop w:val="0"/>
                          <w:marBottom w:val="0"/>
                          <w:divBdr>
                            <w:top w:val="single" w:sz="2" w:space="0" w:color="E3E3E3"/>
                            <w:left w:val="single" w:sz="2" w:space="0" w:color="E3E3E3"/>
                            <w:bottom w:val="single" w:sz="2" w:space="0" w:color="E3E3E3"/>
                            <w:right w:val="single" w:sz="2" w:space="0" w:color="E3E3E3"/>
                          </w:divBdr>
                          <w:divsChild>
                            <w:div w:id="2021544782">
                              <w:marLeft w:val="0"/>
                              <w:marRight w:val="0"/>
                              <w:marTop w:val="0"/>
                              <w:marBottom w:val="0"/>
                              <w:divBdr>
                                <w:top w:val="single" w:sz="2" w:space="0" w:color="E3E3E3"/>
                                <w:left w:val="single" w:sz="2" w:space="0" w:color="E3E3E3"/>
                                <w:bottom w:val="single" w:sz="2" w:space="0" w:color="E3E3E3"/>
                                <w:right w:val="single" w:sz="2" w:space="0" w:color="E3E3E3"/>
                              </w:divBdr>
                              <w:divsChild>
                                <w:div w:id="844243990">
                                  <w:marLeft w:val="0"/>
                                  <w:marRight w:val="0"/>
                                  <w:marTop w:val="0"/>
                                  <w:marBottom w:val="0"/>
                                  <w:divBdr>
                                    <w:top w:val="single" w:sz="2" w:space="0" w:color="E3E3E3"/>
                                    <w:left w:val="single" w:sz="2" w:space="0" w:color="E3E3E3"/>
                                    <w:bottom w:val="single" w:sz="2" w:space="0" w:color="E3E3E3"/>
                                    <w:right w:val="single" w:sz="2" w:space="0" w:color="E3E3E3"/>
                                  </w:divBdr>
                                  <w:divsChild>
                                    <w:div w:id="16182155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65757414">
          <w:marLeft w:val="0"/>
          <w:marRight w:val="0"/>
          <w:marTop w:val="0"/>
          <w:marBottom w:val="0"/>
          <w:divBdr>
            <w:top w:val="single" w:sz="2" w:space="0" w:color="E3E3E3"/>
            <w:left w:val="single" w:sz="2" w:space="0" w:color="E3E3E3"/>
            <w:bottom w:val="single" w:sz="2" w:space="0" w:color="E3E3E3"/>
            <w:right w:val="single" w:sz="2" w:space="0" w:color="E3E3E3"/>
          </w:divBdr>
          <w:divsChild>
            <w:div w:id="142433805">
              <w:marLeft w:val="0"/>
              <w:marRight w:val="0"/>
              <w:marTop w:val="100"/>
              <w:marBottom w:val="100"/>
              <w:divBdr>
                <w:top w:val="single" w:sz="2" w:space="0" w:color="E3E3E3"/>
                <w:left w:val="single" w:sz="2" w:space="0" w:color="E3E3E3"/>
                <w:bottom w:val="single" w:sz="2" w:space="0" w:color="E3E3E3"/>
                <w:right w:val="single" w:sz="2" w:space="0" w:color="E3E3E3"/>
              </w:divBdr>
              <w:divsChild>
                <w:div w:id="806551969">
                  <w:marLeft w:val="0"/>
                  <w:marRight w:val="0"/>
                  <w:marTop w:val="0"/>
                  <w:marBottom w:val="0"/>
                  <w:divBdr>
                    <w:top w:val="single" w:sz="2" w:space="0" w:color="E3E3E3"/>
                    <w:left w:val="single" w:sz="2" w:space="0" w:color="E3E3E3"/>
                    <w:bottom w:val="single" w:sz="2" w:space="0" w:color="E3E3E3"/>
                    <w:right w:val="single" w:sz="2" w:space="0" w:color="E3E3E3"/>
                  </w:divBdr>
                  <w:divsChild>
                    <w:div w:id="781386726">
                      <w:marLeft w:val="0"/>
                      <w:marRight w:val="0"/>
                      <w:marTop w:val="0"/>
                      <w:marBottom w:val="0"/>
                      <w:divBdr>
                        <w:top w:val="single" w:sz="2" w:space="0" w:color="E3E3E3"/>
                        <w:left w:val="single" w:sz="2" w:space="0" w:color="E3E3E3"/>
                        <w:bottom w:val="single" w:sz="2" w:space="0" w:color="E3E3E3"/>
                        <w:right w:val="single" w:sz="2" w:space="0" w:color="E3E3E3"/>
                      </w:divBdr>
                      <w:divsChild>
                        <w:div w:id="1768648336">
                          <w:marLeft w:val="0"/>
                          <w:marRight w:val="0"/>
                          <w:marTop w:val="0"/>
                          <w:marBottom w:val="0"/>
                          <w:divBdr>
                            <w:top w:val="single" w:sz="2" w:space="0" w:color="E3E3E3"/>
                            <w:left w:val="single" w:sz="2" w:space="0" w:color="E3E3E3"/>
                            <w:bottom w:val="single" w:sz="2" w:space="0" w:color="E3E3E3"/>
                            <w:right w:val="single" w:sz="2" w:space="0" w:color="E3E3E3"/>
                          </w:divBdr>
                          <w:divsChild>
                            <w:div w:id="493104117">
                              <w:marLeft w:val="0"/>
                              <w:marRight w:val="0"/>
                              <w:marTop w:val="0"/>
                              <w:marBottom w:val="0"/>
                              <w:divBdr>
                                <w:top w:val="single" w:sz="2" w:space="0" w:color="E3E3E3"/>
                                <w:left w:val="single" w:sz="2" w:space="0" w:color="E3E3E3"/>
                                <w:bottom w:val="single" w:sz="2" w:space="0" w:color="E3E3E3"/>
                                <w:right w:val="single" w:sz="2" w:space="0" w:color="E3E3E3"/>
                              </w:divBdr>
                              <w:divsChild>
                                <w:div w:id="2094736100">
                                  <w:marLeft w:val="0"/>
                                  <w:marRight w:val="0"/>
                                  <w:marTop w:val="0"/>
                                  <w:marBottom w:val="0"/>
                                  <w:divBdr>
                                    <w:top w:val="single" w:sz="2" w:space="0" w:color="E3E3E3"/>
                                    <w:left w:val="single" w:sz="2" w:space="0" w:color="E3E3E3"/>
                                    <w:bottom w:val="single" w:sz="2" w:space="0" w:color="E3E3E3"/>
                                    <w:right w:val="single" w:sz="2" w:space="0" w:color="E3E3E3"/>
                                  </w:divBdr>
                                  <w:divsChild>
                                    <w:div w:id="14478889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77593549">
                      <w:marLeft w:val="0"/>
                      <w:marRight w:val="0"/>
                      <w:marTop w:val="0"/>
                      <w:marBottom w:val="0"/>
                      <w:divBdr>
                        <w:top w:val="single" w:sz="2" w:space="0" w:color="E3E3E3"/>
                        <w:left w:val="single" w:sz="2" w:space="0" w:color="E3E3E3"/>
                        <w:bottom w:val="single" w:sz="2" w:space="0" w:color="E3E3E3"/>
                        <w:right w:val="single" w:sz="2" w:space="0" w:color="E3E3E3"/>
                      </w:divBdr>
                      <w:divsChild>
                        <w:div w:id="383716145">
                          <w:marLeft w:val="0"/>
                          <w:marRight w:val="0"/>
                          <w:marTop w:val="0"/>
                          <w:marBottom w:val="0"/>
                          <w:divBdr>
                            <w:top w:val="single" w:sz="2" w:space="0" w:color="E3E3E3"/>
                            <w:left w:val="single" w:sz="2" w:space="0" w:color="E3E3E3"/>
                            <w:bottom w:val="single" w:sz="2" w:space="0" w:color="E3E3E3"/>
                            <w:right w:val="single" w:sz="2" w:space="0" w:color="E3E3E3"/>
                          </w:divBdr>
                        </w:div>
                        <w:div w:id="1041442119">
                          <w:marLeft w:val="0"/>
                          <w:marRight w:val="0"/>
                          <w:marTop w:val="0"/>
                          <w:marBottom w:val="0"/>
                          <w:divBdr>
                            <w:top w:val="single" w:sz="2" w:space="0" w:color="E3E3E3"/>
                            <w:left w:val="single" w:sz="2" w:space="0" w:color="E3E3E3"/>
                            <w:bottom w:val="single" w:sz="2" w:space="0" w:color="E3E3E3"/>
                            <w:right w:val="single" w:sz="2" w:space="0" w:color="E3E3E3"/>
                          </w:divBdr>
                          <w:divsChild>
                            <w:div w:id="296954254">
                              <w:marLeft w:val="0"/>
                              <w:marRight w:val="0"/>
                              <w:marTop w:val="0"/>
                              <w:marBottom w:val="0"/>
                              <w:divBdr>
                                <w:top w:val="single" w:sz="2" w:space="0" w:color="E3E3E3"/>
                                <w:left w:val="single" w:sz="2" w:space="0" w:color="E3E3E3"/>
                                <w:bottom w:val="single" w:sz="2" w:space="0" w:color="E3E3E3"/>
                                <w:right w:val="single" w:sz="2" w:space="0" w:color="E3E3E3"/>
                              </w:divBdr>
                              <w:divsChild>
                                <w:div w:id="1414010445">
                                  <w:marLeft w:val="0"/>
                                  <w:marRight w:val="0"/>
                                  <w:marTop w:val="0"/>
                                  <w:marBottom w:val="0"/>
                                  <w:divBdr>
                                    <w:top w:val="single" w:sz="2" w:space="0" w:color="E3E3E3"/>
                                    <w:left w:val="single" w:sz="2" w:space="0" w:color="E3E3E3"/>
                                    <w:bottom w:val="single" w:sz="2" w:space="0" w:color="E3E3E3"/>
                                    <w:right w:val="single" w:sz="2" w:space="0" w:color="E3E3E3"/>
                                  </w:divBdr>
                                  <w:divsChild>
                                    <w:div w:id="19362092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50510889">
          <w:marLeft w:val="0"/>
          <w:marRight w:val="0"/>
          <w:marTop w:val="0"/>
          <w:marBottom w:val="0"/>
          <w:divBdr>
            <w:top w:val="single" w:sz="2" w:space="0" w:color="E3E3E3"/>
            <w:left w:val="single" w:sz="2" w:space="0" w:color="E3E3E3"/>
            <w:bottom w:val="single" w:sz="2" w:space="0" w:color="E3E3E3"/>
            <w:right w:val="single" w:sz="2" w:space="0" w:color="E3E3E3"/>
          </w:divBdr>
          <w:divsChild>
            <w:div w:id="1060518858">
              <w:marLeft w:val="0"/>
              <w:marRight w:val="0"/>
              <w:marTop w:val="100"/>
              <w:marBottom w:val="100"/>
              <w:divBdr>
                <w:top w:val="single" w:sz="2" w:space="0" w:color="E3E3E3"/>
                <w:left w:val="single" w:sz="2" w:space="0" w:color="E3E3E3"/>
                <w:bottom w:val="single" w:sz="2" w:space="0" w:color="E3E3E3"/>
                <w:right w:val="single" w:sz="2" w:space="0" w:color="E3E3E3"/>
              </w:divBdr>
              <w:divsChild>
                <w:div w:id="1225991329">
                  <w:marLeft w:val="0"/>
                  <w:marRight w:val="0"/>
                  <w:marTop w:val="0"/>
                  <w:marBottom w:val="0"/>
                  <w:divBdr>
                    <w:top w:val="single" w:sz="2" w:space="0" w:color="E3E3E3"/>
                    <w:left w:val="single" w:sz="2" w:space="0" w:color="E3E3E3"/>
                    <w:bottom w:val="single" w:sz="2" w:space="0" w:color="E3E3E3"/>
                    <w:right w:val="single" w:sz="2" w:space="0" w:color="E3E3E3"/>
                  </w:divBdr>
                  <w:divsChild>
                    <w:div w:id="487748941">
                      <w:marLeft w:val="0"/>
                      <w:marRight w:val="0"/>
                      <w:marTop w:val="0"/>
                      <w:marBottom w:val="0"/>
                      <w:divBdr>
                        <w:top w:val="single" w:sz="2" w:space="0" w:color="E3E3E3"/>
                        <w:left w:val="single" w:sz="2" w:space="0" w:color="E3E3E3"/>
                        <w:bottom w:val="single" w:sz="2" w:space="0" w:color="E3E3E3"/>
                        <w:right w:val="single" w:sz="2" w:space="0" w:color="E3E3E3"/>
                      </w:divBdr>
                      <w:divsChild>
                        <w:div w:id="377628542">
                          <w:marLeft w:val="0"/>
                          <w:marRight w:val="0"/>
                          <w:marTop w:val="0"/>
                          <w:marBottom w:val="0"/>
                          <w:divBdr>
                            <w:top w:val="single" w:sz="2" w:space="0" w:color="E3E3E3"/>
                            <w:left w:val="single" w:sz="2" w:space="0" w:color="E3E3E3"/>
                            <w:bottom w:val="single" w:sz="2" w:space="0" w:color="E3E3E3"/>
                            <w:right w:val="single" w:sz="2" w:space="0" w:color="E3E3E3"/>
                          </w:divBdr>
                          <w:divsChild>
                            <w:div w:id="6366705">
                              <w:marLeft w:val="0"/>
                              <w:marRight w:val="0"/>
                              <w:marTop w:val="0"/>
                              <w:marBottom w:val="0"/>
                              <w:divBdr>
                                <w:top w:val="single" w:sz="2" w:space="0" w:color="E3E3E3"/>
                                <w:left w:val="single" w:sz="2" w:space="0" w:color="E3E3E3"/>
                                <w:bottom w:val="single" w:sz="2" w:space="0" w:color="E3E3E3"/>
                                <w:right w:val="single" w:sz="2" w:space="0" w:color="E3E3E3"/>
                              </w:divBdr>
                              <w:divsChild>
                                <w:div w:id="1659186362">
                                  <w:marLeft w:val="0"/>
                                  <w:marRight w:val="0"/>
                                  <w:marTop w:val="0"/>
                                  <w:marBottom w:val="0"/>
                                  <w:divBdr>
                                    <w:top w:val="single" w:sz="2" w:space="0" w:color="E3E3E3"/>
                                    <w:left w:val="single" w:sz="2" w:space="0" w:color="E3E3E3"/>
                                    <w:bottom w:val="single" w:sz="2" w:space="0" w:color="E3E3E3"/>
                                    <w:right w:val="single" w:sz="2" w:space="0" w:color="E3E3E3"/>
                                  </w:divBdr>
                                  <w:divsChild>
                                    <w:div w:id="1287006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97406634">
                      <w:marLeft w:val="0"/>
                      <w:marRight w:val="0"/>
                      <w:marTop w:val="0"/>
                      <w:marBottom w:val="0"/>
                      <w:divBdr>
                        <w:top w:val="single" w:sz="2" w:space="0" w:color="E3E3E3"/>
                        <w:left w:val="single" w:sz="2" w:space="0" w:color="E3E3E3"/>
                        <w:bottom w:val="single" w:sz="2" w:space="0" w:color="E3E3E3"/>
                        <w:right w:val="single" w:sz="2" w:space="0" w:color="E3E3E3"/>
                      </w:divBdr>
                      <w:divsChild>
                        <w:div w:id="1214656319">
                          <w:marLeft w:val="0"/>
                          <w:marRight w:val="0"/>
                          <w:marTop w:val="0"/>
                          <w:marBottom w:val="0"/>
                          <w:divBdr>
                            <w:top w:val="single" w:sz="2" w:space="0" w:color="E3E3E3"/>
                            <w:left w:val="single" w:sz="2" w:space="0" w:color="E3E3E3"/>
                            <w:bottom w:val="single" w:sz="2" w:space="0" w:color="E3E3E3"/>
                            <w:right w:val="single" w:sz="2" w:space="0" w:color="E3E3E3"/>
                          </w:divBdr>
                        </w:div>
                        <w:div w:id="614487808">
                          <w:marLeft w:val="0"/>
                          <w:marRight w:val="0"/>
                          <w:marTop w:val="0"/>
                          <w:marBottom w:val="0"/>
                          <w:divBdr>
                            <w:top w:val="single" w:sz="2" w:space="0" w:color="E3E3E3"/>
                            <w:left w:val="single" w:sz="2" w:space="0" w:color="E3E3E3"/>
                            <w:bottom w:val="single" w:sz="2" w:space="0" w:color="E3E3E3"/>
                            <w:right w:val="single" w:sz="2" w:space="0" w:color="E3E3E3"/>
                          </w:divBdr>
                          <w:divsChild>
                            <w:div w:id="1627393633">
                              <w:marLeft w:val="0"/>
                              <w:marRight w:val="0"/>
                              <w:marTop w:val="0"/>
                              <w:marBottom w:val="0"/>
                              <w:divBdr>
                                <w:top w:val="single" w:sz="2" w:space="0" w:color="E3E3E3"/>
                                <w:left w:val="single" w:sz="2" w:space="0" w:color="E3E3E3"/>
                                <w:bottom w:val="single" w:sz="2" w:space="0" w:color="E3E3E3"/>
                                <w:right w:val="single" w:sz="2" w:space="0" w:color="E3E3E3"/>
                              </w:divBdr>
                              <w:divsChild>
                                <w:div w:id="540673877">
                                  <w:marLeft w:val="0"/>
                                  <w:marRight w:val="0"/>
                                  <w:marTop w:val="0"/>
                                  <w:marBottom w:val="0"/>
                                  <w:divBdr>
                                    <w:top w:val="single" w:sz="2" w:space="0" w:color="E3E3E3"/>
                                    <w:left w:val="single" w:sz="2" w:space="0" w:color="E3E3E3"/>
                                    <w:bottom w:val="single" w:sz="2" w:space="0" w:color="E3E3E3"/>
                                    <w:right w:val="single" w:sz="2" w:space="0" w:color="E3E3E3"/>
                                  </w:divBdr>
                                  <w:divsChild>
                                    <w:div w:id="11953401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18886831">
          <w:marLeft w:val="0"/>
          <w:marRight w:val="0"/>
          <w:marTop w:val="0"/>
          <w:marBottom w:val="0"/>
          <w:divBdr>
            <w:top w:val="single" w:sz="2" w:space="0" w:color="E3E3E3"/>
            <w:left w:val="single" w:sz="2" w:space="0" w:color="E3E3E3"/>
            <w:bottom w:val="single" w:sz="2" w:space="0" w:color="E3E3E3"/>
            <w:right w:val="single" w:sz="2" w:space="0" w:color="E3E3E3"/>
          </w:divBdr>
          <w:divsChild>
            <w:div w:id="1851530330">
              <w:marLeft w:val="0"/>
              <w:marRight w:val="0"/>
              <w:marTop w:val="100"/>
              <w:marBottom w:val="100"/>
              <w:divBdr>
                <w:top w:val="single" w:sz="2" w:space="0" w:color="E3E3E3"/>
                <w:left w:val="single" w:sz="2" w:space="0" w:color="E3E3E3"/>
                <w:bottom w:val="single" w:sz="2" w:space="0" w:color="E3E3E3"/>
                <w:right w:val="single" w:sz="2" w:space="0" w:color="E3E3E3"/>
              </w:divBdr>
              <w:divsChild>
                <w:div w:id="766999076">
                  <w:marLeft w:val="0"/>
                  <w:marRight w:val="0"/>
                  <w:marTop w:val="0"/>
                  <w:marBottom w:val="0"/>
                  <w:divBdr>
                    <w:top w:val="single" w:sz="2" w:space="0" w:color="E3E3E3"/>
                    <w:left w:val="single" w:sz="2" w:space="0" w:color="E3E3E3"/>
                    <w:bottom w:val="single" w:sz="2" w:space="0" w:color="E3E3E3"/>
                    <w:right w:val="single" w:sz="2" w:space="0" w:color="E3E3E3"/>
                  </w:divBdr>
                  <w:divsChild>
                    <w:div w:id="1783260740">
                      <w:marLeft w:val="0"/>
                      <w:marRight w:val="0"/>
                      <w:marTop w:val="0"/>
                      <w:marBottom w:val="0"/>
                      <w:divBdr>
                        <w:top w:val="single" w:sz="2" w:space="0" w:color="E3E3E3"/>
                        <w:left w:val="single" w:sz="2" w:space="0" w:color="E3E3E3"/>
                        <w:bottom w:val="single" w:sz="2" w:space="0" w:color="E3E3E3"/>
                        <w:right w:val="single" w:sz="2" w:space="0" w:color="E3E3E3"/>
                      </w:divBdr>
                      <w:divsChild>
                        <w:div w:id="1313176050">
                          <w:marLeft w:val="0"/>
                          <w:marRight w:val="0"/>
                          <w:marTop w:val="0"/>
                          <w:marBottom w:val="0"/>
                          <w:divBdr>
                            <w:top w:val="single" w:sz="2" w:space="0" w:color="E3E3E3"/>
                            <w:left w:val="single" w:sz="2" w:space="0" w:color="E3E3E3"/>
                            <w:bottom w:val="single" w:sz="2" w:space="0" w:color="E3E3E3"/>
                            <w:right w:val="single" w:sz="2" w:space="0" w:color="E3E3E3"/>
                          </w:divBdr>
                          <w:divsChild>
                            <w:div w:id="1711495830">
                              <w:marLeft w:val="0"/>
                              <w:marRight w:val="0"/>
                              <w:marTop w:val="0"/>
                              <w:marBottom w:val="0"/>
                              <w:divBdr>
                                <w:top w:val="single" w:sz="2" w:space="0" w:color="E3E3E3"/>
                                <w:left w:val="single" w:sz="2" w:space="0" w:color="E3E3E3"/>
                                <w:bottom w:val="single" w:sz="2" w:space="0" w:color="E3E3E3"/>
                                <w:right w:val="single" w:sz="2" w:space="0" w:color="E3E3E3"/>
                              </w:divBdr>
                              <w:divsChild>
                                <w:div w:id="1748914701">
                                  <w:marLeft w:val="0"/>
                                  <w:marRight w:val="0"/>
                                  <w:marTop w:val="0"/>
                                  <w:marBottom w:val="0"/>
                                  <w:divBdr>
                                    <w:top w:val="single" w:sz="2" w:space="0" w:color="E3E3E3"/>
                                    <w:left w:val="single" w:sz="2" w:space="0" w:color="E3E3E3"/>
                                    <w:bottom w:val="single" w:sz="2" w:space="0" w:color="E3E3E3"/>
                                    <w:right w:val="single" w:sz="2" w:space="0" w:color="E3E3E3"/>
                                  </w:divBdr>
                                  <w:divsChild>
                                    <w:div w:id="15282579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79355034">
                      <w:marLeft w:val="0"/>
                      <w:marRight w:val="0"/>
                      <w:marTop w:val="0"/>
                      <w:marBottom w:val="0"/>
                      <w:divBdr>
                        <w:top w:val="single" w:sz="2" w:space="0" w:color="E3E3E3"/>
                        <w:left w:val="single" w:sz="2" w:space="0" w:color="E3E3E3"/>
                        <w:bottom w:val="single" w:sz="2" w:space="0" w:color="E3E3E3"/>
                        <w:right w:val="single" w:sz="2" w:space="0" w:color="E3E3E3"/>
                      </w:divBdr>
                      <w:divsChild>
                        <w:div w:id="1770081461">
                          <w:marLeft w:val="0"/>
                          <w:marRight w:val="0"/>
                          <w:marTop w:val="0"/>
                          <w:marBottom w:val="0"/>
                          <w:divBdr>
                            <w:top w:val="single" w:sz="2" w:space="0" w:color="E3E3E3"/>
                            <w:left w:val="single" w:sz="2" w:space="0" w:color="E3E3E3"/>
                            <w:bottom w:val="single" w:sz="2" w:space="0" w:color="E3E3E3"/>
                            <w:right w:val="single" w:sz="2" w:space="0" w:color="E3E3E3"/>
                          </w:divBdr>
                        </w:div>
                        <w:div w:id="1562207935">
                          <w:marLeft w:val="0"/>
                          <w:marRight w:val="0"/>
                          <w:marTop w:val="0"/>
                          <w:marBottom w:val="0"/>
                          <w:divBdr>
                            <w:top w:val="single" w:sz="2" w:space="0" w:color="E3E3E3"/>
                            <w:left w:val="single" w:sz="2" w:space="0" w:color="E3E3E3"/>
                            <w:bottom w:val="single" w:sz="2" w:space="0" w:color="E3E3E3"/>
                            <w:right w:val="single" w:sz="2" w:space="0" w:color="E3E3E3"/>
                          </w:divBdr>
                          <w:divsChild>
                            <w:div w:id="1654286829">
                              <w:marLeft w:val="0"/>
                              <w:marRight w:val="0"/>
                              <w:marTop w:val="0"/>
                              <w:marBottom w:val="0"/>
                              <w:divBdr>
                                <w:top w:val="single" w:sz="2" w:space="0" w:color="E3E3E3"/>
                                <w:left w:val="single" w:sz="2" w:space="0" w:color="E3E3E3"/>
                                <w:bottom w:val="single" w:sz="2" w:space="0" w:color="E3E3E3"/>
                                <w:right w:val="single" w:sz="2" w:space="0" w:color="E3E3E3"/>
                              </w:divBdr>
                              <w:divsChild>
                                <w:div w:id="1618104488">
                                  <w:marLeft w:val="0"/>
                                  <w:marRight w:val="0"/>
                                  <w:marTop w:val="0"/>
                                  <w:marBottom w:val="0"/>
                                  <w:divBdr>
                                    <w:top w:val="single" w:sz="2" w:space="0" w:color="E3E3E3"/>
                                    <w:left w:val="single" w:sz="2" w:space="0" w:color="E3E3E3"/>
                                    <w:bottom w:val="single" w:sz="2" w:space="0" w:color="E3E3E3"/>
                                    <w:right w:val="single" w:sz="2" w:space="0" w:color="E3E3E3"/>
                                  </w:divBdr>
                                  <w:divsChild>
                                    <w:div w:id="17874587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13413363">
          <w:marLeft w:val="0"/>
          <w:marRight w:val="0"/>
          <w:marTop w:val="0"/>
          <w:marBottom w:val="0"/>
          <w:divBdr>
            <w:top w:val="single" w:sz="2" w:space="0" w:color="E3E3E3"/>
            <w:left w:val="single" w:sz="2" w:space="0" w:color="E3E3E3"/>
            <w:bottom w:val="single" w:sz="2" w:space="0" w:color="E3E3E3"/>
            <w:right w:val="single" w:sz="2" w:space="0" w:color="E3E3E3"/>
          </w:divBdr>
          <w:divsChild>
            <w:div w:id="1449087109">
              <w:marLeft w:val="0"/>
              <w:marRight w:val="0"/>
              <w:marTop w:val="100"/>
              <w:marBottom w:val="100"/>
              <w:divBdr>
                <w:top w:val="single" w:sz="2" w:space="0" w:color="E3E3E3"/>
                <w:left w:val="single" w:sz="2" w:space="0" w:color="E3E3E3"/>
                <w:bottom w:val="single" w:sz="2" w:space="0" w:color="E3E3E3"/>
                <w:right w:val="single" w:sz="2" w:space="0" w:color="E3E3E3"/>
              </w:divBdr>
              <w:divsChild>
                <w:div w:id="1360355357">
                  <w:marLeft w:val="0"/>
                  <w:marRight w:val="0"/>
                  <w:marTop w:val="0"/>
                  <w:marBottom w:val="0"/>
                  <w:divBdr>
                    <w:top w:val="single" w:sz="2" w:space="0" w:color="E3E3E3"/>
                    <w:left w:val="single" w:sz="2" w:space="0" w:color="E3E3E3"/>
                    <w:bottom w:val="single" w:sz="2" w:space="0" w:color="E3E3E3"/>
                    <w:right w:val="single" w:sz="2" w:space="0" w:color="E3E3E3"/>
                  </w:divBdr>
                  <w:divsChild>
                    <w:div w:id="976256442">
                      <w:marLeft w:val="0"/>
                      <w:marRight w:val="0"/>
                      <w:marTop w:val="0"/>
                      <w:marBottom w:val="0"/>
                      <w:divBdr>
                        <w:top w:val="single" w:sz="2" w:space="0" w:color="E3E3E3"/>
                        <w:left w:val="single" w:sz="2" w:space="0" w:color="E3E3E3"/>
                        <w:bottom w:val="single" w:sz="2" w:space="0" w:color="E3E3E3"/>
                        <w:right w:val="single" w:sz="2" w:space="0" w:color="E3E3E3"/>
                      </w:divBdr>
                      <w:divsChild>
                        <w:div w:id="1784038186">
                          <w:marLeft w:val="0"/>
                          <w:marRight w:val="0"/>
                          <w:marTop w:val="0"/>
                          <w:marBottom w:val="0"/>
                          <w:divBdr>
                            <w:top w:val="single" w:sz="2" w:space="0" w:color="E3E3E3"/>
                            <w:left w:val="single" w:sz="2" w:space="0" w:color="E3E3E3"/>
                            <w:bottom w:val="single" w:sz="2" w:space="0" w:color="E3E3E3"/>
                            <w:right w:val="single" w:sz="2" w:space="0" w:color="E3E3E3"/>
                          </w:divBdr>
                          <w:divsChild>
                            <w:div w:id="763648799">
                              <w:marLeft w:val="0"/>
                              <w:marRight w:val="0"/>
                              <w:marTop w:val="0"/>
                              <w:marBottom w:val="0"/>
                              <w:divBdr>
                                <w:top w:val="single" w:sz="2" w:space="0" w:color="E3E3E3"/>
                                <w:left w:val="single" w:sz="2" w:space="0" w:color="E3E3E3"/>
                                <w:bottom w:val="single" w:sz="2" w:space="0" w:color="E3E3E3"/>
                                <w:right w:val="single" w:sz="2" w:space="0" w:color="E3E3E3"/>
                              </w:divBdr>
                              <w:divsChild>
                                <w:div w:id="1911691630">
                                  <w:marLeft w:val="0"/>
                                  <w:marRight w:val="0"/>
                                  <w:marTop w:val="0"/>
                                  <w:marBottom w:val="0"/>
                                  <w:divBdr>
                                    <w:top w:val="single" w:sz="2" w:space="0" w:color="E3E3E3"/>
                                    <w:left w:val="single" w:sz="2" w:space="0" w:color="E3E3E3"/>
                                    <w:bottom w:val="single" w:sz="2" w:space="0" w:color="E3E3E3"/>
                                    <w:right w:val="single" w:sz="2" w:space="0" w:color="E3E3E3"/>
                                  </w:divBdr>
                                  <w:divsChild>
                                    <w:div w:id="1018310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04300264">
                      <w:marLeft w:val="0"/>
                      <w:marRight w:val="0"/>
                      <w:marTop w:val="0"/>
                      <w:marBottom w:val="0"/>
                      <w:divBdr>
                        <w:top w:val="single" w:sz="2" w:space="0" w:color="E3E3E3"/>
                        <w:left w:val="single" w:sz="2" w:space="0" w:color="E3E3E3"/>
                        <w:bottom w:val="single" w:sz="2" w:space="0" w:color="E3E3E3"/>
                        <w:right w:val="single" w:sz="2" w:space="0" w:color="E3E3E3"/>
                      </w:divBdr>
                      <w:divsChild>
                        <w:div w:id="24333127">
                          <w:marLeft w:val="0"/>
                          <w:marRight w:val="0"/>
                          <w:marTop w:val="0"/>
                          <w:marBottom w:val="0"/>
                          <w:divBdr>
                            <w:top w:val="single" w:sz="2" w:space="0" w:color="E3E3E3"/>
                            <w:left w:val="single" w:sz="2" w:space="0" w:color="E3E3E3"/>
                            <w:bottom w:val="single" w:sz="2" w:space="0" w:color="E3E3E3"/>
                            <w:right w:val="single" w:sz="2" w:space="0" w:color="E3E3E3"/>
                          </w:divBdr>
                        </w:div>
                        <w:div w:id="1357387731">
                          <w:marLeft w:val="0"/>
                          <w:marRight w:val="0"/>
                          <w:marTop w:val="0"/>
                          <w:marBottom w:val="0"/>
                          <w:divBdr>
                            <w:top w:val="single" w:sz="2" w:space="0" w:color="E3E3E3"/>
                            <w:left w:val="single" w:sz="2" w:space="0" w:color="E3E3E3"/>
                            <w:bottom w:val="single" w:sz="2" w:space="0" w:color="E3E3E3"/>
                            <w:right w:val="single" w:sz="2" w:space="0" w:color="E3E3E3"/>
                          </w:divBdr>
                          <w:divsChild>
                            <w:div w:id="1340503884">
                              <w:marLeft w:val="0"/>
                              <w:marRight w:val="0"/>
                              <w:marTop w:val="0"/>
                              <w:marBottom w:val="0"/>
                              <w:divBdr>
                                <w:top w:val="single" w:sz="2" w:space="0" w:color="E3E3E3"/>
                                <w:left w:val="single" w:sz="2" w:space="0" w:color="E3E3E3"/>
                                <w:bottom w:val="single" w:sz="2" w:space="0" w:color="E3E3E3"/>
                                <w:right w:val="single" w:sz="2" w:space="0" w:color="E3E3E3"/>
                              </w:divBdr>
                              <w:divsChild>
                                <w:div w:id="145435606">
                                  <w:marLeft w:val="0"/>
                                  <w:marRight w:val="0"/>
                                  <w:marTop w:val="0"/>
                                  <w:marBottom w:val="0"/>
                                  <w:divBdr>
                                    <w:top w:val="single" w:sz="2" w:space="0" w:color="E3E3E3"/>
                                    <w:left w:val="single" w:sz="2" w:space="0" w:color="E3E3E3"/>
                                    <w:bottom w:val="single" w:sz="2" w:space="0" w:color="E3E3E3"/>
                                    <w:right w:val="single" w:sz="2" w:space="0" w:color="E3E3E3"/>
                                  </w:divBdr>
                                  <w:divsChild>
                                    <w:div w:id="18255094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89845653">
          <w:marLeft w:val="0"/>
          <w:marRight w:val="0"/>
          <w:marTop w:val="0"/>
          <w:marBottom w:val="0"/>
          <w:divBdr>
            <w:top w:val="single" w:sz="2" w:space="0" w:color="E3E3E3"/>
            <w:left w:val="single" w:sz="2" w:space="0" w:color="E3E3E3"/>
            <w:bottom w:val="single" w:sz="2" w:space="0" w:color="E3E3E3"/>
            <w:right w:val="single" w:sz="2" w:space="0" w:color="E3E3E3"/>
          </w:divBdr>
          <w:divsChild>
            <w:div w:id="278806495">
              <w:marLeft w:val="0"/>
              <w:marRight w:val="0"/>
              <w:marTop w:val="100"/>
              <w:marBottom w:val="100"/>
              <w:divBdr>
                <w:top w:val="single" w:sz="2" w:space="0" w:color="E3E3E3"/>
                <w:left w:val="single" w:sz="2" w:space="0" w:color="E3E3E3"/>
                <w:bottom w:val="single" w:sz="2" w:space="0" w:color="E3E3E3"/>
                <w:right w:val="single" w:sz="2" w:space="0" w:color="E3E3E3"/>
              </w:divBdr>
              <w:divsChild>
                <w:div w:id="1740980302">
                  <w:marLeft w:val="0"/>
                  <w:marRight w:val="0"/>
                  <w:marTop w:val="0"/>
                  <w:marBottom w:val="0"/>
                  <w:divBdr>
                    <w:top w:val="single" w:sz="2" w:space="0" w:color="E3E3E3"/>
                    <w:left w:val="single" w:sz="2" w:space="0" w:color="E3E3E3"/>
                    <w:bottom w:val="single" w:sz="2" w:space="0" w:color="E3E3E3"/>
                    <w:right w:val="single" w:sz="2" w:space="0" w:color="E3E3E3"/>
                  </w:divBdr>
                  <w:divsChild>
                    <w:div w:id="1304387325">
                      <w:marLeft w:val="0"/>
                      <w:marRight w:val="0"/>
                      <w:marTop w:val="0"/>
                      <w:marBottom w:val="0"/>
                      <w:divBdr>
                        <w:top w:val="single" w:sz="2" w:space="0" w:color="E3E3E3"/>
                        <w:left w:val="single" w:sz="2" w:space="0" w:color="E3E3E3"/>
                        <w:bottom w:val="single" w:sz="2" w:space="0" w:color="E3E3E3"/>
                        <w:right w:val="single" w:sz="2" w:space="0" w:color="E3E3E3"/>
                      </w:divBdr>
                      <w:divsChild>
                        <w:div w:id="1868055102">
                          <w:marLeft w:val="0"/>
                          <w:marRight w:val="0"/>
                          <w:marTop w:val="0"/>
                          <w:marBottom w:val="0"/>
                          <w:divBdr>
                            <w:top w:val="single" w:sz="2" w:space="0" w:color="E3E3E3"/>
                            <w:left w:val="single" w:sz="2" w:space="0" w:color="E3E3E3"/>
                            <w:bottom w:val="single" w:sz="2" w:space="0" w:color="E3E3E3"/>
                            <w:right w:val="single" w:sz="2" w:space="0" w:color="E3E3E3"/>
                          </w:divBdr>
                          <w:divsChild>
                            <w:div w:id="1447383759">
                              <w:marLeft w:val="0"/>
                              <w:marRight w:val="0"/>
                              <w:marTop w:val="0"/>
                              <w:marBottom w:val="0"/>
                              <w:divBdr>
                                <w:top w:val="single" w:sz="2" w:space="0" w:color="E3E3E3"/>
                                <w:left w:val="single" w:sz="2" w:space="0" w:color="E3E3E3"/>
                                <w:bottom w:val="single" w:sz="2" w:space="0" w:color="E3E3E3"/>
                                <w:right w:val="single" w:sz="2" w:space="0" w:color="E3E3E3"/>
                              </w:divBdr>
                              <w:divsChild>
                                <w:div w:id="1743406811">
                                  <w:marLeft w:val="0"/>
                                  <w:marRight w:val="0"/>
                                  <w:marTop w:val="0"/>
                                  <w:marBottom w:val="0"/>
                                  <w:divBdr>
                                    <w:top w:val="single" w:sz="2" w:space="0" w:color="E3E3E3"/>
                                    <w:left w:val="single" w:sz="2" w:space="0" w:color="E3E3E3"/>
                                    <w:bottom w:val="single" w:sz="2" w:space="0" w:color="E3E3E3"/>
                                    <w:right w:val="single" w:sz="2" w:space="0" w:color="E3E3E3"/>
                                  </w:divBdr>
                                  <w:divsChild>
                                    <w:div w:id="13687987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83229196">
                      <w:marLeft w:val="0"/>
                      <w:marRight w:val="0"/>
                      <w:marTop w:val="0"/>
                      <w:marBottom w:val="0"/>
                      <w:divBdr>
                        <w:top w:val="single" w:sz="2" w:space="0" w:color="E3E3E3"/>
                        <w:left w:val="single" w:sz="2" w:space="0" w:color="E3E3E3"/>
                        <w:bottom w:val="single" w:sz="2" w:space="0" w:color="E3E3E3"/>
                        <w:right w:val="single" w:sz="2" w:space="0" w:color="E3E3E3"/>
                      </w:divBdr>
                      <w:divsChild>
                        <w:div w:id="782577522">
                          <w:marLeft w:val="0"/>
                          <w:marRight w:val="0"/>
                          <w:marTop w:val="0"/>
                          <w:marBottom w:val="0"/>
                          <w:divBdr>
                            <w:top w:val="single" w:sz="2" w:space="0" w:color="E3E3E3"/>
                            <w:left w:val="single" w:sz="2" w:space="0" w:color="E3E3E3"/>
                            <w:bottom w:val="single" w:sz="2" w:space="0" w:color="E3E3E3"/>
                            <w:right w:val="single" w:sz="2" w:space="0" w:color="E3E3E3"/>
                          </w:divBdr>
                        </w:div>
                        <w:div w:id="1764842650">
                          <w:marLeft w:val="0"/>
                          <w:marRight w:val="0"/>
                          <w:marTop w:val="0"/>
                          <w:marBottom w:val="0"/>
                          <w:divBdr>
                            <w:top w:val="single" w:sz="2" w:space="0" w:color="E3E3E3"/>
                            <w:left w:val="single" w:sz="2" w:space="0" w:color="E3E3E3"/>
                            <w:bottom w:val="single" w:sz="2" w:space="0" w:color="E3E3E3"/>
                            <w:right w:val="single" w:sz="2" w:space="0" w:color="E3E3E3"/>
                          </w:divBdr>
                          <w:divsChild>
                            <w:div w:id="1072696961">
                              <w:marLeft w:val="0"/>
                              <w:marRight w:val="0"/>
                              <w:marTop w:val="0"/>
                              <w:marBottom w:val="0"/>
                              <w:divBdr>
                                <w:top w:val="single" w:sz="2" w:space="0" w:color="E3E3E3"/>
                                <w:left w:val="single" w:sz="2" w:space="0" w:color="E3E3E3"/>
                                <w:bottom w:val="single" w:sz="2" w:space="0" w:color="E3E3E3"/>
                                <w:right w:val="single" w:sz="2" w:space="0" w:color="E3E3E3"/>
                              </w:divBdr>
                              <w:divsChild>
                                <w:div w:id="378165022">
                                  <w:marLeft w:val="0"/>
                                  <w:marRight w:val="0"/>
                                  <w:marTop w:val="0"/>
                                  <w:marBottom w:val="0"/>
                                  <w:divBdr>
                                    <w:top w:val="single" w:sz="2" w:space="0" w:color="E3E3E3"/>
                                    <w:left w:val="single" w:sz="2" w:space="0" w:color="E3E3E3"/>
                                    <w:bottom w:val="single" w:sz="2" w:space="0" w:color="E3E3E3"/>
                                    <w:right w:val="single" w:sz="2" w:space="0" w:color="E3E3E3"/>
                                  </w:divBdr>
                                  <w:divsChild>
                                    <w:div w:id="12021298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56758392">
          <w:marLeft w:val="0"/>
          <w:marRight w:val="0"/>
          <w:marTop w:val="0"/>
          <w:marBottom w:val="0"/>
          <w:divBdr>
            <w:top w:val="single" w:sz="2" w:space="0" w:color="E3E3E3"/>
            <w:left w:val="single" w:sz="2" w:space="0" w:color="E3E3E3"/>
            <w:bottom w:val="single" w:sz="2" w:space="0" w:color="E3E3E3"/>
            <w:right w:val="single" w:sz="2" w:space="0" w:color="E3E3E3"/>
          </w:divBdr>
          <w:divsChild>
            <w:div w:id="1381200009">
              <w:marLeft w:val="0"/>
              <w:marRight w:val="0"/>
              <w:marTop w:val="100"/>
              <w:marBottom w:val="100"/>
              <w:divBdr>
                <w:top w:val="single" w:sz="2" w:space="0" w:color="E3E3E3"/>
                <w:left w:val="single" w:sz="2" w:space="0" w:color="E3E3E3"/>
                <w:bottom w:val="single" w:sz="2" w:space="0" w:color="E3E3E3"/>
                <w:right w:val="single" w:sz="2" w:space="0" w:color="E3E3E3"/>
              </w:divBdr>
              <w:divsChild>
                <w:div w:id="1733310557">
                  <w:marLeft w:val="0"/>
                  <w:marRight w:val="0"/>
                  <w:marTop w:val="0"/>
                  <w:marBottom w:val="0"/>
                  <w:divBdr>
                    <w:top w:val="single" w:sz="2" w:space="0" w:color="E3E3E3"/>
                    <w:left w:val="single" w:sz="2" w:space="0" w:color="E3E3E3"/>
                    <w:bottom w:val="single" w:sz="2" w:space="0" w:color="E3E3E3"/>
                    <w:right w:val="single" w:sz="2" w:space="0" w:color="E3E3E3"/>
                  </w:divBdr>
                  <w:divsChild>
                    <w:div w:id="1807552030">
                      <w:marLeft w:val="0"/>
                      <w:marRight w:val="0"/>
                      <w:marTop w:val="0"/>
                      <w:marBottom w:val="0"/>
                      <w:divBdr>
                        <w:top w:val="single" w:sz="2" w:space="0" w:color="E3E3E3"/>
                        <w:left w:val="single" w:sz="2" w:space="0" w:color="E3E3E3"/>
                        <w:bottom w:val="single" w:sz="2" w:space="0" w:color="E3E3E3"/>
                        <w:right w:val="single" w:sz="2" w:space="0" w:color="E3E3E3"/>
                      </w:divBdr>
                      <w:divsChild>
                        <w:div w:id="1352948074">
                          <w:marLeft w:val="0"/>
                          <w:marRight w:val="0"/>
                          <w:marTop w:val="0"/>
                          <w:marBottom w:val="0"/>
                          <w:divBdr>
                            <w:top w:val="single" w:sz="2" w:space="0" w:color="E3E3E3"/>
                            <w:left w:val="single" w:sz="2" w:space="0" w:color="E3E3E3"/>
                            <w:bottom w:val="single" w:sz="2" w:space="0" w:color="E3E3E3"/>
                            <w:right w:val="single" w:sz="2" w:space="0" w:color="E3E3E3"/>
                          </w:divBdr>
                          <w:divsChild>
                            <w:div w:id="1320304336">
                              <w:marLeft w:val="0"/>
                              <w:marRight w:val="0"/>
                              <w:marTop w:val="0"/>
                              <w:marBottom w:val="0"/>
                              <w:divBdr>
                                <w:top w:val="single" w:sz="2" w:space="0" w:color="E3E3E3"/>
                                <w:left w:val="single" w:sz="2" w:space="0" w:color="E3E3E3"/>
                                <w:bottom w:val="single" w:sz="2" w:space="0" w:color="E3E3E3"/>
                                <w:right w:val="single" w:sz="2" w:space="0" w:color="E3E3E3"/>
                              </w:divBdr>
                              <w:divsChild>
                                <w:div w:id="1175337570">
                                  <w:marLeft w:val="0"/>
                                  <w:marRight w:val="0"/>
                                  <w:marTop w:val="0"/>
                                  <w:marBottom w:val="0"/>
                                  <w:divBdr>
                                    <w:top w:val="single" w:sz="2" w:space="0" w:color="E3E3E3"/>
                                    <w:left w:val="single" w:sz="2" w:space="0" w:color="E3E3E3"/>
                                    <w:bottom w:val="single" w:sz="2" w:space="0" w:color="E3E3E3"/>
                                    <w:right w:val="single" w:sz="2" w:space="0" w:color="E3E3E3"/>
                                  </w:divBdr>
                                  <w:divsChild>
                                    <w:div w:id="15331108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73383397">
                      <w:marLeft w:val="0"/>
                      <w:marRight w:val="0"/>
                      <w:marTop w:val="0"/>
                      <w:marBottom w:val="0"/>
                      <w:divBdr>
                        <w:top w:val="single" w:sz="2" w:space="0" w:color="E3E3E3"/>
                        <w:left w:val="single" w:sz="2" w:space="0" w:color="E3E3E3"/>
                        <w:bottom w:val="single" w:sz="2" w:space="0" w:color="E3E3E3"/>
                        <w:right w:val="single" w:sz="2" w:space="0" w:color="E3E3E3"/>
                      </w:divBdr>
                      <w:divsChild>
                        <w:div w:id="421146721">
                          <w:marLeft w:val="0"/>
                          <w:marRight w:val="0"/>
                          <w:marTop w:val="0"/>
                          <w:marBottom w:val="0"/>
                          <w:divBdr>
                            <w:top w:val="single" w:sz="2" w:space="0" w:color="E3E3E3"/>
                            <w:left w:val="single" w:sz="2" w:space="0" w:color="E3E3E3"/>
                            <w:bottom w:val="single" w:sz="2" w:space="0" w:color="E3E3E3"/>
                            <w:right w:val="single" w:sz="2" w:space="0" w:color="E3E3E3"/>
                          </w:divBdr>
                        </w:div>
                        <w:div w:id="1113013219">
                          <w:marLeft w:val="0"/>
                          <w:marRight w:val="0"/>
                          <w:marTop w:val="0"/>
                          <w:marBottom w:val="0"/>
                          <w:divBdr>
                            <w:top w:val="single" w:sz="2" w:space="0" w:color="E3E3E3"/>
                            <w:left w:val="single" w:sz="2" w:space="0" w:color="E3E3E3"/>
                            <w:bottom w:val="single" w:sz="2" w:space="0" w:color="E3E3E3"/>
                            <w:right w:val="single" w:sz="2" w:space="0" w:color="E3E3E3"/>
                          </w:divBdr>
                          <w:divsChild>
                            <w:div w:id="1833524579">
                              <w:marLeft w:val="0"/>
                              <w:marRight w:val="0"/>
                              <w:marTop w:val="0"/>
                              <w:marBottom w:val="0"/>
                              <w:divBdr>
                                <w:top w:val="single" w:sz="2" w:space="0" w:color="E3E3E3"/>
                                <w:left w:val="single" w:sz="2" w:space="0" w:color="E3E3E3"/>
                                <w:bottom w:val="single" w:sz="2" w:space="0" w:color="E3E3E3"/>
                                <w:right w:val="single" w:sz="2" w:space="0" w:color="E3E3E3"/>
                              </w:divBdr>
                              <w:divsChild>
                                <w:div w:id="1205216208">
                                  <w:marLeft w:val="0"/>
                                  <w:marRight w:val="0"/>
                                  <w:marTop w:val="0"/>
                                  <w:marBottom w:val="0"/>
                                  <w:divBdr>
                                    <w:top w:val="single" w:sz="2" w:space="0" w:color="E3E3E3"/>
                                    <w:left w:val="single" w:sz="2" w:space="0" w:color="E3E3E3"/>
                                    <w:bottom w:val="single" w:sz="2" w:space="0" w:color="E3E3E3"/>
                                    <w:right w:val="single" w:sz="2" w:space="0" w:color="E3E3E3"/>
                                  </w:divBdr>
                                  <w:divsChild>
                                    <w:div w:id="5337357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41968643">
          <w:marLeft w:val="0"/>
          <w:marRight w:val="0"/>
          <w:marTop w:val="0"/>
          <w:marBottom w:val="0"/>
          <w:divBdr>
            <w:top w:val="single" w:sz="2" w:space="0" w:color="E3E3E3"/>
            <w:left w:val="single" w:sz="2" w:space="0" w:color="E3E3E3"/>
            <w:bottom w:val="single" w:sz="2" w:space="0" w:color="E3E3E3"/>
            <w:right w:val="single" w:sz="2" w:space="0" w:color="E3E3E3"/>
          </w:divBdr>
          <w:divsChild>
            <w:div w:id="1901821855">
              <w:marLeft w:val="0"/>
              <w:marRight w:val="0"/>
              <w:marTop w:val="100"/>
              <w:marBottom w:val="100"/>
              <w:divBdr>
                <w:top w:val="single" w:sz="2" w:space="0" w:color="E3E3E3"/>
                <w:left w:val="single" w:sz="2" w:space="0" w:color="E3E3E3"/>
                <w:bottom w:val="single" w:sz="2" w:space="0" w:color="E3E3E3"/>
                <w:right w:val="single" w:sz="2" w:space="0" w:color="E3E3E3"/>
              </w:divBdr>
              <w:divsChild>
                <w:div w:id="1841777872">
                  <w:marLeft w:val="0"/>
                  <w:marRight w:val="0"/>
                  <w:marTop w:val="0"/>
                  <w:marBottom w:val="0"/>
                  <w:divBdr>
                    <w:top w:val="single" w:sz="2" w:space="0" w:color="E3E3E3"/>
                    <w:left w:val="single" w:sz="2" w:space="0" w:color="E3E3E3"/>
                    <w:bottom w:val="single" w:sz="2" w:space="0" w:color="E3E3E3"/>
                    <w:right w:val="single" w:sz="2" w:space="0" w:color="E3E3E3"/>
                  </w:divBdr>
                  <w:divsChild>
                    <w:div w:id="578946631">
                      <w:marLeft w:val="0"/>
                      <w:marRight w:val="0"/>
                      <w:marTop w:val="0"/>
                      <w:marBottom w:val="0"/>
                      <w:divBdr>
                        <w:top w:val="single" w:sz="2" w:space="0" w:color="E3E3E3"/>
                        <w:left w:val="single" w:sz="2" w:space="0" w:color="E3E3E3"/>
                        <w:bottom w:val="single" w:sz="2" w:space="0" w:color="E3E3E3"/>
                        <w:right w:val="single" w:sz="2" w:space="0" w:color="E3E3E3"/>
                      </w:divBdr>
                      <w:divsChild>
                        <w:div w:id="1962420157">
                          <w:marLeft w:val="0"/>
                          <w:marRight w:val="0"/>
                          <w:marTop w:val="0"/>
                          <w:marBottom w:val="0"/>
                          <w:divBdr>
                            <w:top w:val="single" w:sz="2" w:space="0" w:color="E3E3E3"/>
                            <w:left w:val="single" w:sz="2" w:space="0" w:color="E3E3E3"/>
                            <w:bottom w:val="single" w:sz="2" w:space="0" w:color="E3E3E3"/>
                            <w:right w:val="single" w:sz="2" w:space="0" w:color="E3E3E3"/>
                          </w:divBdr>
                          <w:divsChild>
                            <w:div w:id="2096851875">
                              <w:marLeft w:val="0"/>
                              <w:marRight w:val="0"/>
                              <w:marTop w:val="0"/>
                              <w:marBottom w:val="0"/>
                              <w:divBdr>
                                <w:top w:val="single" w:sz="2" w:space="0" w:color="E3E3E3"/>
                                <w:left w:val="single" w:sz="2" w:space="0" w:color="E3E3E3"/>
                                <w:bottom w:val="single" w:sz="2" w:space="0" w:color="E3E3E3"/>
                                <w:right w:val="single" w:sz="2" w:space="0" w:color="E3E3E3"/>
                              </w:divBdr>
                              <w:divsChild>
                                <w:div w:id="15615841">
                                  <w:marLeft w:val="0"/>
                                  <w:marRight w:val="0"/>
                                  <w:marTop w:val="0"/>
                                  <w:marBottom w:val="0"/>
                                  <w:divBdr>
                                    <w:top w:val="single" w:sz="2" w:space="0" w:color="E3E3E3"/>
                                    <w:left w:val="single" w:sz="2" w:space="0" w:color="E3E3E3"/>
                                    <w:bottom w:val="single" w:sz="2" w:space="0" w:color="E3E3E3"/>
                                    <w:right w:val="single" w:sz="2" w:space="0" w:color="E3E3E3"/>
                                  </w:divBdr>
                                  <w:divsChild>
                                    <w:div w:id="4724491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02946349">
                      <w:marLeft w:val="0"/>
                      <w:marRight w:val="0"/>
                      <w:marTop w:val="0"/>
                      <w:marBottom w:val="0"/>
                      <w:divBdr>
                        <w:top w:val="single" w:sz="2" w:space="0" w:color="E3E3E3"/>
                        <w:left w:val="single" w:sz="2" w:space="0" w:color="E3E3E3"/>
                        <w:bottom w:val="single" w:sz="2" w:space="0" w:color="E3E3E3"/>
                        <w:right w:val="single" w:sz="2" w:space="0" w:color="E3E3E3"/>
                      </w:divBdr>
                      <w:divsChild>
                        <w:div w:id="1231965424">
                          <w:marLeft w:val="0"/>
                          <w:marRight w:val="0"/>
                          <w:marTop w:val="0"/>
                          <w:marBottom w:val="0"/>
                          <w:divBdr>
                            <w:top w:val="single" w:sz="2" w:space="0" w:color="E3E3E3"/>
                            <w:left w:val="single" w:sz="2" w:space="0" w:color="E3E3E3"/>
                            <w:bottom w:val="single" w:sz="2" w:space="0" w:color="E3E3E3"/>
                            <w:right w:val="single" w:sz="2" w:space="0" w:color="E3E3E3"/>
                          </w:divBdr>
                        </w:div>
                        <w:div w:id="346181330">
                          <w:marLeft w:val="0"/>
                          <w:marRight w:val="0"/>
                          <w:marTop w:val="0"/>
                          <w:marBottom w:val="0"/>
                          <w:divBdr>
                            <w:top w:val="single" w:sz="2" w:space="0" w:color="E3E3E3"/>
                            <w:left w:val="single" w:sz="2" w:space="0" w:color="E3E3E3"/>
                            <w:bottom w:val="single" w:sz="2" w:space="0" w:color="E3E3E3"/>
                            <w:right w:val="single" w:sz="2" w:space="0" w:color="E3E3E3"/>
                          </w:divBdr>
                          <w:divsChild>
                            <w:div w:id="458718878">
                              <w:marLeft w:val="0"/>
                              <w:marRight w:val="0"/>
                              <w:marTop w:val="0"/>
                              <w:marBottom w:val="0"/>
                              <w:divBdr>
                                <w:top w:val="single" w:sz="2" w:space="0" w:color="E3E3E3"/>
                                <w:left w:val="single" w:sz="2" w:space="0" w:color="E3E3E3"/>
                                <w:bottom w:val="single" w:sz="2" w:space="0" w:color="E3E3E3"/>
                                <w:right w:val="single" w:sz="2" w:space="0" w:color="E3E3E3"/>
                              </w:divBdr>
                              <w:divsChild>
                                <w:div w:id="95298693">
                                  <w:marLeft w:val="0"/>
                                  <w:marRight w:val="0"/>
                                  <w:marTop w:val="0"/>
                                  <w:marBottom w:val="0"/>
                                  <w:divBdr>
                                    <w:top w:val="single" w:sz="2" w:space="0" w:color="E3E3E3"/>
                                    <w:left w:val="single" w:sz="2" w:space="0" w:color="E3E3E3"/>
                                    <w:bottom w:val="single" w:sz="2" w:space="0" w:color="E3E3E3"/>
                                    <w:right w:val="single" w:sz="2" w:space="0" w:color="E3E3E3"/>
                                  </w:divBdr>
                                  <w:divsChild>
                                    <w:div w:id="9592605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09016272">
          <w:marLeft w:val="0"/>
          <w:marRight w:val="0"/>
          <w:marTop w:val="0"/>
          <w:marBottom w:val="0"/>
          <w:divBdr>
            <w:top w:val="single" w:sz="2" w:space="0" w:color="E3E3E3"/>
            <w:left w:val="single" w:sz="2" w:space="0" w:color="E3E3E3"/>
            <w:bottom w:val="single" w:sz="2" w:space="0" w:color="E3E3E3"/>
            <w:right w:val="single" w:sz="2" w:space="0" w:color="E3E3E3"/>
          </w:divBdr>
          <w:divsChild>
            <w:div w:id="872302123">
              <w:marLeft w:val="0"/>
              <w:marRight w:val="0"/>
              <w:marTop w:val="100"/>
              <w:marBottom w:val="100"/>
              <w:divBdr>
                <w:top w:val="single" w:sz="2" w:space="0" w:color="E3E3E3"/>
                <w:left w:val="single" w:sz="2" w:space="0" w:color="E3E3E3"/>
                <w:bottom w:val="single" w:sz="2" w:space="0" w:color="E3E3E3"/>
                <w:right w:val="single" w:sz="2" w:space="0" w:color="E3E3E3"/>
              </w:divBdr>
              <w:divsChild>
                <w:div w:id="1620531494">
                  <w:marLeft w:val="0"/>
                  <w:marRight w:val="0"/>
                  <w:marTop w:val="0"/>
                  <w:marBottom w:val="0"/>
                  <w:divBdr>
                    <w:top w:val="single" w:sz="2" w:space="0" w:color="E3E3E3"/>
                    <w:left w:val="single" w:sz="2" w:space="0" w:color="E3E3E3"/>
                    <w:bottom w:val="single" w:sz="2" w:space="0" w:color="E3E3E3"/>
                    <w:right w:val="single" w:sz="2" w:space="0" w:color="E3E3E3"/>
                  </w:divBdr>
                  <w:divsChild>
                    <w:div w:id="379214128">
                      <w:marLeft w:val="0"/>
                      <w:marRight w:val="0"/>
                      <w:marTop w:val="0"/>
                      <w:marBottom w:val="0"/>
                      <w:divBdr>
                        <w:top w:val="single" w:sz="2" w:space="0" w:color="E3E3E3"/>
                        <w:left w:val="single" w:sz="2" w:space="0" w:color="E3E3E3"/>
                        <w:bottom w:val="single" w:sz="2" w:space="0" w:color="E3E3E3"/>
                        <w:right w:val="single" w:sz="2" w:space="0" w:color="E3E3E3"/>
                      </w:divBdr>
                      <w:divsChild>
                        <w:div w:id="2073000562">
                          <w:marLeft w:val="0"/>
                          <w:marRight w:val="0"/>
                          <w:marTop w:val="0"/>
                          <w:marBottom w:val="0"/>
                          <w:divBdr>
                            <w:top w:val="single" w:sz="2" w:space="0" w:color="E3E3E3"/>
                            <w:left w:val="single" w:sz="2" w:space="0" w:color="E3E3E3"/>
                            <w:bottom w:val="single" w:sz="2" w:space="0" w:color="E3E3E3"/>
                            <w:right w:val="single" w:sz="2" w:space="0" w:color="E3E3E3"/>
                          </w:divBdr>
                          <w:divsChild>
                            <w:div w:id="2051105852">
                              <w:marLeft w:val="0"/>
                              <w:marRight w:val="0"/>
                              <w:marTop w:val="0"/>
                              <w:marBottom w:val="0"/>
                              <w:divBdr>
                                <w:top w:val="single" w:sz="2" w:space="0" w:color="E3E3E3"/>
                                <w:left w:val="single" w:sz="2" w:space="0" w:color="E3E3E3"/>
                                <w:bottom w:val="single" w:sz="2" w:space="0" w:color="E3E3E3"/>
                                <w:right w:val="single" w:sz="2" w:space="0" w:color="E3E3E3"/>
                              </w:divBdr>
                              <w:divsChild>
                                <w:div w:id="160510272">
                                  <w:marLeft w:val="0"/>
                                  <w:marRight w:val="0"/>
                                  <w:marTop w:val="0"/>
                                  <w:marBottom w:val="0"/>
                                  <w:divBdr>
                                    <w:top w:val="single" w:sz="2" w:space="0" w:color="E3E3E3"/>
                                    <w:left w:val="single" w:sz="2" w:space="0" w:color="E3E3E3"/>
                                    <w:bottom w:val="single" w:sz="2" w:space="0" w:color="E3E3E3"/>
                                    <w:right w:val="single" w:sz="2" w:space="0" w:color="E3E3E3"/>
                                  </w:divBdr>
                                  <w:divsChild>
                                    <w:div w:id="1266575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17247480">
                      <w:marLeft w:val="0"/>
                      <w:marRight w:val="0"/>
                      <w:marTop w:val="0"/>
                      <w:marBottom w:val="0"/>
                      <w:divBdr>
                        <w:top w:val="single" w:sz="2" w:space="0" w:color="E3E3E3"/>
                        <w:left w:val="single" w:sz="2" w:space="0" w:color="E3E3E3"/>
                        <w:bottom w:val="single" w:sz="2" w:space="0" w:color="E3E3E3"/>
                        <w:right w:val="single" w:sz="2" w:space="0" w:color="E3E3E3"/>
                      </w:divBdr>
                      <w:divsChild>
                        <w:div w:id="960191395">
                          <w:marLeft w:val="0"/>
                          <w:marRight w:val="0"/>
                          <w:marTop w:val="0"/>
                          <w:marBottom w:val="0"/>
                          <w:divBdr>
                            <w:top w:val="single" w:sz="2" w:space="0" w:color="E3E3E3"/>
                            <w:left w:val="single" w:sz="2" w:space="0" w:color="E3E3E3"/>
                            <w:bottom w:val="single" w:sz="2" w:space="0" w:color="E3E3E3"/>
                            <w:right w:val="single" w:sz="2" w:space="0" w:color="E3E3E3"/>
                          </w:divBdr>
                        </w:div>
                        <w:div w:id="1224755183">
                          <w:marLeft w:val="0"/>
                          <w:marRight w:val="0"/>
                          <w:marTop w:val="0"/>
                          <w:marBottom w:val="0"/>
                          <w:divBdr>
                            <w:top w:val="single" w:sz="2" w:space="0" w:color="E3E3E3"/>
                            <w:left w:val="single" w:sz="2" w:space="0" w:color="E3E3E3"/>
                            <w:bottom w:val="single" w:sz="2" w:space="0" w:color="E3E3E3"/>
                            <w:right w:val="single" w:sz="2" w:space="0" w:color="E3E3E3"/>
                          </w:divBdr>
                          <w:divsChild>
                            <w:div w:id="2078815224">
                              <w:marLeft w:val="0"/>
                              <w:marRight w:val="0"/>
                              <w:marTop w:val="0"/>
                              <w:marBottom w:val="0"/>
                              <w:divBdr>
                                <w:top w:val="single" w:sz="2" w:space="0" w:color="E3E3E3"/>
                                <w:left w:val="single" w:sz="2" w:space="0" w:color="E3E3E3"/>
                                <w:bottom w:val="single" w:sz="2" w:space="0" w:color="E3E3E3"/>
                                <w:right w:val="single" w:sz="2" w:space="0" w:color="E3E3E3"/>
                              </w:divBdr>
                              <w:divsChild>
                                <w:div w:id="1105810317">
                                  <w:marLeft w:val="0"/>
                                  <w:marRight w:val="0"/>
                                  <w:marTop w:val="0"/>
                                  <w:marBottom w:val="0"/>
                                  <w:divBdr>
                                    <w:top w:val="single" w:sz="2" w:space="0" w:color="E3E3E3"/>
                                    <w:left w:val="single" w:sz="2" w:space="0" w:color="E3E3E3"/>
                                    <w:bottom w:val="single" w:sz="2" w:space="0" w:color="E3E3E3"/>
                                    <w:right w:val="single" w:sz="2" w:space="0" w:color="E3E3E3"/>
                                  </w:divBdr>
                                  <w:divsChild>
                                    <w:div w:id="10654951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82108364">
          <w:marLeft w:val="0"/>
          <w:marRight w:val="0"/>
          <w:marTop w:val="0"/>
          <w:marBottom w:val="0"/>
          <w:divBdr>
            <w:top w:val="single" w:sz="2" w:space="0" w:color="E3E3E3"/>
            <w:left w:val="single" w:sz="2" w:space="0" w:color="E3E3E3"/>
            <w:bottom w:val="single" w:sz="2" w:space="0" w:color="E3E3E3"/>
            <w:right w:val="single" w:sz="2" w:space="0" w:color="E3E3E3"/>
          </w:divBdr>
          <w:divsChild>
            <w:div w:id="942538990">
              <w:marLeft w:val="0"/>
              <w:marRight w:val="0"/>
              <w:marTop w:val="100"/>
              <w:marBottom w:val="100"/>
              <w:divBdr>
                <w:top w:val="single" w:sz="2" w:space="0" w:color="E3E3E3"/>
                <w:left w:val="single" w:sz="2" w:space="0" w:color="E3E3E3"/>
                <w:bottom w:val="single" w:sz="2" w:space="0" w:color="E3E3E3"/>
                <w:right w:val="single" w:sz="2" w:space="0" w:color="E3E3E3"/>
              </w:divBdr>
              <w:divsChild>
                <w:div w:id="1938320316">
                  <w:marLeft w:val="0"/>
                  <w:marRight w:val="0"/>
                  <w:marTop w:val="0"/>
                  <w:marBottom w:val="0"/>
                  <w:divBdr>
                    <w:top w:val="single" w:sz="2" w:space="0" w:color="E3E3E3"/>
                    <w:left w:val="single" w:sz="2" w:space="0" w:color="E3E3E3"/>
                    <w:bottom w:val="single" w:sz="2" w:space="0" w:color="E3E3E3"/>
                    <w:right w:val="single" w:sz="2" w:space="0" w:color="E3E3E3"/>
                  </w:divBdr>
                  <w:divsChild>
                    <w:div w:id="1093088314">
                      <w:marLeft w:val="0"/>
                      <w:marRight w:val="0"/>
                      <w:marTop w:val="0"/>
                      <w:marBottom w:val="0"/>
                      <w:divBdr>
                        <w:top w:val="single" w:sz="2" w:space="0" w:color="E3E3E3"/>
                        <w:left w:val="single" w:sz="2" w:space="0" w:color="E3E3E3"/>
                        <w:bottom w:val="single" w:sz="2" w:space="0" w:color="E3E3E3"/>
                        <w:right w:val="single" w:sz="2" w:space="0" w:color="E3E3E3"/>
                      </w:divBdr>
                      <w:divsChild>
                        <w:div w:id="2084375264">
                          <w:marLeft w:val="0"/>
                          <w:marRight w:val="0"/>
                          <w:marTop w:val="0"/>
                          <w:marBottom w:val="0"/>
                          <w:divBdr>
                            <w:top w:val="single" w:sz="2" w:space="0" w:color="E3E3E3"/>
                            <w:left w:val="single" w:sz="2" w:space="0" w:color="E3E3E3"/>
                            <w:bottom w:val="single" w:sz="2" w:space="0" w:color="E3E3E3"/>
                            <w:right w:val="single" w:sz="2" w:space="0" w:color="E3E3E3"/>
                          </w:divBdr>
                          <w:divsChild>
                            <w:div w:id="68618724">
                              <w:marLeft w:val="0"/>
                              <w:marRight w:val="0"/>
                              <w:marTop w:val="0"/>
                              <w:marBottom w:val="0"/>
                              <w:divBdr>
                                <w:top w:val="single" w:sz="2" w:space="0" w:color="E3E3E3"/>
                                <w:left w:val="single" w:sz="2" w:space="0" w:color="E3E3E3"/>
                                <w:bottom w:val="single" w:sz="2" w:space="0" w:color="E3E3E3"/>
                                <w:right w:val="single" w:sz="2" w:space="0" w:color="E3E3E3"/>
                              </w:divBdr>
                              <w:divsChild>
                                <w:div w:id="983781792">
                                  <w:marLeft w:val="0"/>
                                  <w:marRight w:val="0"/>
                                  <w:marTop w:val="0"/>
                                  <w:marBottom w:val="0"/>
                                  <w:divBdr>
                                    <w:top w:val="single" w:sz="2" w:space="0" w:color="E3E3E3"/>
                                    <w:left w:val="single" w:sz="2" w:space="0" w:color="E3E3E3"/>
                                    <w:bottom w:val="single" w:sz="2" w:space="0" w:color="E3E3E3"/>
                                    <w:right w:val="single" w:sz="2" w:space="0" w:color="E3E3E3"/>
                                  </w:divBdr>
                                  <w:divsChild>
                                    <w:div w:id="18204222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97302214">
                      <w:marLeft w:val="0"/>
                      <w:marRight w:val="0"/>
                      <w:marTop w:val="0"/>
                      <w:marBottom w:val="0"/>
                      <w:divBdr>
                        <w:top w:val="single" w:sz="2" w:space="0" w:color="E3E3E3"/>
                        <w:left w:val="single" w:sz="2" w:space="0" w:color="E3E3E3"/>
                        <w:bottom w:val="single" w:sz="2" w:space="0" w:color="E3E3E3"/>
                        <w:right w:val="single" w:sz="2" w:space="0" w:color="E3E3E3"/>
                      </w:divBdr>
                      <w:divsChild>
                        <w:div w:id="437257793">
                          <w:marLeft w:val="0"/>
                          <w:marRight w:val="0"/>
                          <w:marTop w:val="0"/>
                          <w:marBottom w:val="0"/>
                          <w:divBdr>
                            <w:top w:val="single" w:sz="2" w:space="0" w:color="E3E3E3"/>
                            <w:left w:val="single" w:sz="2" w:space="0" w:color="E3E3E3"/>
                            <w:bottom w:val="single" w:sz="2" w:space="0" w:color="E3E3E3"/>
                            <w:right w:val="single" w:sz="2" w:space="0" w:color="E3E3E3"/>
                          </w:divBdr>
                        </w:div>
                        <w:div w:id="48264064">
                          <w:marLeft w:val="0"/>
                          <w:marRight w:val="0"/>
                          <w:marTop w:val="0"/>
                          <w:marBottom w:val="0"/>
                          <w:divBdr>
                            <w:top w:val="single" w:sz="2" w:space="0" w:color="E3E3E3"/>
                            <w:left w:val="single" w:sz="2" w:space="0" w:color="E3E3E3"/>
                            <w:bottom w:val="single" w:sz="2" w:space="0" w:color="E3E3E3"/>
                            <w:right w:val="single" w:sz="2" w:space="0" w:color="E3E3E3"/>
                          </w:divBdr>
                          <w:divsChild>
                            <w:div w:id="754866552">
                              <w:marLeft w:val="0"/>
                              <w:marRight w:val="0"/>
                              <w:marTop w:val="0"/>
                              <w:marBottom w:val="0"/>
                              <w:divBdr>
                                <w:top w:val="single" w:sz="2" w:space="0" w:color="E3E3E3"/>
                                <w:left w:val="single" w:sz="2" w:space="0" w:color="E3E3E3"/>
                                <w:bottom w:val="single" w:sz="2" w:space="0" w:color="E3E3E3"/>
                                <w:right w:val="single" w:sz="2" w:space="0" w:color="E3E3E3"/>
                              </w:divBdr>
                              <w:divsChild>
                                <w:div w:id="383258267">
                                  <w:marLeft w:val="0"/>
                                  <w:marRight w:val="0"/>
                                  <w:marTop w:val="0"/>
                                  <w:marBottom w:val="0"/>
                                  <w:divBdr>
                                    <w:top w:val="single" w:sz="2" w:space="0" w:color="E3E3E3"/>
                                    <w:left w:val="single" w:sz="2" w:space="0" w:color="E3E3E3"/>
                                    <w:bottom w:val="single" w:sz="2" w:space="0" w:color="E3E3E3"/>
                                    <w:right w:val="single" w:sz="2" w:space="0" w:color="E3E3E3"/>
                                  </w:divBdr>
                                  <w:divsChild>
                                    <w:div w:id="20571934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308873881">
                                  <w:marLeft w:val="0"/>
                                  <w:marRight w:val="0"/>
                                  <w:marTop w:val="0"/>
                                  <w:marBottom w:val="0"/>
                                  <w:divBdr>
                                    <w:top w:val="single" w:sz="2" w:space="0" w:color="E3E3E3"/>
                                    <w:left w:val="single" w:sz="2" w:space="0" w:color="E3E3E3"/>
                                    <w:bottom w:val="single" w:sz="2" w:space="0" w:color="E3E3E3"/>
                                    <w:right w:val="single" w:sz="2" w:space="0" w:color="E3E3E3"/>
                                  </w:divBdr>
                                  <w:divsChild>
                                    <w:div w:id="18594613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18490571">
          <w:marLeft w:val="0"/>
          <w:marRight w:val="0"/>
          <w:marTop w:val="0"/>
          <w:marBottom w:val="0"/>
          <w:divBdr>
            <w:top w:val="single" w:sz="2" w:space="0" w:color="E3E3E3"/>
            <w:left w:val="single" w:sz="2" w:space="0" w:color="E3E3E3"/>
            <w:bottom w:val="single" w:sz="2" w:space="0" w:color="E3E3E3"/>
            <w:right w:val="single" w:sz="2" w:space="0" w:color="E3E3E3"/>
          </w:divBdr>
          <w:divsChild>
            <w:div w:id="430244605">
              <w:marLeft w:val="0"/>
              <w:marRight w:val="0"/>
              <w:marTop w:val="100"/>
              <w:marBottom w:val="100"/>
              <w:divBdr>
                <w:top w:val="single" w:sz="2" w:space="0" w:color="E3E3E3"/>
                <w:left w:val="single" w:sz="2" w:space="0" w:color="E3E3E3"/>
                <w:bottom w:val="single" w:sz="2" w:space="0" w:color="E3E3E3"/>
                <w:right w:val="single" w:sz="2" w:space="0" w:color="E3E3E3"/>
              </w:divBdr>
              <w:divsChild>
                <w:div w:id="1473401292">
                  <w:marLeft w:val="0"/>
                  <w:marRight w:val="0"/>
                  <w:marTop w:val="0"/>
                  <w:marBottom w:val="0"/>
                  <w:divBdr>
                    <w:top w:val="single" w:sz="2" w:space="0" w:color="E3E3E3"/>
                    <w:left w:val="single" w:sz="2" w:space="0" w:color="E3E3E3"/>
                    <w:bottom w:val="single" w:sz="2" w:space="0" w:color="E3E3E3"/>
                    <w:right w:val="single" w:sz="2" w:space="0" w:color="E3E3E3"/>
                  </w:divBdr>
                  <w:divsChild>
                    <w:div w:id="1208958391">
                      <w:marLeft w:val="0"/>
                      <w:marRight w:val="0"/>
                      <w:marTop w:val="0"/>
                      <w:marBottom w:val="0"/>
                      <w:divBdr>
                        <w:top w:val="single" w:sz="2" w:space="0" w:color="E3E3E3"/>
                        <w:left w:val="single" w:sz="2" w:space="0" w:color="E3E3E3"/>
                        <w:bottom w:val="single" w:sz="2" w:space="0" w:color="E3E3E3"/>
                        <w:right w:val="single" w:sz="2" w:space="0" w:color="E3E3E3"/>
                      </w:divBdr>
                      <w:divsChild>
                        <w:div w:id="1533153420">
                          <w:marLeft w:val="0"/>
                          <w:marRight w:val="0"/>
                          <w:marTop w:val="0"/>
                          <w:marBottom w:val="0"/>
                          <w:divBdr>
                            <w:top w:val="single" w:sz="2" w:space="0" w:color="E3E3E3"/>
                            <w:left w:val="single" w:sz="2" w:space="0" w:color="E3E3E3"/>
                            <w:bottom w:val="single" w:sz="2" w:space="0" w:color="E3E3E3"/>
                            <w:right w:val="single" w:sz="2" w:space="0" w:color="E3E3E3"/>
                          </w:divBdr>
                          <w:divsChild>
                            <w:div w:id="959607895">
                              <w:marLeft w:val="0"/>
                              <w:marRight w:val="0"/>
                              <w:marTop w:val="0"/>
                              <w:marBottom w:val="0"/>
                              <w:divBdr>
                                <w:top w:val="single" w:sz="2" w:space="0" w:color="E3E3E3"/>
                                <w:left w:val="single" w:sz="2" w:space="0" w:color="E3E3E3"/>
                                <w:bottom w:val="single" w:sz="2" w:space="0" w:color="E3E3E3"/>
                                <w:right w:val="single" w:sz="2" w:space="0" w:color="E3E3E3"/>
                              </w:divBdr>
                              <w:divsChild>
                                <w:div w:id="254831188">
                                  <w:marLeft w:val="0"/>
                                  <w:marRight w:val="0"/>
                                  <w:marTop w:val="0"/>
                                  <w:marBottom w:val="0"/>
                                  <w:divBdr>
                                    <w:top w:val="single" w:sz="2" w:space="0" w:color="E3E3E3"/>
                                    <w:left w:val="single" w:sz="2" w:space="0" w:color="E3E3E3"/>
                                    <w:bottom w:val="single" w:sz="2" w:space="0" w:color="E3E3E3"/>
                                    <w:right w:val="single" w:sz="2" w:space="0" w:color="E3E3E3"/>
                                  </w:divBdr>
                                  <w:divsChild>
                                    <w:div w:id="1923295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47420170">
                      <w:marLeft w:val="0"/>
                      <w:marRight w:val="0"/>
                      <w:marTop w:val="0"/>
                      <w:marBottom w:val="0"/>
                      <w:divBdr>
                        <w:top w:val="single" w:sz="2" w:space="0" w:color="E3E3E3"/>
                        <w:left w:val="single" w:sz="2" w:space="0" w:color="E3E3E3"/>
                        <w:bottom w:val="single" w:sz="2" w:space="0" w:color="E3E3E3"/>
                        <w:right w:val="single" w:sz="2" w:space="0" w:color="E3E3E3"/>
                      </w:divBdr>
                      <w:divsChild>
                        <w:div w:id="576090313">
                          <w:marLeft w:val="0"/>
                          <w:marRight w:val="0"/>
                          <w:marTop w:val="0"/>
                          <w:marBottom w:val="0"/>
                          <w:divBdr>
                            <w:top w:val="single" w:sz="2" w:space="0" w:color="E3E3E3"/>
                            <w:left w:val="single" w:sz="2" w:space="0" w:color="E3E3E3"/>
                            <w:bottom w:val="single" w:sz="2" w:space="0" w:color="E3E3E3"/>
                            <w:right w:val="single" w:sz="2" w:space="0" w:color="E3E3E3"/>
                          </w:divBdr>
                        </w:div>
                        <w:div w:id="796142063">
                          <w:marLeft w:val="0"/>
                          <w:marRight w:val="0"/>
                          <w:marTop w:val="0"/>
                          <w:marBottom w:val="0"/>
                          <w:divBdr>
                            <w:top w:val="single" w:sz="2" w:space="0" w:color="E3E3E3"/>
                            <w:left w:val="single" w:sz="2" w:space="0" w:color="E3E3E3"/>
                            <w:bottom w:val="single" w:sz="2" w:space="0" w:color="E3E3E3"/>
                            <w:right w:val="single" w:sz="2" w:space="0" w:color="E3E3E3"/>
                          </w:divBdr>
                          <w:divsChild>
                            <w:div w:id="1518542815">
                              <w:marLeft w:val="0"/>
                              <w:marRight w:val="0"/>
                              <w:marTop w:val="0"/>
                              <w:marBottom w:val="0"/>
                              <w:divBdr>
                                <w:top w:val="single" w:sz="2" w:space="0" w:color="E3E3E3"/>
                                <w:left w:val="single" w:sz="2" w:space="0" w:color="E3E3E3"/>
                                <w:bottom w:val="single" w:sz="2" w:space="0" w:color="E3E3E3"/>
                                <w:right w:val="single" w:sz="2" w:space="0" w:color="E3E3E3"/>
                              </w:divBdr>
                              <w:divsChild>
                                <w:div w:id="1797869482">
                                  <w:marLeft w:val="0"/>
                                  <w:marRight w:val="0"/>
                                  <w:marTop w:val="0"/>
                                  <w:marBottom w:val="0"/>
                                  <w:divBdr>
                                    <w:top w:val="single" w:sz="2" w:space="0" w:color="E3E3E3"/>
                                    <w:left w:val="single" w:sz="2" w:space="0" w:color="E3E3E3"/>
                                    <w:bottom w:val="single" w:sz="2" w:space="0" w:color="E3E3E3"/>
                                    <w:right w:val="single" w:sz="2" w:space="0" w:color="E3E3E3"/>
                                  </w:divBdr>
                                  <w:divsChild>
                                    <w:div w:id="18778930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26824278">
          <w:marLeft w:val="0"/>
          <w:marRight w:val="0"/>
          <w:marTop w:val="0"/>
          <w:marBottom w:val="0"/>
          <w:divBdr>
            <w:top w:val="single" w:sz="2" w:space="0" w:color="E3E3E3"/>
            <w:left w:val="single" w:sz="2" w:space="0" w:color="E3E3E3"/>
            <w:bottom w:val="single" w:sz="2" w:space="0" w:color="E3E3E3"/>
            <w:right w:val="single" w:sz="2" w:space="0" w:color="E3E3E3"/>
          </w:divBdr>
          <w:divsChild>
            <w:div w:id="1468861550">
              <w:marLeft w:val="0"/>
              <w:marRight w:val="0"/>
              <w:marTop w:val="100"/>
              <w:marBottom w:val="100"/>
              <w:divBdr>
                <w:top w:val="single" w:sz="2" w:space="0" w:color="E3E3E3"/>
                <w:left w:val="single" w:sz="2" w:space="0" w:color="E3E3E3"/>
                <w:bottom w:val="single" w:sz="2" w:space="0" w:color="E3E3E3"/>
                <w:right w:val="single" w:sz="2" w:space="0" w:color="E3E3E3"/>
              </w:divBdr>
              <w:divsChild>
                <w:div w:id="530800352">
                  <w:marLeft w:val="0"/>
                  <w:marRight w:val="0"/>
                  <w:marTop w:val="0"/>
                  <w:marBottom w:val="0"/>
                  <w:divBdr>
                    <w:top w:val="single" w:sz="2" w:space="0" w:color="E3E3E3"/>
                    <w:left w:val="single" w:sz="2" w:space="0" w:color="E3E3E3"/>
                    <w:bottom w:val="single" w:sz="2" w:space="0" w:color="E3E3E3"/>
                    <w:right w:val="single" w:sz="2" w:space="0" w:color="E3E3E3"/>
                  </w:divBdr>
                  <w:divsChild>
                    <w:div w:id="1887327199">
                      <w:marLeft w:val="0"/>
                      <w:marRight w:val="0"/>
                      <w:marTop w:val="0"/>
                      <w:marBottom w:val="0"/>
                      <w:divBdr>
                        <w:top w:val="single" w:sz="2" w:space="0" w:color="E3E3E3"/>
                        <w:left w:val="single" w:sz="2" w:space="0" w:color="E3E3E3"/>
                        <w:bottom w:val="single" w:sz="2" w:space="0" w:color="E3E3E3"/>
                        <w:right w:val="single" w:sz="2" w:space="0" w:color="E3E3E3"/>
                      </w:divBdr>
                      <w:divsChild>
                        <w:div w:id="1538809969">
                          <w:marLeft w:val="0"/>
                          <w:marRight w:val="0"/>
                          <w:marTop w:val="0"/>
                          <w:marBottom w:val="0"/>
                          <w:divBdr>
                            <w:top w:val="single" w:sz="2" w:space="0" w:color="E3E3E3"/>
                            <w:left w:val="single" w:sz="2" w:space="0" w:color="E3E3E3"/>
                            <w:bottom w:val="single" w:sz="2" w:space="0" w:color="E3E3E3"/>
                            <w:right w:val="single" w:sz="2" w:space="0" w:color="E3E3E3"/>
                          </w:divBdr>
                          <w:divsChild>
                            <w:div w:id="804933173">
                              <w:marLeft w:val="0"/>
                              <w:marRight w:val="0"/>
                              <w:marTop w:val="0"/>
                              <w:marBottom w:val="0"/>
                              <w:divBdr>
                                <w:top w:val="single" w:sz="2" w:space="0" w:color="E3E3E3"/>
                                <w:left w:val="single" w:sz="2" w:space="0" w:color="E3E3E3"/>
                                <w:bottom w:val="single" w:sz="2" w:space="0" w:color="E3E3E3"/>
                                <w:right w:val="single" w:sz="2" w:space="0" w:color="E3E3E3"/>
                              </w:divBdr>
                              <w:divsChild>
                                <w:div w:id="1000934992">
                                  <w:marLeft w:val="0"/>
                                  <w:marRight w:val="0"/>
                                  <w:marTop w:val="0"/>
                                  <w:marBottom w:val="0"/>
                                  <w:divBdr>
                                    <w:top w:val="single" w:sz="2" w:space="0" w:color="E3E3E3"/>
                                    <w:left w:val="single" w:sz="2" w:space="0" w:color="E3E3E3"/>
                                    <w:bottom w:val="single" w:sz="2" w:space="0" w:color="E3E3E3"/>
                                    <w:right w:val="single" w:sz="2" w:space="0" w:color="E3E3E3"/>
                                  </w:divBdr>
                                  <w:divsChild>
                                    <w:div w:id="4128962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13262208">
                      <w:marLeft w:val="0"/>
                      <w:marRight w:val="0"/>
                      <w:marTop w:val="0"/>
                      <w:marBottom w:val="0"/>
                      <w:divBdr>
                        <w:top w:val="single" w:sz="2" w:space="0" w:color="E3E3E3"/>
                        <w:left w:val="single" w:sz="2" w:space="0" w:color="E3E3E3"/>
                        <w:bottom w:val="single" w:sz="2" w:space="0" w:color="E3E3E3"/>
                        <w:right w:val="single" w:sz="2" w:space="0" w:color="E3E3E3"/>
                      </w:divBdr>
                      <w:divsChild>
                        <w:div w:id="757824287">
                          <w:marLeft w:val="0"/>
                          <w:marRight w:val="0"/>
                          <w:marTop w:val="0"/>
                          <w:marBottom w:val="0"/>
                          <w:divBdr>
                            <w:top w:val="single" w:sz="2" w:space="0" w:color="E3E3E3"/>
                            <w:left w:val="single" w:sz="2" w:space="0" w:color="E3E3E3"/>
                            <w:bottom w:val="single" w:sz="2" w:space="0" w:color="E3E3E3"/>
                            <w:right w:val="single" w:sz="2" w:space="0" w:color="E3E3E3"/>
                          </w:divBdr>
                        </w:div>
                        <w:div w:id="53941419">
                          <w:marLeft w:val="0"/>
                          <w:marRight w:val="0"/>
                          <w:marTop w:val="0"/>
                          <w:marBottom w:val="0"/>
                          <w:divBdr>
                            <w:top w:val="single" w:sz="2" w:space="0" w:color="E3E3E3"/>
                            <w:left w:val="single" w:sz="2" w:space="0" w:color="E3E3E3"/>
                            <w:bottom w:val="single" w:sz="2" w:space="0" w:color="E3E3E3"/>
                            <w:right w:val="single" w:sz="2" w:space="0" w:color="E3E3E3"/>
                          </w:divBdr>
                          <w:divsChild>
                            <w:div w:id="1960720982">
                              <w:marLeft w:val="0"/>
                              <w:marRight w:val="0"/>
                              <w:marTop w:val="0"/>
                              <w:marBottom w:val="0"/>
                              <w:divBdr>
                                <w:top w:val="single" w:sz="2" w:space="0" w:color="E3E3E3"/>
                                <w:left w:val="single" w:sz="2" w:space="0" w:color="E3E3E3"/>
                                <w:bottom w:val="single" w:sz="2" w:space="0" w:color="E3E3E3"/>
                                <w:right w:val="single" w:sz="2" w:space="0" w:color="E3E3E3"/>
                              </w:divBdr>
                              <w:divsChild>
                                <w:div w:id="937911896">
                                  <w:marLeft w:val="0"/>
                                  <w:marRight w:val="0"/>
                                  <w:marTop w:val="0"/>
                                  <w:marBottom w:val="0"/>
                                  <w:divBdr>
                                    <w:top w:val="single" w:sz="2" w:space="0" w:color="E3E3E3"/>
                                    <w:left w:val="single" w:sz="2" w:space="0" w:color="E3E3E3"/>
                                    <w:bottom w:val="single" w:sz="2" w:space="0" w:color="E3E3E3"/>
                                    <w:right w:val="single" w:sz="2" w:space="0" w:color="E3E3E3"/>
                                  </w:divBdr>
                                  <w:divsChild>
                                    <w:div w:id="713918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91903809">
          <w:marLeft w:val="0"/>
          <w:marRight w:val="0"/>
          <w:marTop w:val="0"/>
          <w:marBottom w:val="0"/>
          <w:divBdr>
            <w:top w:val="single" w:sz="2" w:space="0" w:color="E3E3E3"/>
            <w:left w:val="single" w:sz="2" w:space="0" w:color="E3E3E3"/>
            <w:bottom w:val="single" w:sz="2" w:space="0" w:color="E3E3E3"/>
            <w:right w:val="single" w:sz="2" w:space="0" w:color="E3E3E3"/>
          </w:divBdr>
          <w:divsChild>
            <w:div w:id="882444163">
              <w:marLeft w:val="0"/>
              <w:marRight w:val="0"/>
              <w:marTop w:val="100"/>
              <w:marBottom w:val="100"/>
              <w:divBdr>
                <w:top w:val="single" w:sz="2" w:space="0" w:color="E3E3E3"/>
                <w:left w:val="single" w:sz="2" w:space="0" w:color="E3E3E3"/>
                <w:bottom w:val="single" w:sz="2" w:space="0" w:color="E3E3E3"/>
                <w:right w:val="single" w:sz="2" w:space="0" w:color="E3E3E3"/>
              </w:divBdr>
              <w:divsChild>
                <w:div w:id="1244991554">
                  <w:marLeft w:val="0"/>
                  <w:marRight w:val="0"/>
                  <w:marTop w:val="0"/>
                  <w:marBottom w:val="0"/>
                  <w:divBdr>
                    <w:top w:val="single" w:sz="2" w:space="0" w:color="E3E3E3"/>
                    <w:left w:val="single" w:sz="2" w:space="0" w:color="E3E3E3"/>
                    <w:bottom w:val="single" w:sz="2" w:space="0" w:color="E3E3E3"/>
                    <w:right w:val="single" w:sz="2" w:space="0" w:color="E3E3E3"/>
                  </w:divBdr>
                  <w:divsChild>
                    <w:div w:id="281425841">
                      <w:marLeft w:val="0"/>
                      <w:marRight w:val="0"/>
                      <w:marTop w:val="0"/>
                      <w:marBottom w:val="0"/>
                      <w:divBdr>
                        <w:top w:val="single" w:sz="2" w:space="0" w:color="E3E3E3"/>
                        <w:left w:val="single" w:sz="2" w:space="0" w:color="E3E3E3"/>
                        <w:bottom w:val="single" w:sz="2" w:space="0" w:color="E3E3E3"/>
                        <w:right w:val="single" w:sz="2" w:space="0" w:color="E3E3E3"/>
                      </w:divBdr>
                      <w:divsChild>
                        <w:div w:id="72363242">
                          <w:marLeft w:val="0"/>
                          <w:marRight w:val="0"/>
                          <w:marTop w:val="0"/>
                          <w:marBottom w:val="0"/>
                          <w:divBdr>
                            <w:top w:val="single" w:sz="2" w:space="0" w:color="E3E3E3"/>
                            <w:left w:val="single" w:sz="2" w:space="0" w:color="E3E3E3"/>
                            <w:bottom w:val="single" w:sz="2" w:space="0" w:color="E3E3E3"/>
                            <w:right w:val="single" w:sz="2" w:space="0" w:color="E3E3E3"/>
                          </w:divBdr>
                          <w:divsChild>
                            <w:div w:id="1398016781">
                              <w:marLeft w:val="0"/>
                              <w:marRight w:val="0"/>
                              <w:marTop w:val="0"/>
                              <w:marBottom w:val="0"/>
                              <w:divBdr>
                                <w:top w:val="single" w:sz="2" w:space="0" w:color="E3E3E3"/>
                                <w:left w:val="single" w:sz="2" w:space="0" w:color="E3E3E3"/>
                                <w:bottom w:val="single" w:sz="2" w:space="0" w:color="E3E3E3"/>
                                <w:right w:val="single" w:sz="2" w:space="0" w:color="E3E3E3"/>
                              </w:divBdr>
                              <w:divsChild>
                                <w:div w:id="1192650451">
                                  <w:marLeft w:val="0"/>
                                  <w:marRight w:val="0"/>
                                  <w:marTop w:val="0"/>
                                  <w:marBottom w:val="0"/>
                                  <w:divBdr>
                                    <w:top w:val="single" w:sz="2" w:space="0" w:color="E3E3E3"/>
                                    <w:left w:val="single" w:sz="2" w:space="0" w:color="E3E3E3"/>
                                    <w:bottom w:val="single" w:sz="2" w:space="0" w:color="E3E3E3"/>
                                    <w:right w:val="single" w:sz="2" w:space="0" w:color="E3E3E3"/>
                                  </w:divBdr>
                                  <w:divsChild>
                                    <w:div w:id="348796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04199354">
                      <w:marLeft w:val="0"/>
                      <w:marRight w:val="0"/>
                      <w:marTop w:val="0"/>
                      <w:marBottom w:val="0"/>
                      <w:divBdr>
                        <w:top w:val="single" w:sz="2" w:space="0" w:color="E3E3E3"/>
                        <w:left w:val="single" w:sz="2" w:space="0" w:color="E3E3E3"/>
                        <w:bottom w:val="single" w:sz="2" w:space="0" w:color="E3E3E3"/>
                        <w:right w:val="single" w:sz="2" w:space="0" w:color="E3E3E3"/>
                      </w:divBdr>
                      <w:divsChild>
                        <w:div w:id="668215124">
                          <w:marLeft w:val="0"/>
                          <w:marRight w:val="0"/>
                          <w:marTop w:val="0"/>
                          <w:marBottom w:val="0"/>
                          <w:divBdr>
                            <w:top w:val="single" w:sz="2" w:space="0" w:color="E3E3E3"/>
                            <w:left w:val="single" w:sz="2" w:space="0" w:color="E3E3E3"/>
                            <w:bottom w:val="single" w:sz="2" w:space="0" w:color="E3E3E3"/>
                            <w:right w:val="single" w:sz="2" w:space="0" w:color="E3E3E3"/>
                          </w:divBdr>
                        </w:div>
                        <w:div w:id="1391225531">
                          <w:marLeft w:val="0"/>
                          <w:marRight w:val="0"/>
                          <w:marTop w:val="0"/>
                          <w:marBottom w:val="0"/>
                          <w:divBdr>
                            <w:top w:val="single" w:sz="2" w:space="0" w:color="E3E3E3"/>
                            <w:left w:val="single" w:sz="2" w:space="0" w:color="E3E3E3"/>
                            <w:bottom w:val="single" w:sz="2" w:space="0" w:color="E3E3E3"/>
                            <w:right w:val="single" w:sz="2" w:space="0" w:color="E3E3E3"/>
                          </w:divBdr>
                          <w:divsChild>
                            <w:div w:id="1358462613">
                              <w:marLeft w:val="0"/>
                              <w:marRight w:val="0"/>
                              <w:marTop w:val="0"/>
                              <w:marBottom w:val="0"/>
                              <w:divBdr>
                                <w:top w:val="single" w:sz="2" w:space="0" w:color="E3E3E3"/>
                                <w:left w:val="single" w:sz="2" w:space="0" w:color="E3E3E3"/>
                                <w:bottom w:val="single" w:sz="2" w:space="0" w:color="E3E3E3"/>
                                <w:right w:val="single" w:sz="2" w:space="0" w:color="E3E3E3"/>
                              </w:divBdr>
                              <w:divsChild>
                                <w:div w:id="511384570">
                                  <w:marLeft w:val="0"/>
                                  <w:marRight w:val="0"/>
                                  <w:marTop w:val="0"/>
                                  <w:marBottom w:val="0"/>
                                  <w:divBdr>
                                    <w:top w:val="single" w:sz="2" w:space="0" w:color="E3E3E3"/>
                                    <w:left w:val="single" w:sz="2" w:space="0" w:color="E3E3E3"/>
                                    <w:bottom w:val="single" w:sz="2" w:space="0" w:color="E3E3E3"/>
                                    <w:right w:val="single" w:sz="2" w:space="0" w:color="E3E3E3"/>
                                  </w:divBdr>
                                  <w:divsChild>
                                    <w:div w:id="3166899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55968187">
          <w:marLeft w:val="0"/>
          <w:marRight w:val="0"/>
          <w:marTop w:val="0"/>
          <w:marBottom w:val="0"/>
          <w:divBdr>
            <w:top w:val="single" w:sz="2" w:space="0" w:color="E3E3E3"/>
            <w:left w:val="single" w:sz="2" w:space="0" w:color="E3E3E3"/>
            <w:bottom w:val="single" w:sz="2" w:space="0" w:color="E3E3E3"/>
            <w:right w:val="single" w:sz="2" w:space="0" w:color="E3E3E3"/>
          </w:divBdr>
          <w:divsChild>
            <w:div w:id="1150713777">
              <w:marLeft w:val="0"/>
              <w:marRight w:val="0"/>
              <w:marTop w:val="100"/>
              <w:marBottom w:val="100"/>
              <w:divBdr>
                <w:top w:val="single" w:sz="2" w:space="0" w:color="E3E3E3"/>
                <w:left w:val="single" w:sz="2" w:space="0" w:color="E3E3E3"/>
                <w:bottom w:val="single" w:sz="2" w:space="0" w:color="E3E3E3"/>
                <w:right w:val="single" w:sz="2" w:space="0" w:color="E3E3E3"/>
              </w:divBdr>
              <w:divsChild>
                <w:div w:id="1741319511">
                  <w:marLeft w:val="0"/>
                  <w:marRight w:val="0"/>
                  <w:marTop w:val="0"/>
                  <w:marBottom w:val="0"/>
                  <w:divBdr>
                    <w:top w:val="single" w:sz="2" w:space="0" w:color="E3E3E3"/>
                    <w:left w:val="single" w:sz="2" w:space="0" w:color="E3E3E3"/>
                    <w:bottom w:val="single" w:sz="2" w:space="0" w:color="E3E3E3"/>
                    <w:right w:val="single" w:sz="2" w:space="0" w:color="E3E3E3"/>
                  </w:divBdr>
                  <w:divsChild>
                    <w:div w:id="1422217479">
                      <w:marLeft w:val="0"/>
                      <w:marRight w:val="0"/>
                      <w:marTop w:val="0"/>
                      <w:marBottom w:val="0"/>
                      <w:divBdr>
                        <w:top w:val="single" w:sz="2" w:space="0" w:color="E3E3E3"/>
                        <w:left w:val="single" w:sz="2" w:space="0" w:color="E3E3E3"/>
                        <w:bottom w:val="single" w:sz="2" w:space="0" w:color="E3E3E3"/>
                        <w:right w:val="single" w:sz="2" w:space="0" w:color="E3E3E3"/>
                      </w:divBdr>
                      <w:divsChild>
                        <w:div w:id="1309896354">
                          <w:marLeft w:val="0"/>
                          <w:marRight w:val="0"/>
                          <w:marTop w:val="0"/>
                          <w:marBottom w:val="0"/>
                          <w:divBdr>
                            <w:top w:val="single" w:sz="2" w:space="0" w:color="E3E3E3"/>
                            <w:left w:val="single" w:sz="2" w:space="0" w:color="E3E3E3"/>
                            <w:bottom w:val="single" w:sz="2" w:space="0" w:color="E3E3E3"/>
                            <w:right w:val="single" w:sz="2" w:space="0" w:color="E3E3E3"/>
                          </w:divBdr>
                          <w:divsChild>
                            <w:div w:id="260144813">
                              <w:marLeft w:val="0"/>
                              <w:marRight w:val="0"/>
                              <w:marTop w:val="0"/>
                              <w:marBottom w:val="0"/>
                              <w:divBdr>
                                <w:top w:val="single" w:sz="2" w:space="0" w:color="E3E3E3"/>
                                <w:left w:val="single" w:sz="2" w:space="0" w:color="E3E3E3"/>
                                <w:bottom w:val="single" w:sz="2" w:space="0" w:color="E3E3E3"/>
                                <w:right w:val="single" w:sz="2" w:space="0" w:color="E3E3E3"/>
                              </w:divBdr>
                              <w:divsChild>
                                <w:div w:id="648560404">
                                  <w:marLeft w:val="0"/>
                                  <w:marRight w:val="0"/>
                                  <w:marTop w:val="0"/>
                                  <w:marBottom w:val="0"/>
                                  <w:divBdr>
                                    <w:top w:val="single" w:sz="2" w:space="0" w:color="E3E3E3"/>
                                    <w:left w:val="single" w:sz="2" w:space="0" w:color="E3E3E3"/>
                                    <w:bottom w:val="single" w:sz="2" w:space="0" w:color="E3E3E3"/>
                                    <w:right w:val="single" w:sz="2" w:space="0" w:color="E3E3E3"/>
                                  </w:divBdr>
                                  <w:divsChild>
                                    <w:div w:id="10457123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0317935">
                      <w:marLeft w:val="0"/>
                      <w:marRight w:val="0"/>
                      <w:marTop w:val="0"/>
                      <w:marBottom w:val="0"/>
                      <w:divBdr>
                        <w:top w:val="single" w:sz="2" w:space="0" w:color="E3E3E3"/>
                        <w:left w:val="single" w:sz="2" w:space="0" w:color="E3E3E3"/>
                        <w:bottom w:val="single" w:sz="2" w:space="0" w:color="E3E3E3"/>
                        <w:right w:val="single" w:sz="2" w:space="0" w:color="E3E3E3"/>
                      </w:divBdr>
                      <w:divsChild>
                        <w:div w:id="338197492">
                          <w:marLeft w:val="0"/>
                          <w:marRight w:val="0"/>
                          <w:marTop w:val="0"/>
                          <w:marBottom w:val="0"/>
                          <w:divBdr>
                            <w:top w:val="single" w:sz="2" w:space="0" w:color="E3E3E3"/>
                            <w:left w:val="single" w:sz="2" w:space="0" w:color="E3E3E3"/>
                            <w:bottom w:val="single" w:sz="2" w:space="0" w:color="E3E3E3"/>
                            <w:right w:val="single" w:sz="2" w:space="0" w:color="E3E3E3"/>
                          </w:divBdr>
                        </w:div>
                        <w:div w:id="1888102370">
                          <w:marLeft w:val="0"/>
                          <w:marRight w:val="0"/>
                          <w:marTop w:val="0"/>
                          <w:marBottom w:val="0"/>
                          <w:divBdr>
                            <w:top w:val="single" w:sz="2" w:space="0" w:color="E3E3E3"/>
                            <w:left w:val="single" w:sz="2" w:space="0" w:color="E3E3E3"/>
                            <w:bottom w:val="single" w:sz="2" w:space="0" w:color="E3E3E3"/>
                            <w:right w:val="single" w:sz="2" w:space="0" w:color="E3E3E3"/>
                          </w:divBdr>
                          <w:divsChild>
                            <w:div w:id="1957132239">
                              <w:marLeft w:val="0"/>
                              <w:marRight w:val="0"/>
                              <w:marTop w:val="0"/>
                              <w:marBottom w:val="0"/>
                              <w:divBdr>
                                <w:top w:val="single" w:sz="2" w:space="0" w:color="E3E3E3"/>
                                <w:left w:val="single" w:sz="2" w:space="0" w:color="E3E3E3"/>
                                <w:bottom w:val="single" w:sz="2" w:space="0" w:color="E3E3E3"/>
                                <w:right w:val="single" w:sz="2" w:space="0" w:color="E3E3E3"/>
                              </w:divBdr>
                              <w:divsChild>
                                <w:div w:id="1497111694">
                                  <w:marLeft w:val="0"/>
                                  <w:marRight w:val="0"/>
                                  <w:marTop w:val="0"/>
                                  <w:marBottom w:val="0"/>
                                  <w:divBdr>
                                    <w:top w:val="single" w:sz="2" w:space="0" w:color="E3E3E3"/>
                                    <w:left w:val="single" w:sz="2" w:space="0" w:color="E3E3E3"/>
                                    <w:bottom w:val="single" w:sz="2" w:space="0" w:color="E3E3E3"/>
                                    <w:right w:val="single" w:sz="2" w:space="0" w:color="E3E3E3"/>
                                  </w:divBdr>
                                  <w:divsChild>
                                    <w:div w:id="16391885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9133434">
          <w:marLeft w:val="0"/>
          <w:marRight w:val="0"/>
          <w:marTop w:val="0"/>
          <w:marBottom w:val="0"/>
          <w:divBdr>
            <w:top w:val="single" w:sz="2" w:space="0" w:color="E3E3E3"/>
            <w:left w:val="single" w:sz="2" w:space="0" w:color="E3E3E3"/>
            <w:bottom w:val="single" w:sz="2" w:space="0" w:color="E3E3E3"/>
            <w:right w:val="single" w:sz="2" w:space="0" w:color="E3E3E3"/>
          </w:divBdr>
          <w:divsChild>
            <w:div w:id="16125089">
              <w:marLeft w:val="0"/>
              <w:marRight w:val="0"/>
              <w:marTop w:val="100"/>
              <w:marBottom w:val="100"/>
              <w:divBdr>
                <w:top w:val="single" w:sz="2" w:space="0" w:color="E3E3E3"/>
                <w:left w:val="single" w:sz="2" w:space="0" w:color="E3E3E3"/>
                <w:bottom w:val="single" w:sz="2" w:space="0" w:color="E3E3E3"/>
                <w:right w:val="single" w:sz="2" w:space="0" w:color="E3E3E3"/>
              </w:divBdr>
              <w:divsChild>
                <w:div w:id="1686903873">
                  <w:marLeft w:val="0"/>
                  <w:marRight w:val="0"/>
                  <w:marTop w:val="0"/>
                  <w:marBottom w:val="0"/>
                  <w:divBdr>
                    <w:top w:val="single" w:sz="2" w:space="0" w:color="E3E3E3"/>
                    <w:left w:val="single" w:sz="2" w:space="0" w:color="E3E3E3"/>
                    <w:bottom w:val="single" w:sz="2" w:space="0" w:color="E3E3E3"/>
                    <w:right w:val="single" w:sz="2" w:space="0" w:color="E3E3E3"/>
                  </w:divBdr>
                  <w:divsChild>
                    <w:div w:id="951324481">
                      <w:marLeft w:val="0"/>
                      <w:marRight w:val="0"/>
                      <w:marTop w:val="0"/>
                      <w:marBottom w:val="0"/>
                      <w:divBdr>
                        <w:top w:val="single" w:sz="2" w:space="0" w:color="E3E3E3"/>
                        <w:left w:val="single" w:sz="2" w:space="0" w:color="E3E3E3"/>
                        <w:bottom w:val="single" w:sz="2" w:space="0" w:color="E3E3E3"/>
                        <w:right w:val="single" w:sz="2" w:space="0" w:color="E3E3E3"/>
                      </w:divBdr>
                      <w:divsChild>
                        <w:div w:id="1651061578">
                          <w:marLeft w:val="0"/>
                          <w:marRight w:val="0"/>
                          <w:marTop w:val="0"/>
                          <w:marBottom w:val="0"/>
                          <w:divBdr>
                            <w:top w:val="single" w:sz="2" w:space="0" w:color="E3E3E3"/>
                            <w:left w:val="single" w:sz="2" w:space="0" w:color="E3E3E3"/>
                            <w:bottom w:val="single" w:sz="2" w:space="0" w:color="E3E3E3"/>
                            <w:right w:val="single" w:sz="2" w:space="0" w:color="E3E3E3"/>
                          </w:divBdr>
                          <w:divsChild>
                            <w:div w:id="1900437026">
                              <w:marLeft w:val="0"/>
                              <w:marRight w:val="0"/>
                              <w:marTop w:val="0"/>
                              <w:marBottom w:val="0"/>
                              <w:divBdr>
                                <w:top w:val="single" w:sz="2" w:space="0" w:color="E3E3E3"/>
                                <w:left w:val="single" w:sz="2" w:space="0" w:color="E3E3E3"/>
                                <w:bottom w:val="single" w:sz="2" w:space="0" w:color="E3E3E3"/>
                                <w:right w:val="single" w:sz="2" w:space="0" w:color="E3E3E3"/>
                              </w:divBdr>
                              <w:divsChild>
                                <w:div w:id="1667903090">
                                  <w:marLeft w:val="0"/>
                                  <w:marRight w:val="0"/>
                                  <w:marTop w:val="0"/>
                                  <w:marBottom w:val="0"/>
                                  <w:divBdr>
                                    <w:top w:val="single" w:sz="2" w:space="0" w:color="E3E3E3"/>
                                    <w:left w:val="single" w:sz="2" w:space="0" w:color="E3E3E3"/>
                                    <w:bottom w:val="single" w:sz="2" w:space="0" w:color="E3E3E3"/>
                                    <w:right w:val="single" w:sz="2" w:space="0" w:color="E3E3E3"/>
                                  </w:divBdr>
                                  <w:divsChild>
                                    <w:div w:id="20685302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97292749">
                      <w:marLeft w:val="0"/>
                      <w:marRight w:val="0"/>
                      <w:marTop w:val="0"/>
                      <w:marBottom w:val="0"/>
                      <w:divBdr>
                        <w:top w:val="single" w:sz="2" w:space="0" w:color="E3E3E3"/>
                        <w:left w:val="single" w:sz="2" w:space="0" w:color="E3E3E3"/>
                        <w:bottom w:val="single" w:sz="2" w:space="0" w:color="E3E3E3"/>
                        <w:right w:val="single" w:sz="2" w:space="0" w:color="E3E3E3"/>
                      </w:divBdr>
                      <w:divsChild>
                        <w:div w:id="709767326">
                          <w:marLeft w:val="0"/>
                          <w:marRight w:val="0"/>
                          <w:marTop w:val="0"/>
                          <w:marBottom w:val="0"/>
                          <w:divBdr>
                            <w:top w:val="single" w:sz="2" w:space="0" w:color="E3E3E3"/>
                            <w:left w:val="single" w:sz="2" w:space="0" w:color="E3E3E3"/>
                            <w:bottom w:val="single" w:sz="2" w:space="0" w:color="E3E3E3"/>
                            <w:right w:val="single" w:sz="2" w:space="0" w:color="E3E3E3"/>
                          </w:divBdr>
                        </w:div>
                        <w:div w:id="24839590">
                          <w:marLeft w:val="0"/>
                          <w:marRight w:val="0"/>
                          <w:marTop w:val="0"/>
                          <w:marBottom w:val="0"/>
                          <w:divBdr>
                            <w:top w:val="single" w:sz="2" w:space="0" w:color="E3E3E3"/>
                            <w:left w:val="single" w:sz="2" w:space="0" w:color="E3E3E3"/>
                            <w:bottom w:val="single" w:sz="2" w:space="0" w:color="E3E3E3"/>
                            <w:right w:val="single" w:sz="2" w:space="0" w:color="E3E3E3"/>
                          </w:divBdr>
                          <w:divsChild>
                            <w:div w:id="1845514386">
                              <w:marLeft w:val="0"/>
                              <w:marRight w:val="0"/>
                              <w:marTop w:val="0"/>
                              <w:marBottom w:val="0"/>
                              <w:divBdr>
                                <w:top w:val="single" w:sz="2" w:space="0" w:color="E3E3E3"/>
                                <w:left w:val="single" w:sz="2" w:space="0" w:color="E3E3E3"/>
                                <w:bottom w:val="single" w:sz="2" w:space="0" w:color="E3E3E3"/>
                                <w:right w:val="single" w:sz="2" w:space="0" w:color="E3E3E3"/>
                              </w:divBdr>
                              <w:divsChild>
                                <w:div w:id="1239629211">
                                  <w:marLeft w:val="0"/>
                                  <w:marRight w:val="0"/>
                                  <w:marTop w:val="0"/>
                                  <w:marBottom w:val="0"/>
                                  <w:divBdr>
                                    <w:top w:val="single" w:sz="2" w:space="0" w:color="E3E3E3"/>
                                    <w:left w:val="single" w:sz="2" w:space="0" w:color="E3E3E3"/>
                                    <w:bottom w:val="single" w:sz="2" w:space="0" w:color="E3E3E3"/>
                                    <w:right w:val="single" w:sz="2" w:space="0" w:color="E3E3E3"/>
                                  </w:divBdr>
                                  <w:divsChild>
                                    <w:div w:id="15741996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34564362">
          <w:marLeft w:val="0"/>
          <w:marRight w:val="0"/>
          <w:marTop w:val="0"/>
          <w:marBottom w:val="0"/>
          <w:divBdr>
            <w:top w:val="single" w:sz="2" w:space="0" w:color="E3E3E3"/>
            <w:left w:val="single" w:sz="2" w:space="0" w:color="E3E3E3"/>
            <w:bottom w:val="single" w:sz="2" w:space="0" w:color="E3E3E3"/>
            <w:right w:val="single" w:sz="2" w:space="0" w:color="E3E3E3"/>
          </w:divBdr>
          <w:divsChild>
            <w:div w:id="1845127096">
              <w:marLeft w:val="0"/>
              <w:marRight w:val="0"/>
              <w:marTop w:val="100"/>
              <w:marBottom w:val="100"/>
              <w:divBdr>
                <w:top w:val="single" w:sz="2" w:space="0" w:color="E3E3E3"/>
                <w:left w:val="single" w:sz="2" w:space="0" w:color="E3E3E3"/>
                <w:bottom w:val="single" w:sz="2" w:space="0" w:color="E3E3E3"/>
                <w:right w:val="single" w:sz="2" w:space="0" w:color="E3E3E3"/>
              </w:divBdr>
              <w:divsChild>
                <w:div w:id="510143187">
                  <w:marLeft w:val="0"/>
                  <w:marRight w:val="0"/>
                  <w:marTop w:val="0"/>
                  <w:marBottom w:val="0"/>
                  <w:divBdr>
                    <w:top w:val="single" w:sz="2" w:space="0" w:color="E3E3E3"/>
                    <w:left w:val="single" w:sz="2" w:space="0" w:color="E3E3E3"/>
                    <w:bottom w:val="single" w:sz="2" w:space="0" w:color="E3E3E3"/>
                    <w:right w:val="single" w:sz="2" w:space="0" w:color="E3E3E3"/>
                  </w:divBdr>
                  <w:divsChild>
                    <w:div w:id="824587153">
                      <w:marLeft w:val="0"/>
                      <w:marRight w:val="0"/>
                      <w:marTop w:val="0"/>
                      <w:marBottom w:val="0"/>
                      <w:divBdr>
                        <w:top w:val="single" w:sz="2" w:space="0" w:color="E3E3E3"/>
                        <w:left w:val="single" w:sz="2" w:space="0" w:color="E3E3E3"/>
                        <w:bottom w:val="single" w:sz="2" w:space="0" w:color="E3E3E3"/>
                        <w:right w:val="single" w:sz="2" w:space="0" w:color="E3E3E3"/>
                      </w:divBdr>
                      <w:divsChild>
                        <w:div w:id="1307706516">
                          <w:marLeft w:val="0"/>
                          <w:marRight w:val="0"/>
                          <w:marTop w:val="0"/>
                          <w:marBottom w:val="0"/>
                          <w:divBdr>
                            <w:top w:val="single" w:sz="2" w:space="0" w:color="E3E3E3"/>
                            <w:left w:val="single" w:sz="2" w:space="0" w:color="E3E3E3"/>
                            <w:bottom w:val="single" w:sz="2" w:space="0" w:color="E3E3E3"/>
                            <w:right w:val="single" w:sz="2" w:space="0" w:color="E3E3E3"/>
                          </w:divBdr>
                          <w:divsChild>
                            <w:div w:id="2131049008">
                              <w:marLeft w:val="0"/>
                              <w:marRight w:val="0"/>
                              <w:marTop w:val="0"/>
                              <w:marBottom w:val="0"/>
                              <w:divBdr>
                                <w:top w:val="single" w:sz="2" w:space="0" w:color="E3E3E3"/>
                                <w:left w:val="single" w:sz="2" w:space="0" w:color="E3E3E3"/>
                                <w:bottom w:val="single" w:sz="2" w:space="0" w:color="E3E3E3"/>
                                <w:right w:val="single" w:sz="2" w:space="0" w:color="E3E3E3"/>
                              </w:divBdr>
                              <w:divsChild>
                                <w:div w:id="1951281702">
                                  <w:marLeft w:val="0"/>
                                  <w:marRight w:val="0"/>
                                  <w:marTop w:val="0"/>
                                  <w:marBottom w:val="0"/>
                                  <w:divBdr>
                                    <w:top w:val="single" w:sz="2" w:space="0" w:color="E3E3E3"/>
                                    <w:left w:val="single" w:sz="2" w:space="0" w:color="E3E3E3"/>
                                    <w:bottom w:val="single" w:sz="2" w:space="0" w:color="E3E3E3"/>
                                    <w:right w:val="single" w:sz="2" w:space="0" w:color="E3E3E3"/>
                                  </w:divBdr>
                                  <w:divsChild>
                                    <w:div w:id="617492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18814346">
                      <w:marLeft w:val="0"/>
                      <w:marRight w:val="0"/>
                      <w:marTop w:val="0"/>
                      <w:marBottom w:val="0"/>
                      <w:divBdr>
                        <w:top w:val="single" w:sz="2" w:space="0" w:color="E3E3E3"/>
                        <w:left w:val="single" w:sz="2" w:space="0" w:color="E3E3E3"/>
                        <w:bottom w:val="single" w:sz="2" w:space="0" w:color="E3E3E3"/>
                        <w:right w:val="single" w:sz="2" w:space="0" w:color="E3E3E3"/>
                      </w:divBdr>
                      <w:divsChild>
                        <w:div w:id="1719164937">
                          <w:marLeft w:val="0"/>
                          <w:marRight w:val="0"/>
                          <w:marTop w:val="0"/>
                          <w:marBottom w:val="0"/>
                          <w:divBdr>
                            <w:top w:val="single" w:sz="2" w:space="0" w:color="E3E3E3"/>
                            <w:left w:val="single" w:sz="2" w:space="0" w:color="E3E3E3"/>
                            <w:bottom w:val="single" w:sz="2" w:space="0" w:color="E3E3E3"/>
                            <w:right w:val="single" w:sz="2" w:space="0" w:color="E3E3E3"/>
                          </w:divBdr>
                        </w:div>
                        <w:div w:id="540636372">
                          <w:marLeft w:val="0"/>
                          <w:marRight w:val="0"/>
                          <w:marTop w:val="0"/>
                          <w:marBottom w:val="0"/>
                          <w:divBdr>
                            <w:top w:val="single" w:sz="2" w:space="0" w:color="E3E3E3"/>
                            <w:left w:val="single" w:sz="2" w:space="0" w:color="E3E3E3"/>
                            <w:bottom w:val="single" w:sz="2" w:space="0" w:color="E3E3E3"/>
                            <w:right w:val="single" w:sz="2" w:space="0" w:color="E3E3E3"/>
                          </w:divBdr>
                          <w:divsChild>
                            <w:div w:id="14814250">
                              <w:marLeft w:val="0"/>
                              <w:marRight w:val="0"/>
                              <w:marTop w:val="0"/>
                              <w:marBottom w:val="0"/>
                              <w:divBdr>
                                <w:top w:val="single" w:sz="2" w:space="0" w:color="E3E3E3"/>
                                <w:left w:val="single" w:sz="2" w:space="0" w:color="E3E3E3"/>
                                <w:bottom w:val="single" w:sz="2" w:space="0" w:color="E3E3E3"/>
                                <w:right w:val="single" w:sz="2" w:space="0" w:color="E3E3E3"/>
                              </w:divBdr>
                              <w:divsChild>
                                <w:div w:id="544370305">
                                  <w:marLeft w:val="0"/>
                                  <w:marRight w:val="0"/>
                                  <w:marTop w:val="0"/>
                                  <w:marBottom w:val="0"/>
                                  <w:divBdr>
                                    <w:top w:val="single" w:sz="2" w:space="0" w:color="E3E3E3"/>
                                    <w:left w:val="single" w:sz="2" w:space="0" w:color="E3E3E3"/>
                                    <w:bottom w:val="single" w:sz="2" w:space="0" w:color="E3E3E3"/>
                                    <w:right w:val="single" w:sz="2" w:space="0" w:color="E3E3E3"/>
                                  </w:divBdr>
                                  <w:divsChild>
                                    <w:div w:id="16131310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76484368">
          <w:marLeft w:val="0"/>
          <w:marRight w:val="0"/>
          <w:marTop w:val="0"/>
          <w:marBottom w:val="0"/>
          <w:divBdr>
            <w:top w:val="single" w:sz="2" w:space="0" w:color="E3E3E3"/>
            <w:left w:val="single" w:sz="2" w:space="0" w:color="E3E3E3"/>
            <w:bottom w:val="single" w:sz="2" w:space="0" w:color="E3E3E3"/>
            <w:right w:val="single" w:sz="2" w:space="0" w:color="E3E3E3"/>
          </w:divBdr>
          <w:divsChild>
            <w:div w:id="1716730953">
              <w:marLeft w:val="0"/>
              <w:marRight w:val="0"/>
              <w:marTop w:val="100"/>
              <w:marBottom w:val="100"/>
              <w:divBdr>
                <w:top w:val="single" w:sz="2" w:space="0" w:color="E3E3E3"/>
                <w:left w:val="single" w:sz="2" w:space="0" w:color="E3E3E3"/>
                <w:bottom w:val="single" w:sz="2" w:space="0" w:color="E3E3E3"/>
                <w:right w:val="single" w:sz="2" w:space="0" w:color="E3E3E3"/>
              </w:divBdr>
              <w:divsChild>
                <w:div w:id="1278176763">
                  <w:marLeft w:val="0"/>
                  <w:marRight w:val="0"/>
                  <w:marTop w:val="0"/>
                  <w:marBottom w:val="0"/>
                  <w:divBdr>
                    <w:top w:val="single" w:sz="2" w:space="0" w:color="E3E3E3"/>
                    <w:left w:val="single" w:sz="2" w:space="0" w:color="E3E3E3"/>
                    <w:bottom w:val="single" w:sz="2" w:space="0" w:color="E3E3E3"/>
                    <w:right w:val="single" w:sz="2" w:space="0" w:color="E3E3E3"/>
                  </w:divBdr>
                  <w:divsChild>
                    <w:div w:id="758017465">
                      <w:marLeft w:val="0"/>
                      <w:marRight w:val="0"/>
                      <w:marTop w:val="0"/>
                      <w:marBottom w:val="0"/>
                      <w:divBdr>
                        <w:top w:val="single" w:sz="2" w:space="0" w:color="E3E3E3"/>
                        <w:left w:val="single" w:sz="2" w:space="0" w:color="E3E3E3"/>
                        <w:bottom w:val="single" w:sz="2" w:space="0" w:color="E3E3E3"/>
                        <w:right w:val="single" w:sz="2" w:space="0" w:color="E3E3E3"/>
                      </w:divBdr>
                      <w:divsChild>
                        <w:div w:id="1515925515">
                          <w:marLeft w:val="0"/>
                          <w:marRight w:val="0"/>
                          <w:marTop w:val="0"/>
                          <w:marBottom w:val="0"/>
                          <w:divBdr>
                            <w:top w:val="single" w:sz="2" w:space="0" w:color="E3E3E3"/>
                            <w:left w:val="single" w:sz="2" w:space="0" w:color="E3E3E3"/>
                            <w:bottom w:val="single" w:sz="2" w:space="0" w:color="E3E3E3"/>
                            <w:right w:val="single" w:sz="2" w:space="0" w:color="E3E3E3"/>
                          </w:divBdr>
                          <w:divsChild>
                            <w:div w:id="839270300">
                              <w:marLeft w:val="0"/>
                              <w:marRight w:val="0"/>
                              <w:marTop w:val="0"/>
                              <w:marBottom w:val="0"/>
                              <w:divBdr>
                                <w:top w:val="single" w:sz="2" w:space="0" w:color="E3E3E3"/>
                                <w:left w:val="single" w:sz="2" w:space="0" w:color="E3E3E3"/>
                                <w:bottom w:val="single" w:sz="2" w:space="0" w:color="E3E3E3"/>
                                <w:right w:val="single" w:sz="2" w:space="0" w:color="E3E3E3"/>
                              </w:divBdr>
                              <w:divsChild>
                                <w:div w:id="1959220638">
                                  <w:marLeft w:val="0"/>
                                  <w:marRight w:val="0"/>
                                  <w:marTop w:val="0"/>
                                  <w:marBottom w:val="0"/>
                                  <w:divBdr>
                                    <w:top w:val="single" w:sz="2" w:space="0" w:color="E3E3E3"/>
                                    <w:left w:val="single" w:sz="2" w:space="0" w:color="E3E3E3"/>
                                    <w:bottom w:val="single" w:sz="2" w:space="0" w:color="E3E3E3"/>
                                    <w:right w:val="single" w:sz="2" w:space="0" w:color="E3E3E3"/>
                                  </w:divBdr>
                                  <w:divsChild>
                                    <w:div w:id="7226066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57865968">
                      <w:marLeft w:val="0"/>
                      <w:marRight w:val="0"/>
                      <w:marTop w:val="0"/>
                      <w:marBottom w:val="0"/>
                      <w:divBdr>
                        <w:top w:val="single" w:sz="2" w:space="0" w:color="E3E3E3"/>
                        <w:left w:val="single" w:sz="2" w:space="0" w:color="E3E3E3"/>
                        <w:bottom w:val="single" w:sz="2" w:space="0" w:color="E3E3E3"/>
                        <w:right w:val="single" w:sz="2" w:space="0" w:color="E3E3E3"/>
                      </w:divBdr>
                      <w:divsChild>
                        <w:div w:id="107165844">
                          <w:marLeft w:val="0"/>
                          <w:marRight w:val="0"/>
                          <w:marTop w:val="0"/>
                          <w:marBottom w:val="0"/>
                          <w:divBdr>
                            <w:top w:val="single" w:sz="2" w:space="0" w:color="E3E3E3"/>
                            <w:left w:val="single" w:sz="2" w:space="0" w:color="E3E3E3"/>
                            <w:bottom w:val="single" w:sz="2" w:space="0" w:color="E3E3E3"/>
                            <w:right w:val="single" w:sz="2" w:space="0" w:color="E3E3E3"/>
                          </w:divBdr>
                        </w:div>
                        <w:div w:id="243539989">
                          <w:marLeft w:val="0"/>
                          <w:marRight w:val="0"/>
                          <w:marTop w:val="0"/>
                          <w:marBottom w:val="0"/>
                          <w:divBdr>
                            <w:top w:val="single" w:sz="2" w:space="0" w:color="E3E3E3"/>
                            <w:left w:val="single" w:sz="2" w:space="0" w:color="E3E3E3"/>
                            <w:bottom w:val="single" w:sz="2" w:space="0" w:color="E3E3E3"/>
                            <w:right w:val="single" w:sz="2" w:space="0" w:color="E3E3E3"/>
                          </w:divBdr>
                          <w:divsChild>
                            <w:div w:id="589509602">
                              <w:marLeft w:val="0"/>
                              <w:marRight w:val="0"/>
                              <w:marTop w:val="0"/>
                              <w:marBottom w:val="0"/>
                              <w:divBdr>
                                <w:top w:val="single" w:sz="2" w:space="0" w:color="E3E3E3"/>
                                <w:left w:val="single" w:sz="2" w:space="0" w:color="E3E3E3"/>
                                <w:bottom w:val="single" w:sz="2" w:space="0" w:color="E3E3E3"/>
                                <w:right w:val="single" w:sz="2" w:space="0" w:color="E3E3E3"/>
                              </w:divBdr>
                              <w:divsChild>
                                <w:div w:id="594940513">
                                  <w:marLeft w:val="0"/>
                                  <w:marRight w:val="0"/>
                                  <w:marTop w:val="0"/>
                                  <w:marBottom w:val="0"/>
                                  <w:divBdr>
                                    <w:top w:val="single" w:sz="2" w:space="0" w:color="E3E3E3"/>
                                    <w:left w:val="single" w:sz="2" w:space="0" w:color="E3E3E3"/>
                                    <w:bottom w:val="single" w:sz="2" w:space="0" w:color="E3E3E3"/>
                                    <w:right w:val="single" w:sz="2" w:space="0" w:color="E3E3E3"/>
                                  </w:divBdr>
                                  <w:divsChild>
                                    <w:div w:id="6375378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254519">
          <w:marLeft w:val="0"/>
          <w:marRight w:val="0"/>
          <w:marTop w:val="0"/>
          <w:marBottom w:val="0"/>
          <w:divBdr>
            <w:top w:val="single" w:sz="2" w:space="0" w:color="E3E3E3"/>
            <w:left w:val="single" w:sz="2" w:space="0" w:color="E3E3E3"/>
            <w:bottom w:val="single" w:sz="2" w:space="0" w:color="E3E3E3"/>
            <w:right w:val="single" w:sz="2" w:space="0" w:color="E3E3E3"/>
          </w:divBdr>
          <w:divsChild>
            <w:div w:id="163976984">
              <w:marLeft w:val="0"/>
              <w:marRight w:val="0"/>
              <w:marTop w:val="100"/>
              <w:marBottom w:val="100"/>
              <w:divBdr>
                <w:top w:val="single" w:sz="2" w:space="0" w:color="E3E3E3"/>
                <w:left w:val="single" w:sz="2" w:space="0" w:color="E3E3E3"/>
                <w:bottom w:val="single" w:sz="2" w:space="0" w:color="E3E3E3"/>
                <w:right w:val="single" w:sz="2" w:space="0" w:color="E3E3E3"/>
              </w:divBdr>
              <w:divsChild>
                <w:div w:id="45951112">
                  <w:marLeft w:val="0"/>
                  <w:marRight w:val="0"/>
                  <w:marTop w:val="0"/>
                  <w:marBottom w:val="0"/>
                  <w:divBdr>
                    <w:top w:val="single" w:sz="2" w:space="0" w:color="E3E3E3"/>
                    <w:left w:val="single" w:sz="2" w:space="0" w:color="E3E3E3"/>
                    <w:bottom w:val="single" w:sz="2" w:space="0" w:color="E3E3E3"/>
                    <w:right w:val="single" w:sz="2" w:space="0" w:color="E3E3E3"/>
                  </w:divBdr>
                  <w:divsChild>
                    <w:div w:id="1457485410">
                      <w:marLeft w:val="0"/>
                      <w:marRight w:val="0"/>
                      <w:marTop w:val="0"/>
                      <w:marBottom w:val="0"/>
                      <w:divBdr>
                        <w:top w:val="single" w:sz="2" w:space="0" w:color="E3E3E3"/>
                        <w:left w:val="single" w:sz="2" w:space="0" w:color="E3E3E3"/>
                        <w:bottom w:val="single" w:sz="2" w:space="0" w:color="E3E3E3"/>
                        <w:right w:val="single" w:sz="2" w:space="0" w:color="E3E3E3"/>
                      </w:divBdr>
                      <w:divsChild>
                        <w:div w:id="285746641">
                          <w:marLeft w:val="0"/>
                          <w:marRight w:val="0"/>
                          <w:marTop w:val="0"/>
                          <w:marBottom w:val="0"/>
                          <w:divBdr>
                            <w:top w:val="single" w:sz="2" w:space="0" w:color="E3E3E3"/>
                            <w:left w:val="single" w:sz="2" w:space="0" w:color="E3E3E3"/>
                            <w:bottom w:val="single" w:sz="2" w:space="0" w:color="E3E3E3"/>
                            <w:right w:val="single" w:sz="2" w:space="0" w:color="E3E3E3"/>
                          </w:divBdr>
                          <w:divsChild>
                            <w:div w:id="1857453746">
                              <w:marLeft w:val="0"/>
                              <w:marRight w:val="0"/>
                              <w:marTop w:val="0"/>
                              <w:marBottom w:val="0"/>
                              <w:divBdr>
                                <w:top w:val="single" w:sz="2" w:space="0" w:color="E3E3E3"/>
                                <w:left w:val="single" w:sz="2" w:space="0" w:color="E3E3E3"/>
                                <w:bottom w:val="single" w:sz="2" w:space="0" w:color="E3E3E3"/>
                                <w:right w:val="single" w:sz="2" w:space="0" w:color="E3E3E3"/>
                              </w:divBdr>
                              <w:divsChild>
                                <w:div w:id="1093823975">
                                  <w:marLeft w:val="0"/>
                                  <w:marRight w:val="0"/>
                                  <w:marTop w:val="0"/>
                                  <w:marBottom w:val="0"/>
                                  <w:divBdr>
                                    <w:top w:val="single" w:sz="2" w:space="0" w:color="E3E3E3"/>
                                    <w:left w:val="single" w:sz="2" w:space="0" w:color="E3E3E3"/>
                                    <w:bottom w:val="single" w:sz="2" w:space="0" w:color="E3E3E3"/>
                                    <w:right w:val="single" w:sz="2" w:space="0" w:color="E3E3E3"/>
                                  </w:divBdr>
                                  <w:divsChild>
                                    <w:div w:id="15921606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02567440">
                      <w:marLeft w:val="0"/>
                      <w:marRight w:val="0"/>
                      <w:marTop w:val="0"/>
                      <w:marBottom w:val="0"/>
                      <w:divBdr>
                        <w:top w:val="single" w:sz="2" w:space="0" w:color="E3E3E3"/>
                        <w:left w:val="single" w:sz="2" w:space="0" w:color="E3E3E3"/>
                        <w:bottom w:val="single" w:sz="2" w:space="0" w:color="E3E3E3"/>
                        <w:right w:val="single" w:sz="2" w:space="0" w:color="E3E3E3"/>
                      </w:divBdr>
                      <w:divsChild>
                        <w:div w:id="1041979405">
                          <w:marLeft w:val="0"/>
                          <w:marRight w:val="0"/>
                          <w:marTop w:val="0"/>
                          <w:marBottom w:val="0"/>
                          <w:divBdr>
                            <w:top w:val="single" w:sz="2" w:space="0" w:color="E3E3E3"/>
                            <w:left w:val="single" w:sz="2" w:space="0" w:color="E3E3E3"/>
                            <w:bottom w:val="single" w:sz="2" w:space="0" w:color="E3E3E3"/>
                            <w:right w:val="single" w:sz="2" w:space="0" w:color="E3E3E3"/>
                          </w:divBdr>
                        </w:div>
                        <w:div w:id="735595373">
                          <w:marLeft w:val="0"/>
                          <w:marRight w:val="0"/>
                          <w:marTop w:val="0"/>
                          <w:marBottom w:val="0"/>
                          <w:divBdr>
                            <w:top w:val="single" w:sz="2" w:space="0" w:color="E3E3E3"/>
                            <w:left w:val="single" w:sz="2" w:space="0" w:color="E3E3E3"/>
                            <w:bottom w:val="single" w:sz="2" w:space="0" w:color="E3E3E3"/>
                            <w:right w:val="single" w:sz="2" w:space="0" w:color="E3E3E3"/>
                          </w:divBdr>
                          <w:divsChild>
                            <w:div w:id="1550265698">
                              <w:marLeft w:val="0"/>
                              <w:marRight w:val="0"/>
                              <w:marTop w:val="0"/>
                              <w:marBottom w:val="0"/>
                              <w:divBdr>
                                <w:top w:val="single" w:sz="2" w:space="0" w:color="E3E3E3"/>
                                <w:left w:val="single" w:sz="2" w:space="0" w:color="E3E3E3"/>
                                <w:bottom w:val="single" w:sz="2" w:space="0" w:color="E3E3E3"/>
                                <w:right w:val="single" w:sz="2" w:space="0" w:color="E3E3E3"/>
                              </w:divBdr>
                              <w:divsChild>
                                <w:div w:id="1736008761">
                                  <w:marLeft w:val="0"/>
                                  <w:marRight w:val="0"/>
                                  <w:marTop w:val="0"/>
                                  <w:marBottom w:val="0"/>
                                  <w:divBdr>
                                    <w:top w:val="single" w:sz="2" w:space="0" w:color="E3E3E3"/>
                                    <w:left w:val="single" w:sz="2" w:space="0" w:color="E3E3E3"/>
                                    <w:bottom w:val="single" w:sz="2" w:space="0" w:color="E3E3E3"/>
                                    <w:right w:val="single" w:sz="2" w:space="0" w:color="E3E3E3"/>
                                  </w:divBdr>
                                  <w:divsChild>
                                    <w:div w:id="185574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98892572">
                                  <w:marLeft w:val="0"/>
                                  <w:marRight w:val="0"/>
                                  <w:marTop w:val="0"/>
                                  <w:marBottom w:val="0"/>
                                  <w:divBdr>
                                    <w:top w:val="single" w:sz="2" w:space="0" w:color="E3E3E3"/>
                                    <w:left w:val="single" w:sz="2" w:space="0" w:color="E3E3E3"/>
                                    <w:bottom w:val="single" w:sz="2" w:space="0" w:color="E3E3E3"/>
                                    <w:right w:val="single" w:sz="2" w:space="0" w:color="E3E3E3"/>
                                  </w:divBdr>
                                  <w:divsChild>
                                    <w:div w:id="20045522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96424096">
          <w:marLeft w:val="0"/>
          <w:marRight w:val="0"/>
          <w:marTop w:val="0"/>
          <w:marBottom w:val="0"/>
          <w:divBdr>
            <w:top w:val="single" w:sz="2" w:space="0" w:color="E3E3E3"/>
            <w:left w:val="single" w:sz="2" w:space="0" w:color="E3E3E3"/>
            <w:bottom w:val="single" w:sz="2" w:space="0" w:color="E3E3E3"/>
            <w:right w:val="single" w:sz="2" w:space="0" w:color="E3E3E3"/>
          </w:divBdr>
          <w:divsChild>
            <w:div w:id="836042985">
              <w:marLeft w:val="0"/>
              <w:marRight w:val="0"/>
              <w:marTop w:val="100"/>
              <w:marBottom w:val="100"/>
              <w:divBdr>
                <w:top w:val="single" w:sz="2" w:space="0" w:color="E3E3E3"/>
                <w:left w:val="single" w:sz="2" w:space="0" w:color="E3E3E3"/>
                <w:bottom w:val="single" w:sz="2" w:space="0" w:color="E3E3E3"/>
                <w:right w:val="single" w:sz="2" w:space="0" w:color="E3E3E3"/>
              </w:divBdr>
              <w:divsChild>
                <w:div w:id="1757440712">
                  <w:marLeft w:val="0"/>
                  <w:marRight w:val="0"/>
                  <w:marTop w:val="0"/>
                  <w:marBottom w:val="0"/>
                  <w:divBdr>
                    <w:top w:val="single" w:sz="2" w:space="0" w:color="E3E3E3"/>
                    <w:left w:val="single" w:sz="2" w:space="0" w:color="E3E3E3"/>
                    <w:bottom w:val="single" w:sz="2" w:space="0" w:color="E3E3E3"/>
                    <w:right w:val="single" w:sz="2" w:space="0" w:color="E3E3E3"/>
                  </w:divBdr>
                  <w:divsChild>
                    <w:div w:id="1767076833">
                      <w:marLeft w:val="0"/>
                      <w:marRight w:val="0"/>
                      <w:marTop w:val="0"/>
                      <w:marBottom w:val="0"/>
                      <w:divBdr>
                        <w:top w:val="single" w:sz="2" w:space="0" w:color="E3E3E3"/>
                        <w:left w:val="single" w:sz="2" w:space="0" w:color="E3E3E3"/>
                        <w:bottom w:val="single" w:sz="2" w:space="0" w:color="E3E3E3"/>
                        <w:right w:val="single" w:sz="2" w:space="0" w:color="E3E3E3"/>
                      </w:divBdr>
                      <w:divsChild>
                        <w:div w:id="587426419">
                          <w:marLeft w:val="0"/>
                          <w:marRight w:val="0"/>
                          <w:marTop w:val="0"/>
                          <w:marBottom w:val="0"/>
                          <w:divBdr>
                            <w:top w:val="single" w:sz="2" w:space="0" w:color="E3E3E3"/>
                            <w:left w:val="single" w:sz="2" w:space="0" w:color="E3E3E3"/>
                            <w:bottom w:val="single" w:sz="2" w:space="0" w:color="E3E3E3"/>
                            <w:right w:val="single" w:sz="2" w:space="0" w:color="E3E3E3"/>
                          </w:divBdr>
                          <w:divsChild>
                            <w:div w:id="2033527798">
                              <w:marLeft w:val="0"/>
                              <w:marRight w:val="0"/>
                              <w:marTop w:val="0"/>
                              <w:marBottom w:val="0"/>
                              <w:divBdr>
                                <w:top w:val="single" w:sz="2" w:space="0" w:color="E3E3E3"/>
                                <w:left w:val="single" w:sz="2" w:space="0" w:color="E3E3E3"/>
                                <w:bottom w:val="single" w:sz="2" w:space="0" w:color="E3E3E3"/>
                                <w:right w:val="single" w:sz="2" w:space="0" w:color="E3E3E3"/>
                              </w:divBdr>
                              <w:divsChild>
                                <w:div w:id="971592119">
                                  <w:marLeft w:val="0"/>
                                  <w:marRight w:val="0"/>
                                  <w:marTop w:val="0"/>
                                  <w:marBottom w:val="0"/>
                                  <w:divBdr>
                                    <w:top w:val="single" w:sz="2" w:space="0" w:color="E3E3E3"/>
                                    <w:left w:val="single" w:sz="2" w:space="0" w:color="E3E3E3"/>
                                    <w:bottom w:val="single" w:sz="2" w:space="0" w:color="E3E3E3"/>
                                    <w:right w:val="single" w:sz="2" w:space="0" w:color="E3E3E3"/>
                                  </w:divBdr>
                                  <w:divsChild>
                                    <w:div w:id="11881771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65709920">
                      <w:marLeft w:val="0"/>
                      <w:marRight w:val="0"/>
                      <w:marTop w:val="0"/>
                      <w:marBottom w:val="0"/>
                      <w:divBdr>
                        <w:top w:val="single" w:sz="2" w:space="0" w:color="E3E3E3"/>
                        <w:left w:val="single" w:sz="2" w:space="0" w:color="E3E3E3"/>
                        <w:bottom w:val="single" w:sz="2" w:space="0" w:color="E3E3E3"/>
                        <w:right w:val="single" w:sz="2" w:space="0" w:color="E3E3E3"/>
                      </w:divBdr>
                      <w:divsChild>
                        <w:div w:id="876551462">
                          <w:marLeft w:val="0"/>
                          <w:marRight w:val="0"/>
                          <w:marTop w:val="0"/>
                          <w:marBottom w:val="0"/>
                          <w:divBdr>
                            <w:top w:val="single" w:sz="2" w:space="0" w:color="E3E3E3"/>
                            <w:left w:val="single" w:sz="2" w:space="0" w:color="E3E3E3"/>
                            <w:bottom w:val="single" w:sz="2" w:space="0" w:color="E3E3E3"/>
                            <w:right w:val="single" w:sz="2" w:space="0" w:color="E3E3E3"/>
                          </w:divBdr>
                        </w:div>
                        <w:div w:id="563445755">
                          <w:marLeft w:val="0"/>
                          <w:marRight w:val="0"/>
                          <w:marTop w:val="0"/>
                          <w:marBottom w:val="0"/>
                          <w:divBdr>
                            <w:top w:val="single" w:sz="2" w:space="0" w:color="E3E3E3"/>
                            <w:left w:val="single" w:sz="2" w:space="0" w:color="E3E3E3"/>
                            <w:bottom w:val="single" w:sz="2" w:space="0" w:color="E3E3E3"/>
                            <w:right w:val="single" w:sz="2" w:space="0" w:color="E3E3E3"/>
                          </w:divBdr>
                          <w:divsChild>
                            <w:div w:id="1337077347">
                              <w:marLeft w:val="0"/>
                              <w:marRight w:val="0"/>
                              <w:marTop w:val="0"/>
                              <w:marBottom w:val="0"/>
                              <w:divBdr>
                                <w:top w:val="single" w:sz="2" w:space="0" w:color="E3E3E3"/>
                                <w:left w:val="single" w:sz="2" w:space="0" w:color="E3E3E3"/>
                                <w:bottom w:val="single" w:sz="2" w:space="0" w:color="E3E3E3"/>
                                <w:right w:val="single" w:sz="2" w:space="0" w:color="E3E3E3"/>
                              </w:divBdr>
                              <w:divsChild>
                                <w:div w:id="49812430">
                                  <w:marLeft w:val="0"/>
                                  <w:marRight w:val="0"/>
                                  <w:marTop w:val="0"/>
                                  <w:marBottom w:val="0"/>
                                  <w:divBdr>
                                    <w:top w:val="single" w:sz="2" w:space="0" w:color="E3E3E3"/>
                                    <w:left w:val="single" w:sz="2" w:space="0" w:color="E3E3E3"/>
                                    <w:bottom w:val="single" w:sz="2" w:space="0" w:color="E3E3E3"/>
                                    <w:right w:val="single" w:sz="2" w:space="0" w:color="E3E3E3"/>
                                  </w:divBdr>
                                  <w:divsChild>
                                    <w:div w:id="15451691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251840">
          <w:marLeft w:val="0"/>
          <w:marRight w:val="0"/>
          <w:marTop w:val="0"/>
          <w:marBottom w:val="0"/>
          <w:divBdr>
            <w:top w:val="single" w:sz="2" w:space="0" w:color="E3E3E3"/>
            <w:left w:val="single" w:sz="2" w:space="0" w:color="E3E3E3"/>
            <w:bottom w:val="single" w:sz="2" w:space="0" w:color="E3E3E3"/>
            <w:right w:val="single" w:sz="2" w:space="0" w:color="E3E3E3"/>
          </w:divBdr>
          <w:divsChild>
            <w:div w:id="475024679">
              <w:marLeft w:val="0"/>
              <w:marRight w:val="0"/>
              <w:marTop w:val="100"/>
              <w:marBottom w:val="100"/>
              <w:divBdr>
                <w:top w:val="single" w:sz="2" w:space="0" w:color="E3E3E3"/>
                <w:left w:val="single" w:sz="2" w:space="0" w:color="E3E3E3"/>
                <w:bottom w:val="single" w:sz="2" w:space="0" w:color="E3E3E3"/>
                <w:right w:val="single" w:sz="2" w:space="0" w:color="E3E3E3"/>
              </w:divBdr>
              <w:divsChild>
                <w:div w:id="1570993251">
                  <w:marLeft w:val="0"/>
                  <w:marRight w:val="0"/>
                  <w:marTop w:val="0"/>
                  <w:marBottom w:val="0"/>
                  <w:divBdr>
                    <w:top w:val="single" w:sz="2" w:space="0" w:color="E3E3E3"/>
                    <w:left w:val="single" w:sz="2" w:space="0" w:color="E3E3E3"/>
                    <w:bottom w:val="single" w:sz="2" w:space="0" w:color="E3E3E3"/>
                    <w:right w:val="single" w:sz="2" w:space="0" w:color="E3E3E3"/>
                  </w:divBdr>
                  <w:divsChild>
                    <w:div w:id="451293794">
                      <w:marLeft w:val="0"/>
                      <w:marRight w:val="0"/>
                      <w:marTop w:val="0"/>
                      <w:marBottom w:val="0"/>
                      <w:divBdr>
                        <w:top w:val="single" w:sz="2" w:space="0" w:color="E3E3E3"/>
                        <w:left w:val="single" w:sz="2" w:space="0" w:color="E3E3E3"/>
                        <w:bottom w:val="single" w:sz="2" w:space="0" w:color="E3E3E3"/>
                        <w:right w:val="single" w:sz="2" w:space="0" w:color="E3E3E3"/>
                      </w:divBdr>
                      <w:divsChild>
                        <w:div w:id="587539269">
                          <w:marLeft w:val="0"/>
                          <w:marRight w:val="0"/>
                          <w:marTop w:val="0"/>
                          <w:marBottom w:val="0"/>
                          <w:divBdr>
                            <w:top w:val="single" w:sz="2" w:space="0" w:color="E3E3E3"/>
                            <w:left w:val="single" w:sz="2" w:space="0" w:color="E3E3E3"/>
                            <w:bottom w:val="single" w:sz="2" w:space="0" w:color="E3E3E3"/>
                            <w:right w:val="single" w:sz="2" w:space="0" w:color="E3E3E3"/>
                          </w:divBdr>
                          <w:divsChild>
                            <w:div w:id="1356535293">
                              <w:marLeft w:val="0"/>
                              <w:marRight w:val="0"/>
                              <w:marTop w:val="0"/>
                              <w:marBottom w:val="0"/>
                              <w:divBdr>
                                <w:top w:val="single" w:sz="2" w:space="0" w:color="E3E3E3"/>
                                <w:left w:val="single" w:sz="2" w:space="0" w:color="E3E3E3"/>
                                <w:bottom w:val="single" w:sz="2" w:space="0" w:color="E3E3E3"/>
                                <w:right w:val="single" w:sz="2" w:space="0" w:color="E3E3E3"/>
                              </w:divBdr>
                              <w:divsChild>
                                <w:div w:id="1356032737">
                                  <w:marLeft w:val="0"/>
                                  <w:marRight w:val="0"/>
                                  <w:marTop w:val="0"/>
                                  <w:marBottom w:val="0"/>
                                  <w:divBdr>
                                    <w:top w:val="single" w:sz="2" w:space="0" w:color="E3E3E3"/>
                                    <w:left w:val="single" w:sz="2" w:space="0" w:color="E3E3E3"/>
                                    <w:bottom w:val="single" w:sz="2" w:space="0" w:color="E3E3E3"/>
                                    <w:right w:val="single" w:sz="2" w:space="0" w:color="E3E3E3"/>
                                  </w:divBdr>
                                  <w:divsChild>
                                    <w:div w:id="202078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04584314">
                      <w:marLeft w:val="0"/>
                      <w:marRight w:val="0"/>
                      <w:marTop w:val="0"/>
                      <w:marBottom w:val="0"/>
                      <w:divBdr>
                        <w:top w:val="single" w:sz="2" w:space="0" w:color="E3E3E3"/>
                        <w:left w:val="single" w:sz="2" w:space="0" w:color="E3E3E3"/>
                        <w:bottom w:val="single" w:sz="2" w:space="0" w:color="E3E3E3"/>
                        <w:right w:val="single" w:sz="2" w:space="0" w:color="E3E3E3"/>
                      </w:divBdr>
                      <w:divsChild>
                        <w:div w:id="1990016231">
                          <w:marLeft w:val="0"/>
                          <w:marRight w:val="0"/>
                          <w:marTop w:val="0"/>
                          <w:marBottom w:val="0"/>
                          <w:divBdr>
                            <w:top w:val="single" w:sz="2" w:space="0" w:color="E3E3E3"/>
                            <w:left w:val="single" w:sz="2" w:space="0" w:color="E3E3E3"/>
                            <w:bottom w:val="single" w:sz="2" w:space="0" w:color="E3E3E3"/>
                            <w:right w:val="single" w:sz="2" w:space="0" w:color="E3E3E3"/>
                          </w:divBdr>
                        </w:div>
                        <w:div w:id="327441933">
                          <w:marLeft w:val="0"/>
                          <w:marRight w:val="0"/>
                          <w:marTop w:val="0"/>
                          <w:marBottom w:val="0"/>
                          <w:divBdr>
                            <w:top w:val="single" w:sz="2" w:space="0" w:color="E3E3E3"/>
                            <w:left w:val="single" w:sz="2" w:space="0" w:color="E3E3E3"/>
                            <w:bottom w:val="single" w:sz="2" w:space="0" w:color="E3E3E3"/>
                            <w:right w:val="single" w:sz="2" w:space="0" w:color="E3E3E3"/>
                          </w:divBdr>
                          <w:divsChild>
                            <w:div w:id="694498625">
                              <w:marLeft w:val="0"/>
                              <w:marRight w:val="0"/>
                              <w:marTop w:val="0"/>
                              <w:marBottom w:val="0"/>
                              <w:divBdr>
                                <w:top w:val="single" w:sz="2" w:space="0" w:color="E3E3E3"/>
                                <w:left w:val="single" w:sz="2" w:space="0" w:color="E3E3E3"/>
                                <w:bottom w:val="single" w:sz="2" w:space="0" w:color="E3E3E3"/>
                                <w:right w:val="single" w:sz="2" w:space="0" w:color="E3E3E3"/>
                              </w:divBdr>
                              <w:divsChild>
                                <w:div w:id="1922329018">
                                  <w:marLeft w:val="0"/>
                                  <w:marRight w:val="0"/>
                                  <w:marTop w:val="0"/>
                                  <w:marBottom w:val="0"/>
                                  <w:divBdr>
                                    <w:top w:val="single" w:sz="2" w:space="0" w:color="E3E3E3"/>
                                    <w:left w:val="single" w:sz="2" w:space="0" w:color="E3E3E3"/>
                                    <w:bottom w:val="single" w:sz="2" w:space="0" w:color="E3E3E3"/>
                                    <w:right w:val="single" w:sz="2" w:space="0" w:color="E3E3E3"/>
                                  </w:divBdr>
                                  <w:divsChild>
                                    <w:div w:id="1168728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63737651">
          <w:marLeft w:val="0"/>
          <w:marRight w:val="0"/>
          <w:marTop w:val="0"/>
          <w:marBottom w:val="0"/>
          <w:divBdr>
            <w:top w:val="single" w:sz="2" w:space="0" w:color="E3E3E3"/>
            <w:left w:val="single" w:sz="2" w:space="0" w:color="E3E3E3"/>
            <w:bottom w:val="single" w:sz="2" w:space="0" w:color="E3E3E3"/>
            <w:right w:val="single" w:sz="2" w:space="0" w:color="E3E3E3"/>
          </w:divBdr>
          <w:divsChild>
            <w:div w:id="600337864">
              <w:marLeft w:val="0"/>
              <w:marRight w:val="0"/>
              <w:marTop w:val="100"/>
              <w:marBottom w:val="100"/>
              <w:divBdr>
                <w:top w:val="single" w:sz="2" w:space="0" w:color="E3E3E3"/>
                <w:left w:val="single" w:sz="2" w:space="0" w:color="E3E3E3"/>
                <w:bottom w:val="single" w:sz="2" w:space="0" w:color="E3E3E3"/>
                <w:right w:val="single" w:sz="2" w:space="0" w:color="E3E3E3"/>
              </w:divBdr>
              <w:divsChild>
                <w:div w:id="974681567">
                  <w:marLeft w:val="0"/>
                  <w:marRight w:val="0"/>
                  <w:marTop w:val="0"/>
                  <w:marBottom w:val="0"/>
                  <w:divBdr>
                    <w:top w:val="single" w:sz="2" w:space="0" w:color="E3E3E3"/>
                    <w:left w:val="single" w:sz="2" w:space="0" w:color="E3E3E3"/>
                    <w:bottom w:val="single" w:sz="2" w:space="0" w:color="E3E3E3"/>
                    <w:right w:val="single" w:sz="2" w:space="0" w:color="E3E3E3"/>
                  </w:divBdr>
                  <w:divsChild>
                    <w:div w:id="133645425">
                      <w:marLeft w:val="0"/>
                      <w:marRight w:val="0"/>
                      <w:marTop w:val="0"/>
                      <w:marBottom w:val="0"/>
                      <w:divBdr>
                        <w:top w:val="single" w:sz="2" w:space="0" w:color="E3E3E3"/>
                        <w:left w:val="single" w:sz="2" w:space="0" w:color="E3E3E3"/>
                        <w:bottom w:val="single" w:sz="2" w:space="0" w:color="E3E3E3"/>
                        <w:right w:val="single" w:sz="2" w:space="0" w:color="E3E3E3"/>
                      </w:divBdr>
                      <w:divsChild>
                        <w:div w:id="1437359194">
                          <w:marLeft w:val="0"/>
                          <w:marRight w:val="0"/>
                          <w:marTop w:val="0"/>
                          <w:marBottom w:val="0"/>
                          <w:divBdr>
                            <w:top w:val="single" w:sz="2" w:space="0" w:color="E3E3E3"/>
                            <w:left w:val="single" w:sz="2" w:space="0" w:color="E3E3E3"/>
                            <w:bottom w:val="single" w:sz="2" w:space="0" w:color="E3E3E3"/>
                            <w:right w:val="single" w:sz="2" w:space="0" w:color="E3E3E3"/>
                          </w:divBdr>
                          <w:divsChild>
                            <w:div w:id="2012291954">
                              <w:marLeft w:val="0"/>
                              <w:marRight w:val="0"/>
                              <w:marTop w:val="0"/>
                              <w:marBottom w:val="0"/>
                              <w:divBdr>
                                <w:top w:val="single" w:sz="2" w:space="0" w:color="E3E3E3"/>
                                <w:left w:val="single" w:sz="2" w:space="0" w:color="E3E3E3"/>
                                <w:bottom w:val="single" w:sz="2" w:space="0" w:color="E3E3E3"/>
                                <w:right w:val="single" w:sz="2" w:space="0" w:color="E3E3E3"/>
                              </w:divBdr>
                              <w:divsChild>
                                <w:div w:id="647633805">
                                  <w:marLeft w:val="0"/>
                                  <w:marRight w:val="0"/>
                                  <w:marTop w:val="0"/>
                                  <w:marBottom w:val="0"/>
                                  <w:divBdr>
                                    <w:top w:val="single" w:sz="2" w:space="0" w:color="E3E3E3"/>
                                    <w:left w:val="single" w:sz="2" w:space="0" w:color="E3E3E3"/>
                                    <w:bottom w:val="single" w:sz="2" w:space="0" w:color="E3E3E3"/>
                                    <w:right w:val="single" w:sz="2" w:space="0" w:color="E3E3E3"/>
                                  </w:divBdr>
                                  <w:divsChild>
                                    <w:div w:id="9273477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41464592">
                      <w:marLeft w:val="0"/>
                      <w:marRight w:val="0"/>
                      <w:marTop w:val="0"/>
                      <w:marBottom w:val="0"/>
                      <w:divBdr>
                        <w:top w:val="single" w:sz="2" w:space="0" w:color="E3E3E3"/>
                        <w:left w:val="single" w:sz="2" w:space="0" w:color="E3E3E3"/>
                        <w:bottom w:val="single" w:sz="2" w:space="0" w:color="E3E3E3"/>
                        <w:right w:val="single" w:sz="2" w:space="0" w:color="E3E3E3"/>
                      </w:divBdr>
                      <w:divsChild>
                        <w:div w:id="937909789">
                          <w:marLeft w:val="0"/>
                          <w:marRight w:val="0"/>
                          <w:marTop w:val="0"/>
                          <w:marBottom w:val="0"/>
                          <w:divBdr>
                            <w:top w:val="single" w:sz="2" w:space="0" w:color="E3E3E3"/>
                            <w:left w:val="single" w:sz="2" w:space="0" w:color="E3E3E3"/>
                            <w:bottom w:val="single" w:sz="2" w:space="0" w:color="E3E3E3"/>
                            <w:right w:val="single" w:sz="2" w:space="0" w:color="E3E3E3"/>
                          </w:divBdr>
                        </w:div>
                        <w:div w:id="1141726733">
                          <w:marLeft w:val="0"/>
                          <w:marRight w:val="0"/>
                          <w:marTop w:val="0"/>
                          <w:marBottom w:val="0"/>
                          <w:divBdr>
                            <w:top w:val="single" w:sz="2" w:space="0" w:color="E3E3E3"/>
                            <w:left w:val="single" w:sz="2" w:space="0" w:color="E3E3E3"/>
                            <w:bottom w:val="single" w:sz="2" w:space="0" w:color="E3E3E3"/>
                            <w:right w:val="single" w:sz="2" w:space="0" w:color="E3E3E3"/>
                          </w:divBdr>
                          <w:divsChild>
                            <w:div w:id="239027934">
                              <w:marLeft w:val="0"/>
                              <w:marRight w:val="0"/>
                              <w:marTop w:val="0"/>
                              <w:marBottom w:val="0"/>
                              <w:divBdr>
                                <w:top w:val="single" w:sz="2" w:space="0" w:color="E3E3E3"/>
                                <w:left w:val="single" w:sz="2" w:space="0" w:color="E3E3E3"/>
                                <w:bottom w:val="single" w:sz="2" w:space="0" w:color="E3E3E3"/>
                                <w:right w:val="single" w:sz="2" w:space="0" w:color="E3E3E3"/>
                              </w:divBdr>
                              <w:divsChild>
                                <w:div w:id="64257764">
                                  <w:marLeft w:val="0"/>
                                  <w:marRight w:val="0"/>
                                  <w:marTop w:val="0"/>
                                  <w:marBottom w:val="0"/>
                                  <w:divBdr>
                                    <w:top w:val="single" w:sz="2" w:space="0" w:color="E3E3E3"/>
                                    <w:left w:val="single" w:sz="2" w:space="0" w:color="E3E3E3"/>
                                    <w:bottom w:val="single" w:sz="2" w:space="0" w:color="E3E3E3"/>
                                    <w:right w:val="single" w:sz="2" w:space="0" w:color="E3E3E3"/>
                                  </w:divBdr>
                                  <w:divsChild>
                                    <w:div w:id="10744022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27657046">
      <w:bodyDiv w:val="1"/>
      <w:marLeft w:val="0"/>
      <w:marRight w:val="0"/>
      <w:marTop w:val="0"/>
      <w:marBottom w:val="0"/>
      <w:divBdr>
        <w:top w:val="none" w:sz="0" w:space="0" w:color="auto"/>
        <w:left w:val="none" w:sz="0" w:space="0" w:color="auto"/>
        <w:bottom w:val="none" w:sz="0" w:space="0" w:color="auto"/>
        <w:right w:val="none" w:sz="0" w:space="0" w:color="auto"/>
      </w:divBdr>
    </w:div>
    <w:div w:id="1630896043">
      <w:bodyDiv w:val="1"/>
      <w:marLeft w:val="0"/>
      <w:marRight w:val="0"/>
      <w:marTop w:val="0"/>
      <w:marBottom w:val="0"/>
      <w:divBdr>
        <w:top w:val="none" w:sz="0" w:space="0" w:color="auto"/>
        <w:left w:val="none" w:sz="0" w:space="0" w:color="auto"/>
        <w:bottom w:val="none" w:sz="0" w:space="0" w:color="auto"/>
        <w:right w:val="none" w:sz="0" w:space="0" w:color="auto"/>
      </w:divBdr>
    </w:div>
    <w:div w:id="1642803332">
      <w:bodyDiv w:val="1"/>
      <w:marLeft w:val="0"/>
      <w:marRight w:val="0"/>
      <w:marTop w:val="0"/>
      <w:marBottom w:val="0"/>
      <w:divBdr>
        <w:top w:val="none" w:sz="0" w:space="0" w:color="auto"/>
        <w:left w:val="none" w:sz="0" w:space="0" w:color="auto"/>
        <w:bottom w:val="none" w:sz="0" w:space="0" w:color="auto"/>
        <w:right w:val="none" w:sz="0" w:space="0" w:color="auto"/>
      </w:divBdr>
    </w:div>
    <w:div w:id="1665012839">
      <w:bodyDiv w:val="1"/>
      <w:marLeft w:val="0"/>
      <w:marRight w:val="0"/>
      <w:marTop w:val="0"/>
      <w:marBottom w:val="0"/>
      <w:divBdr>
        <w:top w:val="none" w:sz="0" w:space="0" w:color="auto"/>
        <w:left w:val="none" w:sz="0" w:space="0" w:color="auto"/>
        <w:bottom w:val="none" w:sz="0" w:space="0" w:color="auto"/>
        <w:right w:val="none" w:sz="0" w:space="0" w:color="auto"/>
      </w:divBdr>
      <w:divsChild>
        <w:div w:id="1993368892">
          <w:marLeft w:val="0"/>
          <w:marRight w:val="0"/>
          <w:marTop w:val="0"/>
          <w:marBottom w:val="0"/>
          <w:divBdr>
            <w:top w:val="none" w:sz="0" w:space="0" w:color="auto"/>
            <w:left w:val="none" w:sz="0" w:space="0" w:color="auto"/>
            <w:bottom w:val="none" w:sz="0" w:space="0" w:color="auto"/>
            <w:right w:val="none" w:sz="0" w:space="0" w:color="auto"/>
          </w:divBdr>
          <w:divsChild>
            <w:div w:id="657802158">
              <w:marLeft w:val="0"/>
              <w:marRight w:val="0"/>
              <w:marTop w:val="0"/>
              <w:marBottom w:val="0"/>
              <w:divBdr>
                <w:top w:val="none" w:sz="0" w:space="0" w:color="auto"/>
                <w:left w:val="none" w:sz="0" w:space="0" w:color="auto"/>
                <w:bottom w:val="none" w:sz="0" w:space="0" w:color="auto"/>
                <w:right w:val="none" w:sz="0" w:space="0" w:color="auto"/>
              </w:divBdr>
              <w:divsChild>
                <w:div w:id="171411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116966">
      <w:bodyDiv w:val="1"/>
      <w:marLeft w:val="0"/>
      <w:marRight w:val="0"/>
      <w:marTop w:val="0"/>
      <w:marBottom w:val="0"/>
      <w:divBdr>
        <w:top w:val="none" w:sz="0" w:space="0" w:color="auto"/>
        <w:left w:val="none" w:sz="0" w:space="0" w:color="auto"/>
        <w:bottom w:val="none" w:sz="0" w:space="0" w:color="auto"/>
        <w:right w:val="none" w:sz="0" w:space="0" w:color="auto"/>
      </w:divBdr>
    </w:div>
    <w:div w:id="1698003716">
      <w:bodyDiv w:val="1"/>
      <w:marLeft w:val="0"/>
      <w:marRight w:val="0"/>
      <w:marTop w:val="0"/>
      <w:marBottom w:val="0"/>
      <w:divBdr>
        <w:top w:val="none" w:sz="0" w:space="0" w:color="auto"/>
        <w:left w:val="none" w:sz="0" w:space="0" w:color="auto"/>
        <w:bottom w:val="none" w:sz="0" w:space="0" w:color="auto"/>
        <w:right w:val="none" w:sz="0" w:space="0" w:color="auto"/>
      </w:divBdr>
    </w:div>
    <w:div w:id="1721854978">
      <w:bodyDiv w:val="1"/>
      <w:marLeft w:val="0"/>
      <w:marRight w:val="0"/>
      <w:marTop w:val="0"/>
      <w:marBottom w:val="0"/>
      <w:divBdr>
        <w:top w:val="none" w:sz="0" w:space="0" w:color="auto"/>
        <w:left w:val="none" w:sz="0" w:space="0" w:color="auto"/>
        <w:bottom w:val="none" w:sz="0" w:space="0" w:color="auto"/>
        <w:right w:val="none" w:sz="0" w:space="0" w:color="auto"/>
      </w:divBdr>
    </w:div>
    <w:div w:id="1739403043">
      <w:bodyDiv w:val="1"/>
      <w:marLeft w:val="0"/>
      <w:marRight w:val="0"/>
      <w:marTop w:val="0"/>
      <w:marBottom w:val="0"/>
      <w:divBdr>
        <w:top w:val="none" w:sz="0" w:space="0" w:color="auto"/>
        <w:left w:val="none" w:sz="0" w:space="0" w:color="auto"/>
        <w:bottom w:val="none" w:sz="0" w:space="0" w:color="auto"/>
        <w:right w:val="none" w:sz="0" w:space="0" w:color="auto"/>
      </w:divBdr>
    </w:div>
    <w:div w:id="1739743862">
      <w:bodyDiv w:val="1"/>
      <w:marLeft w:val="0"/>
      <w:marRight w:val="0"/>
      <w:marTop w:val="0"/>
      <w:marBottom w:val="0"/>
      <w:divBdr>
        <w:top w:val="none" w:sz="0" w:space="0" w:color="auto"/>
        <w:left w:val="none" w:sz="0" w:space="0" w:color="auto"/>
        <w:bottom w:val="none" w:sz="0" w:space="0" w:color="auto"/>
        <w:right w:val="none" w:sz="0" w:space="0" w:color="auto"/>
      </w:divBdr>
    </w:div>
    <w:div w:id="1743866968">
      <w:bodyDiv w:val="1"/>
      <w:marLeft w:val="0"/>
      <w:marRight w:val="0"/>
      <w:marTop w:val="0"/>
      <w:marBottom w:val="0"/>
      <w:divBdr>
        <w:top w:val="none" w:sz="0" w:space="0" w:color="auto"/>
        <w:left w:val="none" w:sz="0" w:space="0" w:color="auto"/>
        <w:bottom w:val="none" w:sz="0" w:space="0" w:color="auto"/>
        <w:right w:val="none" w:sz="0" w:space="0" w:color="auto"/>
      </w:divBdr>
      <w:divsChild>
        <w:div w:id="2062441641">
          <w:marLeft w:val="0"/>
          <w:marRight w:val="0"/>
          <w:marTop w:val="0"/>
          <w:marBottom w:val="0"/>
          <w:divBdr>
            <w:top w:val="none" w:sz="0" w:space="0" w:color="auto"/>
            <w:left w:val="none" w:sz="0" w:space="0" w:color="auto"/>
            <w:bottom w:val="none" w:sz="0" w:space="0" w:color="auto"/>
            <w:right w:val="none" w:sz="0" w:space="0" w:color="auto"/>
          </w:divBdr>
          <w:divsChild>
            <w:div w:id="203017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882224">
      <w:bodyDiv w:val="1"/>
      <w:marLeft w:val="0"/>
      <w:marRight w:val="0"/>
      <w:marTop w:val="0"/>
      <w:marBottom w:val="0"/>
      <w:divBdr>
        <w:top w:val="none" w:sz="0" w:space="0" w:color="auto"/>
        <w:left w:val="none" w:sz="0" w:space="0" w:color="auto"/>
        <w:bottom w:val="none" w:sz="0" w:space="0" w:color="auto"/>
        <w:right w:val="none" w:sz="0" w:space="0" w:color="auto"/>
      </w:divBdr>
      <w:divsChild>
        <w:div w:id="611327101">
          <w:marLeft w:val="0"/>
          <w:marRight w:val="0"/>
          <w:marTop w:val="0"/>
          <w:marBottom w:val="0"/>
          <w:divBdr>
            <w:top w:val="none" w:sz="0" w:space="0" w:color="auto"/>
            <w:left w:val="none" w:sz="0" w:space="0" w:color="auto"/>
            <w:bottom w:val="none" w:sz="0" w:space="0" w:color="auto"/>
            <w:right w:val="none" w:sz="0" w:space="0" w:color="auto"/>
          </w:divBdr>
          <w:divsChild>
            <w:div w:id="1544291863">
              <w:marLeft w:val="0"/>
              <w:marRight w:val="0"/>
              <w:marTop w:val="0"/>
              <w:marBottom w:val="0"/>
              <w:divBdr>
                <w:top w:val="none" w:sz="0" w:space="0" w:color="auto"/>
                <w:left w:val="none" w:sz="0" w:space="0" w:color="auto"/>
                <w:bottom w:val="none" w:sz="0" w:space="0" w:color="auto"/>
                <w:right w:val="none" w:sz="0" w:space="0" w:color="auto"/>
              </w:divBdr>
              <w:divsChild>
                <w:div w:id="106595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125778">
      <w:bodyDiv w:val="1"/>
      <w:marLeft w:val="0"/>
      <w:marRight w:val="0"/>
      <w:marTop w:val="0"/>
      <w:marBottom w:val="0"/>
      <w:divBdr>
        <w:top w:val="none" w:sz="0" w:space="0" w:color="auto"/>
        <w:left w:val="none" w:sz="0" w:space="0" w:color="auto"/>
        <w:bottom w:val="none" w:sz="0" w:space="0" w:color="auto"/>
        <w:right w:val="none" w:sz="0" w:space="0" w:color="auto"/>
      </w:divBdr>
    </w:div>
    <w:div w:id="1791699551">
      <w:bodyDiv w:val="1"/>
      <w:marLeft w:val="0"/>
      <w:marRight w:val="0"/>
      <w:marTop w:val="0"/>
      <w:marBottom w:val="0"/>
      <w:divBdr>
        <w:top w:val="none" w:sz="0" w:space="0" w:color="auto"/>
        <w:left w:val="none" w:sz="0" w:space="0" w:color="auto"/>
        <w:bottom w:val="none" w:sz="0" w:space="0" w:color="auto"/>
        <w:right w:val="none" w:sz="0" w:space="0" w:color="auto"/>
      </w:divBdr>
    </w:div>
    <w:div w:id="1845826953">
      <w:bodyDiv w:val="1"/>
      <w:marLeft w:val="0"/>
      <w:marRight w:val="0"/>
      <w:marTop w:val="0"/>
      <w:marBottom w:val="0"/>
      <w:divBdr>
        <w:top w:val="none" w:sz="0" w:space="0" w:color="auto"/>
        <w:left w:val="none" w:sz="0" w:space="0" w:color="auto"/>
        <w:bottom w:val="none" w:sz="0" w:space="0" w:color="auto"/>
        <w:right w:val="none" w:sz="0" w:space="0" w:color="auto"/>
      </w:divBdr>
    </w:div>
    <w:div w:id="1865098568">
      <w:bodyDiv w:val="1"/>
      <w:marLeft w:val="0"/>
      <w:marRight w:val="0"/>
      <w:marTop w:val="0"/>
      <w:marBottom w:val="0"/>
      <w:divBdr>
        <w:top w:val="none" w:sz="0" w:space="0" w:color="auto"/>
        <w:left w:val="none" w:sz="0" w:space="0" w:color="auto"/>
        <w:bottom w:val="none" w:sz="0" w:space="0" w:color="auto"/>
        <w:right w:val="none" w:sz="0" w:space="0" w:color="auto"/>
      </w:divBdr>
    </w:div>
    <w:div w:id="1886872158">
      <w:bodyDiv w:val="1"/>
      <w:marLeft w:val="0"/>
      <w:marRight w:val="0"/>
      <w:marTop w:val="0"/>
      <w:marBottom w:val="0"/>
      <w:divBdr>
        <w:top w:val="none" w:sz="0" w:space="0" w:color="auto"/>
        <w:left w:val="none" w:sz="0" w:space="0" w:color="auto"/>
        <w:bottom w:val="none" w:sz="0" w:space="0" w:color="auto"/>
        <w:right w:val="none" w:sz="0" w:space="0" w:color="auto"/>
      </w:divBdr>
    </w:div>
    <w:div w:id="1891841562">
      <w:bodyDiv w:val="1"/>
      <w:marLeft w:val="0"/>
      <w:marRight w:val="0"/>
      <w:marTop w:val="0"/>
      <w:marBottom w:val="0"/>
      <w:divBdr>
        <w:top w:val="none" w:sz="0" w:space="0" w:color="auto"/>
        <w:left w:val="none" w:sz="0" w:space="0" w:color="auto"/>
        <w:bottom w:val="none" w:sz="0" w:space="0" w:color="auto"/>
        <w:right w:val="none" w:sz="0" w:space="0" w:color="auto"/>
      </w:divBdr>
    </w:div>
    <w:div w:id="1921285261">
      <w:bodyDiv w:val="1"/>
      <w:marLeft w:val="0"/>
      <w:marRight w:val="0"/>
      <w:marTop w:val="0"/>
      <w:marBottom w:val="0"/>
      <w:divBdr>
        <w:top w:val="none" w:sz="0" w:space="0" w:color="auto"/>
        <w:left w:val="none" w:sz="0" w:space="0" w:color="auto"/>
        <w:bottom w:val="none" w:sz="0" w:space="0" w:color="auto"/>
        <w:right w:val="none" w:sz="0" w:space="0" w:color="auto"/>
      </w:divBdr>
    </w:div>
    <w:div w:id="1928686864">
      <w:bodyDiv w:val="1"/>
      <w:marLeft w:val="0"/>
      <w:marRight w:val="0"/>
      <w:marTop w:val="0"/>
      <w:marBottom w:val="0"/>
      <w:divBdr>
        <w:top w:val="none" w:sz="0" w:space="0" w:color="auto"/>
        <w:left w:val="none" w:sz="0" w:space="0" w:color="auto"/>
        <w:bottom w:val="none" w:sz="0" w:space="0" w:color="auto"/>
        <w:right w:val="none" w:sz="0" w:space="0" w:color="auto"/>
      </w:divBdr>
      <w:divsChild>
        <w:div w:id="1567911085">
          <w:marLeft w:val="0"/>
          <w:marRight w:val="0"/>
          <w:marTop w:val="0"/>
          <w:marBottom w:val="0"/>
          <w:divBdr>
            <w:top w:val="none" w:sz="0" w:space="0" w:color="auto"/>
            <w:left w:val="none" w:sz="0" w:space="0" w:color="auto"/>
            <w:bottom w:val="none" w:sz="0" w:space="0" w:color="auto"/>
            <w:right w:val="none" w:sz="0" w:space="0" w:color="auto"/>
          </w:divBdr>
        </w:div>
        <w:div w:id="1145925533">
          <w:marLeft w:val="0"/>
          <w:marRight w:val="0"/>
          <w:marTop w:val="30"/>
          <w:marBottom w:val="30"/>
          <w:divBdr>
            <w:top w:val="none" w:sz="0" w:space="0" w:color="auto"/>
            <w:left w:val="none" w:sz="0" w:space="0" w:color="auto"/>
            <w:bottom w:val="none" w:sz="0" w:space="0" w:color="auto"/>
            <w:right w:val="none" w:sz="0" w:space="0" w:color="auto"/>
          </w:divBdr>
        </w:div>
      </w:divsChild>
    </w:div>
    <w:div w:id="1936479286">
      <w:bodyDiv w:val="1"/>
      <w:marLeft w:val="0"/>
      <w:marRight w:val="0"/>
      <w:marTop w:val="0"/>
      <w:marBottom w:val="0"/>
      <w:divBdr>
        <w:top w:val="none" w:sz="0" w:space="0" w:color="auto"/>
        <w:left w:val="none" w:sz="0" w:space="0" w:color="auto"/>
        <w:bottom w:val="none" w:sz="0" w:space="0" w:color="auto"/>
        <w:right w:val="none" w:sz="0" w:space="0" w:color="auto"/>
      </w:divBdr>
    </w:div>
    <w:div w:id="1964773049">
      <w:bodyDiv w:val="1"/>
      <w:marLeft w:val="0"/>
      <w:marRight w:val="0"/>
      <w:marTop w:val="0"/>
      <w:marBottom w:val="0"/>
      <w:divBdr>
        <w:top w:val="none" w:sz="0" w:space="0" w:color="auto"/>
        <w:left w:val="none" w:sz="0" w:space="0" w:color="auto"/>
        <w:bottom w:val="none" w:sz="0" w:space="0" w:color="auto"/>
        <w:right w:val="none" w:sz="0" w:space="0" w:color="auto"/>
      </w:divBdr>
    </w:div>
    <w:div w:id="1966614986">
      <w:bodyDiv w:val="1"/>
      <w:marLeft w:val="0"/>
      <w:marRight w:val="0"/>
      <w:marTop w:val="0"/>
      <w:marBottom w:val="0"/>
      <w:divBdr>
        <w:top w:val="none" w:sz="0" w:space="0" w:color="auto"/>
        <w:left w:val="none" w:sz="0" w:space="0" w:color="auto"/>
        <w:bottom w:val="none" w:sz="0" w:space="0" w:color="auto"/>
        <w:right w:val="none" w:sz="0" w:space="0" w:color="auto"/>
      </w:divBdr>
    </w:div>
    <w:div w:id="1975134110">
      <w:bodyDiv w:val="1"/>
      <w:marLeft w:val="0"/>
      <w:marRight w:val="0"/>
      <w:marTop w:val="0"/>
      <w:marBottom w:val="0"/>
      <w:divBdr>
        <w:top w:val="none" w:sz="0" w:space="0" w:color="auto"/>
        <w:left w:val="none" w:sz="0" w:space="0" w:color="auto"/>
        <w:bottom w:val="none" w:sz="0" w:space="0" w:color="auto"/>
        <w:right w:val="none" w:sz="0" w:space="0" w:color="auto"/>
      </w:divBdr>
      <w:divsChild>
        <w:div w:id="730157979">
          <w:marLeft w:val="0"/>
          <w:marRight w:val="0"/>
          <w:marTop w:val="0"/>
          <w:marBottom w:val="0"/>
          <w:divBdr>
            <w:top w:val="none" w:sz="0" w:space="0" w:color="auto"/>
            <w:left w:val="none" w:sz="0" w:space="0" w:color="auto"/>
            <w:bottom w:val="none" w:sz="0" w:space="0" w:color="auto"/>
            <w:right w:val="none" w:sz="0" w:space="0" w:color="auto"/>
          </w:divBdr>
        </w:div>
        <w:div w:id="554195250">
          <w:marLeft w:val="0"/>
          <w:marRight w:val="0"/>
          <w:marTop w:val="0"/>
          <w:marBottom w:val="0"/>
          <w:divBdr>
            <w:top w:val="none" w:sz="0" w:space="0" w:color="auto"/>
            <w:left w:val="none" w:sz="0" w:space="0" w:color="auto"/>
            <w:bottom w:val="none" w:sz="0" w:space="0" w:color="auto"/>
            <w:right w:val="none" w:sz="0" w:space="0" w:color="auto"/>
          </w:divBdr>
          <w:divsChild>
            <w:div w:id="13187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159284">
      <w:bodyDiv w:val="1"/>
      <w:marLeft w:val="0"/>
      <w:marRight w:val="0"/>
      <w:marTop w:val="0"/>
      <w:marBottom w:val="0"/>
      <w:divBdr>
        <w:top w:val="none" w:sz="0" w:space="0" w:color="auto"/>
        <w:left w:val="none" w:sz="0" w:space="0" w:color="auto"/>
        <w:bottom w:val="none" w:sz="0" w:space="0" w:color="auto"/>
        <w:right w:val="none" w:sz="0" w:space="0" w:color="auto"/>
      </w:divBdr>
    </w:div>
    <w:div w:id="2033065286">
      <w:bodyDiv w:val="1"/>
      <w:marLeft w:val="0"/>
      <w:marRight w:val="0"/>
      <w:marTop w:val="0"/>
      <w:marBottom w:val="0"/>
      <w:divBdr>
        <w:top w:val="none" w:sz="0" w:space="0" w:color="auto"/>
        <w:left w:val="none" w:sz="0" w:space="0" w:color="auto"/>
        <w:bottom w:val="none" w:sz="0" w:space="0" w:color="auto"/>
        <w:right w:val="none" w:sz="0" w:space="0" w:color="auto"/>
      </w:divBdr>
    </w:div>
    <w:div w:id="2033533524">
      <w:bodyDiv w:val="1"/>
      <w:marLeft w:val="0"/>
      <w:marRight w:val="0"/>
      <w:marTop w:val="0"/>
      <w:marBottom w:val="0"/>
      <w:divBdr>
        <w:top w:val="none" w:sz="0" w:space="0" w:color="auto"/>
        <w:left w:val="none" w:sz="0" w:space="0" w:color="auto"/>
        <w:bottom w:val="none" w:sz="0" w:space="0" w:color="auto"/>
        <w:right w:val="none" w:sz="0" w:space="0" w:color="auto"/>
      </w:divBdr>
    </w:div>
    <w:div w:id="2049605245">
      <w:bodyDiv w:val="1"/>
      <w:marLeft w:val="0"/>
      <w:marRight w:val="0"/>
      <w:marTop w:val="0"/>
      <w:marBottom w:val="0"/>
      <w:divBdr>
        <w:top w:val="none" w:sz="0" w:space="0" w:color="auto"/>
        <w:left w:val="none" w:sz="0" w:space="0" w:color="auto"/>
        <w:bottom w:val="none" w:sz="0" w:space="0" w:color="auto"/>
        <w:right w:val="none" w:sz="0" w:space="0" w:color="auto"/>
      </w:divBdr>
    </w:div>
    <w:div w:id="2055154401">
      <w:bodyDiv w:val="1"/>
      <w:marLeft w:val="0"/>
      <w:marRight w:val="0"/>
      <w:marTop w:val="0"/>
      <w:marBottom w:val="0"/>
      <w:divBdr>
        <w:top w:val="none" w:sz="0" w:space="0" w:color="auto"/>
        <w:left w:val="none" w:sz="0" w:space="0" w:color="auto"/>
        <w:bottom w:val="none" w:sz="0" w:space="0" w:color="auto"/>
        <w:right w:val="none" w:sz="0" w:space="0" w:color="auto"/>
      </w:divBdr>
      <w:divsChild>
        <w:div w:id="529104207">
          <w:marLeft w:val="0"/>
          <w:marRight w:val="0"/>
          <w:marTop w:val="0"/>
          <w:marBottom w:val="0"/>
          <w:divBdr>
            <w:top w:val="none" w:sz="0" w:space="0" w:color="auto"/>
            <w:left w:val="none" w:sz="0" w:space="0" w:color="auto"/>
            <w:bottom w:val="none" w:sz="0" w:space="0" w:color="auto"/>
            <w:right w:val="none" w:sz="0" w:space="0" w:color="auto"/>
          </w:divBdr>
          <w:divsChild>
            <w:div w:id="228273489">
              <w:marLeft w:val="0"/>
              <w:marRight w:val="0"/>
              <w:marTop w:val="0"/>
              <w:marBottom w:val="0"/>
              <w:divBdr>
                <w:top w:val="none" w:sz="0" w:space="0" w:color="auto"/>
                <w:left w:val="none" w:sz="0" w:space="0" w:color="auto"/>
                <w:bottom w:val="none" w:sz="0" w:space="0" w:color="auto"/>
                <w:right w:val="none" w:sz="0" w:space="0" w:color="auto"/>
              </w:divBdr>
              <w:divsChild>
                <w:div w:id="20152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152249">
      <w:bodyDiv w:val="1"/>
      <w:marLeft w:val="0"/>
      <w:marRight w:val="0"/>
      <w:marTop w:val="0"/>
      <w:marBottom w:val="0"/>
      <w:divBdr>
        <w:top w:val="none" w:sz="0" w:space="0" w:color="auto"/>
        <w:left w:val="none" w:sz="0" w:space="0" w:color="auto"/>
        <w:bottom w:val="none" w:sz="0" w:space="0" w:color="auto"/>
        <w:right w:val="none" w:sz="0" w:space="0" w:color="auto"/>
      </w:divBdr>
      <w:divsChild>
        <w:div w:id="1151870254">
          <w:marLeft w:val="0"/>
          <w:marRight w:val="0"/>
          <w:marTop w:val="0"/>
          <w:marBottom w:val="0"/>
          <w:divBdr>
            <w:top w:val="none" w:sz="0" w:space="0" w:color="auto"/>
            <w:left w:val="none" w:sz="0" w:space="0" w:color="auto"/>
            <w:bottom w:val="none" w:sz="0" w:space="0" w:color="auto"/>
            <w:right w:val="none" w:sz="0" w:space="0" w:color="auto"/>
          </w:divBdr>
          <w:divsChild>
            <w:div w:id="552237303">
              <w:marLeft w:val="0"/>
              <w:marRight w:val="0"/>
              <w:marTop w:val="0"/>
              <w:marBottom w:val="0"/>
              <w:divBdr>
                <w:top w:val="none" w:sz="0" w:space="0" w:color="auto"/>
                <w:left w:val="none" w:sz="0" w:space="0" w:color="auto"/>
                <w:bottom w:val="none" w:sz="0" w:space="0" w:color="auto"/>
                <w:right w:val="none" w:sz="0" w:space="0" w:color="auto"/>
              </w:divBdr>
              <w:divsChild>
                <w:div w:id="287323017">
                  <w:marLeft w:val="0"/>
                  <w:marRight w:val="0"/>
                  <w:marTop w:val="0"/>
                  <w:marBottom w:val="0"/>
                  <w:divBdr>
                    <w:top w:val="none" w:sz="0" w:space="0" w:color="auto"/>
                    <w:left w:val="none" w:sz="0" w:space="0" w:color="auto"/>
                    <w:bottom w:val="none" w:sz="0" w:space="0" w:color="auto"/>
                    <w:right w:val="none" w:sz="0" w:space="0" w:color="auto"/>
                  </w:divBdr>
                  <w:divsChild>
                    <w:div w:id="165217294">
                      <w:marLeft w:val="0"/>
                      <w:marRight w:val="0"/>
                      <w:marTop w:val="0"/>
                      <w:marBottom w:val="0"/>
                      <w:divBdr>
                        <w:top w:val="none" w:sz="0" w:space="0" w:color="auto"/>
                        <w:left w:val="none" w:sz="0" w:space="0" w:color="auto"/>
                        <w:bottom w:val="none" w:sz="0" w:space="0" w:color="auto"/>
                        <w:right w:val="none" w:sz="0" w:space="0" w:color="auto"/>
                      </w:divBdr>
                      <w:divsChild>
                        <w:div w:id="476342830">
                          <w:marLeft w:val="0"/>
                          <w:marRight w:val="0"/>
                          <w:marTop w:val="0"/>
                          <w:marBottom w:val="0"/>
                          <w:divBdr>
                            <w:top w:val="none" w:sz="0" w:space="0" w:color="auto"/>
                            <w:left w:val="none" w:sz="0" w:space="0" w:color="auto"/>
                            <w:bottom w:val="none" w:sz="0" w:space="0" w:color="auto"/>
                            <w:right w:val="none" w:sz="0" w:space="0" w:color="auto"/>
                          </w:divBdr>
                          <w:divsChild>
                            <w:div w:id="19541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7627353">
      <w:bodyDiv w:val="1"/>
      <w:marLeft w:val="0"/>
      <w:marRight w:val="0"/>
      <w:marTop w:val="0"/>
      <w:marBottom w:val="0"/>
      <w:divBdr>
        <w:top w:val="none" w:sz="0" w:space="0" w:color="auto"/>
        <w:left w:val="none" w:sz="0" w:space="0" w:color="auto"/>
        <w:bottom w:val="none" w:sz="0" w:space="0" w:color="auto"/>
        <w:right w:val="none" w:sz="0" w:space="0" w:color="auto"/>
      </w:divBdr>
    </w:div>
    <w:div w:id="2124616312">
      <w:bodyDiv w:val="1"/>
      <w:marLeft w:val="0"/>
      <w:marRight w:val="0"/>
      <w:marTop w:val="0"/>
      <w:marBottom w:val="0"/>
      <w:divBdr>
        <w:top w:val="none" w:sz="0" w:space="0" w:color="auto"/>
        <w:left w:val="none" w:sz="0" w:space="0" w:color="auto"/>
        <w:bottom w:val="none" w:sz="0" w:space="0" w:color="auto"/>
        <w:right w:val="none" w:sz="0" w:space="0" w:color="auto"/>
      </w:divBdr>
      <w:divsChild>
        <w:div w:id="1136678055">
          <w:marLeft w:val="0"/>
          <w:marRight w:val="0"/>
          <w:marTop w:val="0"/>
          <w:marBottom w:val="0"/>
          <w:divBdr>
            <w:top w:val="none" w:sz="0" w:space="0" w:color="auto"/>
            <w:left w:val="none" w:sz="0" w:space="0" w:color="auto"/>
            <w:bottom w:val="none" w:sz="0" w:space="0" w:color="auto"/>
            <w:right w:val="none" w:sz="0" w:space="0" w:color="auto"/>
          </w:divBdr>
        </w:div>
        <w:div w:id="898830697">
          <w:marLeft w:val="0"/>
          <w:marRight w:val="0"/>
          <w:marTop w:val="30"/>
          <w:marBottom w:val="3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EA5C9-43A5-4659-93B2-B0F672FBD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28</Pages>
  <Words>9646</Words>
  <Characters>5498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qar Khan</dc:creator>
  <cp:keywords/>
  <dc:description/>
  <cp:lastModifiedBy>saefurrohman</cp:lastModifiedBy>
  <cp:revision>16</cp:revision>
  <cp:lastPrinted>2026-01-16T23:11:00Z</cp:lastPrinted>
  <dcterms:created xsi:type="dcterms:W3CDTF">2026-01-13T22:31:00Z</dcterms:created>
  <dcterms:modified xsi:type="dcterms:W3CDTF">2026-01-18T23:04:00Z</dcterms:modified>
</cp:coreProperties>
</file>